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C271B6" w14:textId="488C83B9" w:rsidR="003A37D9" w:rsidRDefault="00D55751" w:rsidP="3ECE8714">
      <w:pPr>
        <w:pStyle w:val="TtulodelProyecto"/>
        <w:ind w:firstLine="708"/>
        <w:rPr>
          <w:rFonts w:asciiTheme="majorBidi" w:hAnsiTheme="majorBidi" w:cstheme="majorBidi"/>
          <w:b/>
          <w:bCs/>
          <w:sz w:val="36"/>
          <w:szCs w:val="36"/>
        </w:rPr>
      </w:pPr>
      <w:r w:rsidRPr="3ECE8714">
        <w:rPr>
          <w:rFonts w:asciiTheme="majorBidi" w:hAnsiTheme="majorBidi" w:cstheme="majorBidi"/>
          <w:b/>
          <w:bCs/>
          <w:sz w:val="36"/>
          <w:szCs w:val="36"/>
        </w:rPr>
        <w:t>Proyecto</w:t>
      </w:r>
      <w:r w:rsidR="003A37D9" w:rsidRPr="3ECE8714">
        <w:rPr>
          <w:rFonts w:asciiTheme="majorBidi" w:hAnsiTheme="majorBidi" w:cstheme="majorBidi"/>
          <w:b/>
          <w:bCs/>
          <w:sz w:val="36"/>
          <w:szCs w:val="36"/>
        </w:rPr>
        <w:t xml:space="preserve"> </w:t>
      </w:r>
      <w:r w:rsidR="31A83403" w:rsidRPr="3ECE8714">
        <w:rPr>
          <w:rFonts w:asciiTheme="majorBidi" w:hAnsiTheme="majorBidi" w:cstheme="majorBidi"/>
          <w:b/>
          <w:bCs/>
          <w:sz w:val="36"/>
          <w:szCs w:val="36"/>
        </w:rPr>
        <w:t>I</w:t>
      </w:r>
      <w:r w:rsidR="003A37D9" w:rsidRPr="3ECE8714">
        <w:rPr>
          <w:rFonts w:asciiTheme="majorBidi" w:hAnsiTheme="majorBidi" w:cstheme="majorBidi"/>
          <w:b/>
          <w:bCs/>
          <w:sz w:val="36"/>
          <w:szCs w:val="36"/>
        </w:rPr>
        <w:t xml:space="preserve">I – </w:t>
      </w:r>
      <w:r w:rsidR="00176108">
        <w:rPr>
          <w:rFonts w:asciiTheme="majorBidi" w:hAnsiTheme="majorBidi" w:cstheme="majorBidi"/>
          <w:b/>
          <w:bCs/>
          <w:sz w:val="36"/>
          <w:szCs w:val="36"/>
        </w:rPr>
        <w:t xml:space="preserve">Predicción de </w:t>
      </w:r>
      <w:r w:rsidR="00176108" w:rsidRPr="77586A9C">
        <w:rPr>
          <w:rFonts w:asciiTheme="majorBidi" w:hAnsiTheme="majorBidi" w:cstheme="majorBidi"/>
          <w:b/>
          <w:bCs/>
          <w:sz w:val="36"/>
          <w:szCs w:val="36"/>
        </w:rPr>
        <w:t>g</w:t>
      </w:r>
      <w:r w:rsidR="00570DEC" w:rsidRPr="77586A9C">
        <w:rPr>
          <w:rFonts w:asciiTheme="majorBidi" w:hAnsiTheme="majorBidi" w:cstheme="majorBidi"/>
          <w:b/>
          <w:bCs/>
          <w:sz w:val="36"/>
          <w:szCs w:val="36"/>
        </w:rPr>
        <w:t>é</w:t>
      </w:r>
      <w:r w:rsidR="00176108" w:rsidRPr="77586A9C">
        <w:rPr>
          <w:rFonts w:asciiTheme="majorBidi" w:hAnsiTheme="majorBidi" w:cstheme="majorBidi"/>
          <w:b/>
          <w:bCs/>
          <w:sz w:val="36"/>
          <w:szCs w:val="36"/>
        </w:rPr>
        <w:t>nero</w:t>
      </w:r>
      <w:r w:rsidR="28C1714E" w:rsidRPr="77586A9C">
        <w:rPr>
          <w:rFonts w:asciiTheme="majorBidi" w:hAnsiTheme="majorBidi" w:cstheme="majorBidi"/>
          <w:b/>
          <w:bCs/>
          <w:sz w:val="36"/>
          <w:szCs w:val="36"/>
        </w:rPr>
        <w:t>s</w:t>
      </w:r>
      <w:r w:rsidR="00176108">
        <w:rPr>
          <w:rFonts w:asciiTheme="majorBidi" w:hAnsiTheme="majorBidi" w:cstheme="majorBidi"/>
          <w:b/>
          <w:bCs/>
          <w:sz w:val="36"/>
          <w:szCs w:val="36"/>
        </w:rPr>
        <w:t xml:space="preserve"> de </w:t>
      </w:r>
      <w:r w:rsidR="00B806BC">
        <w:rPr>
          <w:rFonts w:asciiTheme="majorBidi" w:hAnsiTheme="majorBidi" w:cstheme="majorBidi"/>
          <w:b/>
          <w:bCs/>
          <w:sz w:val="36"/>
          <w:szCs w:val="36"/>
        </w:rPr>
        <w:t>películas</w:t>
      </w:r>
    </w:p>
    <w:p w14:paraId="71794445" w14:textId="5FC3CB09" w:rsidR="006E4C12" w:rsidRPr="00050F51" w:rsidRDefault="009A0B63" w:rsidP="006E4C12">
      <w:pPr>
        <w:pStyle w:val="EquipodeTrabajo"/>
        <w:rPr>
          <w:rFonts w:asciiTheme="majorBidi" w:hAnsiTheme="majorBidi" w:cstheme="majorBidi"/>
          <w:sz w:val="22"/>
          <w:szCs w:val="22"/>
        </w:rPr>
      </w:pPr>
      <w:r w:rsidRPr="77586A9C">
        <w:rPr>
          <w:rFonts w:asciiTheme="majorBidi" w:hAnsiTheme="majorBidi" w:cstheme="majorBidi"/>
          <w:sz w:val="22"/>
          <w:szCs w:val="22"/>
        </w:rPr>
        <w:t>Daniel Felipe Rodríguez Cuellar</w:t>
      </w:r>
      <w:r w:rsidR="09592810" w:rsidRPr="77586A9C">
        <w:rPr>
          <w:rFonts w:asciiTheme="majorBidi" w:hAnsiTheme="majorBidi" w:cstheme="majorBidi"/>
          <w:sz w:val="22"/>
          <w:szCs w:val="22"/>
        </w:rPr>
        <w:t xml:space="preserve"> </w:t>
      </w:r>
      <w:r w:rsidRPr="77586A9C">
        <w:rPr>
          <w:rFonts w:asciiTheme="majorBidi" w:hAnsiTheme="majorBidi" w:cstheme="majorBidi"/>
          <w:sz w:val="22"/>
          <w:szCs w:val="22"/>
          <w:vertAlign w:val="superscript"/>
        </w:rPr>
        <w:t>a,c</w:t>
      </w:r>
      <w:r w:rsidRPr="77586A9C">
        <w:rPr>
          <w:rFonts w:asciiTheme="majorBidi" w:hAnsiTheme="majorBidi" w:cstheme="majorBidi"/>
          <w:sz w:val="22"/>
          <w:szCs w:val="22"/>
        </w:rPr>
        <w:t xml:space="preserve">, </w:t>
      </w:r>
      <w:r w:rsidR="00B96B5F" w:rsidRPr="77586A9C">
        <w:rPr>
          <w:rFonts w:asciiTheme="majorBidi" w:hAnsiTheme="majorBidi" w:cstheme="majorBidi"/>
          <w:sz w:val="22"/>
          <w:szCs w:val="22"/>
        </w:rPr>
        <w:t>Diana Katherin Ibáñez Contreras</w:t>
      </w:r>
      <w:r w:rsidR="00B1788D" w:rsidRPr="77586A9C">
        <w:rPr>
          <w:rFonts w:asciiTheme="majorBidi" w:hAnsiTheme="majorBidi" w:cstheme="majorBidi"/>
          <w:sz w:val="22"/>
          <w:szCs w:val="22"/>
        </w:rPr>
        <w:t xml:space="preserve"> </w:t>
      </w:r>
      <w:r w:rsidR="00B1788D" w:rsidRPr="77586A9C">
        <w:rPr>
          <w:rFonts w:asciiTheme="majorBidi" w:hAnsiTheme="majorBidi" w:cstheme="majorBidi"/>
          <w:sz w:val="22"/>
          <w:szCs w:val="22"/>
          <w:vertAlign w:val="superscript"/>
        </w:rPr>
        <w:t>a,c</w:t>
      </w:r>
      <w:r w:rsidR="006E4C12" w:rsidRPr="77586A9C">
        <w:rPr>
          <w:rFonts w:asciiTheme="majorBidi" w:hAnsiTheme="majorBidi" w:cstheme="majorBidi"/>
          <w:sz w:val="22"/>
          <w:szCs w:val="22"/>
        </w:rPr>
        <w:t>,</w:t>
      </w:r>
      <w:r w:rsidR="00B1788D" w:rsidRPr="77586A9C">
        <w:rPr>
          <w:rFonts w:asciiTheme="majorBidi" w:hAnsiTheme="majorBidi" w:cstheme="majorBidi"/>
          <w:sz w:val="22"/>
          <w:szCs w:val="22"/>
        </w:rPr>
        <w:t xml:space="preserve"> Erika Andrea Cárdenas Rodríguez</w:t>
      </w:r>
      <w:r w:rsidR="00B1788D" w:rsidRPr="77586A9C">
        <w:rPr>
          <w:rFonts w:asciiTheme="majorBidi" w:hAnsiTheme="majorBidi" w:cstheme="majorBidi"/>
          <w:sz w:val="22"/>
          <w:szCs w:val="22"/>
          <w:vertAlign w:val="superscript"/>
        </w:rPr>
        <w:t xml:space="preserve"> a,c</w:t>
      </w:r>
      <w:r w:rsidR="008F3A36" w:rsidRPr="77586A9C">
        <w:rPr>
          <w:rFonts w:asciiTheme="majorBidi" w:hAnsiTheme="majorBidi" w:cstheme="majorBidi"/>
          <w:sz w:val="22"/>
          <w:szCs w:val="22"/>
        </w:rPr>
        <w:t xml:space="preserve">, </w:t>
      </w:r>
      <w:r w:rsidRPr="77586A9C">
        <w:rPr>
          <w:rFonts w:asciiTheme="majorBidi" w:hAnsiTheme="majorBidi" w:cstheme="majorBidi"/>
          <w:sz w:val="22"/>
          <w:szCs w:val="22"/>
        </w:rPr>
        <w:t>Paola Andrea Castro Cardozo</w:t>
      </w:r>
      <w:r w:rsidR="7D86A5FB" w:rsidRPr="77586A9C">
        <w:rPr>
          <w:rFonts w:asciiTheme="majorBidi" w:hAnsiTheme="majorBidi" w:cstheme="majorBidi"/>
          <w:sz w:val="22"/>
          <w:szCs w:val="22"/>
        </w:rPr>
        <w:t xml:space="preserve"> </w:t>
      </w:r>
      <w:r w:rsidRPr="77586A9C">
        <w:rPr>
          <w:rFonts w:asciiTheme="majorBidi" w:hAnsiTheme="majorBidi" w:cstheme="majorBidi"/>
          <w:sz w:val="22"/>
          <w:szCs w:val="22"/>
          <w:vertAlign w:val="superscript"/>
        </w:rPr>
        <w:t>a,c</w:t>
      </w:r>
      <w:r w:rsidRPr="77586A9C">
        <w:rPr>
          <w:rFonts w:asciiTheme="majorBidi" w:hAnsiTheme="majorBidi" w:cstheme="majorBidi"/>
          <w:sz w:val="22"/>
          <w:szCs w:val="22"/>
        </w:rPr>
        <w:t xml:space="preserve"> y </w:t>
      </w:r>
      <w:r w:rsidR="008F3A36" w:rsidRPr="77586A9C">
        <w:rPr>
          <w:rFonts w:asciiTheme="majorBidi" w:hAnsiTheme="majorBidi" w:cstheme="majorBidi"/>
          <w:sz w:val="22"/>
          <w:szCs w:val="22"/>
        </w:rPr>
        <w:t>Oscar Eduardo Correcha Guzmán</w:t>
      </w:r>
      <w:r w:rsidR="008F3A36" w:rsidRPr="77586A9C">
        <w:rPr>
          <w:rFonts w:asciiTheme="majorBidi" w:hAnsiTheme="majorBidi" w:cstheme="majorBidi"/>
          <w:sz w:val="22"/>
          <w:szCs w:val="22"/>
          <w:vertAlign w:val="superscript"/>
        </w:rPr>
        <w:t xml:space="preserve"> b,c</w:t>
      </w:r>
    </w:p>
    <w:p w14:paraId="543CF6D0" w14:textId="4251BC52" w:rsidR="006E4C12" w:rsidRPr="00E25B38" w:rsidRDefault="008F3A36" w:rsidP="006E4C12">
      <w:pPr>
        <w:pStyle w:val="EquipodeTrabajo"/>
        <w:rPr>
          <w:rFonts w:asciiTheme="majorBidi" w:hAnsiTheme="majorBidi" w:cstheme="majorBidi"/>
          <w:sz w:val="24"/>
          <w:szCs w:val="24"/>
          <w:lang w:val="pt-BR" w:eastAsia="zh-CN"/>
        </w:rPr>
      </w:pPr>
      <w:r w:rsidRPr="00E25B38">
        <w:rPr>
          <w:rFonts w:asciiTheme="majorBidi" w:hAnsiTheme="majorBidi" w:cstheme="majorBidi"/>
          <w:sz w:val="24"/>
          <w:szCs w:val="24"/>
          <w:lang w:val="pt-BR"/>
        </w:rPr>
        <w:t>Sergio Alberto Mora Pardo</w:t>
      </w:r>
      <w:r w:rsidR="006E4C12" w:rsidRPr="00E25B38">
        <w:rPr>
          <w:rFonts w:asciiTheme="majorBidi" w:hAnsiTheme="majorBidi" w:cstheme="majorBidi"/>
          <w:sz w:val="24"/>
          <w:szCs w:val="24"/>
          <w:lang w:val="pt-BR"/>
        </w:rPr>
        <w:t xml:space="preserve"> </w:t>
      </w:r>
      <w:r w:rsidR="006E4C12" w:rsidRPr="00E25B38">
        <w:rPr>
          <w:rFonts w:asciiTheme="majorBidi" w:hAnsiTheme="majorBidi" w:cstheme="majorBidi"/>
          <w:sz w:val="24"/>
          <w:szCs w:val="24"/>
          <w:vertAlign w:val="superscript"/>
          <w:lang w:val="pt-BR"/>
        </w:rPr>
        <w:t>b,c</w:t>
      </w:r>
      <w:r w:rsidR="1A310C7F" w:rsidRPr="00E25B38">
        <w:rPr>
          <w:rFonts w:asciiTheme="majorBidi" w:hAnsiTheme="majorBidi" w:cstheme="majorBidi"/>
          <w:sz w:val="24"/>
          <w:szCs w:val="24"/>
          <w:vertAlign w:val="superscript"/>
          <w:lang w:val="pt-BR"/>
        </w:rPr>
        <w:t xml:space="preserve"> </w:t>
      </w:r>
    </w:p>
    <w:p w14:paraId="7A02F51E" w14:textId="77777777" w:rsidR="008F3A36" w:rsidRDefault="006E4C12" w:rsidP="008F3A36">
      <w:pPr>
        <w:pStyle w:val="Els-Affiliation"/>
        <w:rPr>
          <w:rFonts w:asciiTheme="majorBidi" w:hAnsiTheme="majorBidi" w:cstheme="majorBidi"/>
          <w:lang w:val="es-CO"/>
        </w:rPr>
      </w:pPr>
      <w:r w:rsidRPr="0040317D">
        <w:rPr>
          <w:rFonts w:asciiTheme="majorBidi" w:hAnsiTheme="majorBidi" w:cstheme="majorBidi"/>
          <w:vertAlign w:val="superscript"/>
          <w:lang w:val="es-CO"/>
        </w:rPr>
        <w:t>a</w:t>
      </w:r>
      <w:r w:rsidRPr="0040317D">
        <w:rPr>
          <w:rFonts w:asciiTheme="majorBidi" w:hAnsiTheme="majorBidi" w:cstheme="majorBidi"/>
          <w:lang w:val="es-CO"/>
        </w:rPr>
        <w:t>Estudiante de Maestría en Analítica para la Inteligencia de Negocios</w:t>
      </w:r>
    </w:p>
    <w:p w14:paraId="22EE3A45" w14:textId="24B4643C" w:rsidR="008F3A36" w:rsidRPr="0040317D" w:rsidRDefault="008F3A36" w:rsidP="008F3A36">
      <w:pPr>
        <w:pStyle w:val="Els-Affiliation"/>
        <w:rPr>
          <w:rFonts w:asciiTheme="majorBidi" w:hAnsiTheme="majorBidi" w:cstheme="majorBidi"/>
          <w:lang w:val="es-CO"/>
        </w:rPr>
      </w:pPr>
      <w:r>
        <w:rPr>
          <w:rFonts w:asciiTheme="majorBidi" w:hAnsiTheme="majorBidi" w:cstheme="majorBidi"/>
          <w:vertAlign w:val="superscript"/>
          <w:lang w:val="es-CO"/>
        </w:rPr>
        <w:t>b</w:t>
      </w:r>
      <w:r w:rsidRPr="0040317D">
        <w:rPr>
          <w:rFonts w:asciiTheme="majorBidi" w:hAnsiTheme="majorBidi" w:cstheme="majorBidi"/>
          <w:lang w:val="es-CO"/>
        </w:rPr>
        <w:t>Estudiante de Maestría en Inteligencia</w:t>
      </w:r>
      <w:r>
        <w:rPr>
          <w:rFonts w:asciiTheme="majorBidi" w:hAnsiTheme="majorBidi" w:cstheme="majorBidi"/>
          <w:lang w:val="es-CO"/>
        </w:rPr>
        <w:t xml:space="preserve"> Artificial</w:t>
      </w:r>
    </w:p>
    <w:p w14:paraId="337E2AA4" w14:textId="1A072896" w:rsidR="006E4C12" w:rsidRPr="0040317D" w:rsidRDefault="006E4C12" w:rsidP="006E4C12">
      <w:pPr>
        <w:pStyle w:val="Els-Affiliation"/>
        <w:rPr>
          <w:rFonts w:asciiTheme="majorBidi" w:hAnsiTheme="majorBidi" w:cstheme="majorBidi"/>
          <w:lang w:val="es-CO"/>
        </w:rPr>
      </w:pPr>
      <w:r w:rsidRPr="0040317D">
        <w:rPr>
          <w:rFonts w:asciiTheme="majorBidi" w:hAnsiTheme="majorBidi" w:cstheme="majorBidi"/>
          <w:vertAlign w:val="superscript"/>
          <w:lang w:val="es-CO"/>
        </w:rPr>
        <w:t>b</w:t>
      </w:r>
      <w:r w:rsidRPr="0040317D">
        <w:rPr>
          <w:rFonts w:asciiTheme="majorBidi" w:hAnsiTheme="majorBidi" w:cstheme="majorBidi"/>
          <w:lang w:val="es-CO"/>
        </w:rPr>
        <w:t xml:space="preserve">Profesor, Facultad de Ingeniería </w:t>
      </w:r>
    </w:p>
    <w:p w14:paraId="045B22C9" w14:textId="4BE6B829" w:rsidR="00BA072C" w:rsidRDefault="006E4C12" w:rsidP="541ADE2C">
      <w:pPr>
        <w:pStyle w:val="Els-Affiliation"/>
        <w:rPr>
          <w:rFonts w:asciiTheme="majorBidi" w:hAnsiTheme="majorBidi" w:cstheme="majorBidi"/>
          <w:lang w:val="es-CO"/>
        </w:rPr>
      </w:pPr>
      <w:r w:rsidRPr="541ADE2C">
        <w:rPr>
          <w:rFonts w:asciiTheme="majorBidi" w:hAnsiTheme="majorBidi" w:cstheme="majorBidi"/>
          <w:vertAlign w:val="superscript"/>
          <w:lang w:val="es-CO"/>
        </w:rPr>
        <w:t>c</w:t>
      </w:r>
      <w:r w:rsidRPr="541ADE2C">
        <w:rPr>
          <w:rFonts w:asciiTheme="majorBidi" w:hAnsiTheme="majorBidi" w:cstheme="majorBidi"/>
          <w:lang w:val="es-CO"/>
        </w:rPr>
        <w:t>Pontificia Universidad Javeriana, Bogotá, Colombia</w:t>
      </w:r>
    </w:p>
    <w:p w14:paraId="25E6B734" w14:textId="7FC5AAC6" w:rsidR="0010569A" w:rsidRDefault="00226FB3" w:rsidP="52BFAF7A">
      <w:pPr>
        <w:pStyle w:val="Ttulo1"/>
        <w:spacing w:after="0"/>
      </w:pPr>
      <w:r w:rsidRPr="000F330E">
        <w:t>Entendimiento del Negocio</w:t>
      </w:r>
    </w:p>
    <w:p w14:paraId="1ADF56FC" w14:textId="1F867A64" w:rsidR="00A951F1" w:rsidRDefault="00A87882" w:rsidP="52BFAF7A">
      <w:pPr>
        <w:spacing w:after="0"/>
        <w:rPr>
          <w:noProof/>
        </w:rPr>
      </w:pPr>
      <w:r>
        <w:rPr>
          <w:noProof/>
        </w:rPr>
        <w:t xml:space="preserve">Existen aproximadamente </w:t>
      </w:r>
      <w:r w:rsidR="00787219">
        <w:rPr>
          <w:noProof/>
        </w:rPr>
        <w:t>entre 15 a 2</w:t>
      </w:r>
      <w:r w:rsidR="000E0EA5">
        <w:rPr>
          <w:noProof/>
        </w:rPr>
        <w:t>0</w:t>
      </w:r>
      <w:r w:rsidR="00787219">
        <w:rPr>
          <w:noProof/>
        </w:rPr>
        <w:t xml:space="preserve"> </w:t>
      </w:r>
      <w:r w:rsidR="000E0EA5">
        <w:rPr>
          <w:noProof/>
        </w:rPr>
        <w:t>g</w:t>
      </w:r>
      <w:r w:rsidR="2D14D93C">
        <w:rPr>
          <w:noProof/>
        </w:rPr>
        <w:t>é</w:t>
      </w:r>
      <w:r w:rsidR="000E0EA5">
        <w:rPr>
          <w:noProof/>
        </w:rPr>
        <w:t>neros cinematogr</w:t>
      </w:r>
      <w:r w:rsidR="1B38D503">
        <w:rPr>
          <w:noProof/>
        </w:rPr>
        <w:t>á</w:t>
      </w:r>
      <w:r w:rsidR="000E0EA5">
        <w:rPr>
          <w:noProof/>
        </w:rPr>
        <w:t>ficos ampliamente reconocid</w:t>
      </w:r>
      <w:r w:rsidR="00F55C17">
        <w:rPr>
          <w:noProof/>
        </w:rPr>
        <w:t>o</w:t>
      </w:r>
      <w:r w:rsidR="00069DB2">
        <w:rPr>
          <w:noProof/>
        </w:rPr>
        <w:t>s</w:t>
      </w:r>
      <w:r w:rsidR="0058425B">
        <w:rPr>
          <w:rStyle w:val="Refdenotaalpie"/>
          <w:noProof/>
        </w:rPr>
        <w:footnoteReference w:id="2"/>
      </w:r>
      <w:r w:rsidR="005704BB">
        <w:rPr>
          <w:noProof/>
        </w:rPr>
        <w:t>,</w:t>
      </w:r>
      <w:r w:rsidR="101C953C">
        <w:rPr>
          <w:noProof/>
        </w:rPr>
        <w:t xml:space="preserve"> como</w:t>
      </w:r>
      <w:r w:rsidR="000E0EA5">
        <w:rPr>
          <w:noProof/>
        </w:rPr>
        <w:t xml:space="preserve"> comedia, drama, acci</w:t>
      </w:r>
      <w:r w:rsidR="004575D4">
        <w:rPr>
          <w:noProof/>
        </w:rPr>
        <w:t>ón</w:t>
      </w:r>
      <w:r w:rsidR="00BE0AEC">
        <w:rPr>
          <w:noProof/>
        </w:rPr>
        <w:t>, ciencia ficci</w:t>
      </w:r>
      <w:r w:rsidR="00770261">
        <w:rPr>
          <w:noProof/>
        </w:rPr>
        <w:t>ón, roman</w:t>
      </w:r>
      <w:r w:rsidR="00BE4FDB">
        <w:rPr>
          <w:noProof/>
        </w:rPr>
        <w:t>c</w:t>
      </w:r>
      <w:r w:rsidR="00770261">
        <w:rPr>
          <w:noProof/>
        </w:rPr>
        <w:t>e, terror, aventura y documentales, entre otros. Cada g</w:t>
      </w:r>
      <w:r w:rsidR="2DFF1D0C">
        <w:rPr>
          <w:noProof/>
        </w:rPr>
        <w:t>é</w:t>
      </w:r>
      <w:r w:rsidR="00770261">
        <w:rPr>
          <w:noProof/>
        </w:rPr>
        <w:t xml:space="preserve">nero tiene características distintivas </w:t>
      </w:r>
      <w:r w:rsidR="00EA062A">
        <w:rPr>
          <w:noProof/>
        </w:rPr>
        <w:t>que influyen tanto en el desarrollo de la trama como en la reacción del público.</w:t>
      </w:r>
      <w:r w:rsidR="0036284B">
        <w:rPr>
          <w:noProof/>
        </w:rPr>
        <w:t xml:space="preserve"> </w:t>
      </w:r>
      <w:r w:rsidR="201A1FFF" w:rsidRPr="39A16169">
        <w:rPr>
          <w:noProof/>
        </w:rPr>
        <w:t xml:space="preserve">Por ejemplo, las películas de acción suelen incluir tramas rápidas, escenas de persecución, conflictos y desafíos físicos, mientras que los dramas se centran en conflictos emocionales profundos, desarrollo de personajes y situaciones de la vida cotidiana. Las comedias buscan el entretenimiento a través del humor, mientras que las películas de ciencia ficción exploran futuros posibles, avances tecnológicos y dilemas filosóficos. </w:t>
      </w:r>
    </w:p>
    <w:p w14:paraId="70D9BA60" w14:textId="54C712E4" w:rsidR="00A951F1" w:rsidRDefault="0036284B" w:rsidP="33321893">
      <w:pPr>
        <w:rPr>
          <w:noProof/>
        </w:rPr>
      </w:pPr>
      <w:r>
        <w:rPr>
          <w:noProof/>
        </w:rPr>
        <w:t xml:space="preserve">En el </w:t>
      </w:r>
      <w:r w:rsidR="7BF5487E">
        <w:rPr>
          <w:noProof/>
        </w:rPr>
        <w:t>D</w:t>
      </w:r>
      <w:r>
        <w:rPr>
          <w:noProof/>
        </w:rPr>
        <w:t xml:space="preserve">iagrama </w:t>
      </w:r>
      <w:r w:rsidR="08A3D6DC">
        <w:rPr>
          <w:noProof/>
        </w:rPr>
        <w:t>1</w:t>
      </w:r>
      <w:r>
        <w:rPr>
          <w:noProof/>
        </w:rPr>
        <w:t xml:space="preserve"> se puede </w:t>
      </w:r>
      <w:r w:rsidR="003E02DE">
        <w:rPr>
          <w:noProof/>
        </w:rPr>
        <w:t>observar que las pel</w:t>
      </w:r>
      <w:r w:rsidR="43BA178F">
        <w:rPr>
          <w:noProof/>
        </w:rPr>
        <w:t>í</w:t>
      </w:r>
      <w:r w:rsidR="003E02DE">
        <w:rPr>
          <w:noProof/>
        </w:rPr>
        <w:t>culas que más recauda</w:t>
      </w:r>
      <w:r w:rsidR="00875A4D">
        <w:rPr>
          <w:noProof/>
        </w:rPr>
        <w:t>ron dinero en el 2023 en USA y Canadá fueron las del g</w:t>
      </w:r>
      <w:r w:rsidR="26139F62">
        <w:rPr>
          <w:noProof/>
        </w:rPr>
        <w:t>é</w:t>
      </w:r>
      <w:r w:rsidR="00875A4D">
        <w:rPr>
          <w:noProof/>
        </w:rPr>
        <w:t>nero de acci</w:t>
      </w:r>
      <w:r w:rsidR="7DA389E4">
        <w:rPr>
          <w:noProof/>
        </w:rPr>
        <w:t>ó</w:t>
      </w:r>
      <w:r w:rsidR="00875A4D">
        <w:rPr>
          <w:noProof/>
        </w:rPr>
        <w:t>n y aventura</w:t>
      </w:r>
      <w:r w:rsidR="00415376">
        <w:rPr>
          <w:noProof/>
        </w:rPr>
        <w:t>, obteniendo 3</w:t>
      </w:r>
      <w:r w:rsidR="00F63799">
        <w:rPr>
          <w:noProof/>
        </w:rPr>
        <w:t>.046M de USD y 1.822M USD respectivamente.</w:t>
      </w:r>
    </w:p>
    <w:p w14:paraId="0BBCD18F" w14:textId="4E9387DF" w:rsidR="00491FF2" w:rsidRDefault="00491FF2" w:rsidP="00491FF2">
      <w:pPr>
        <w:pStyle w:val="Descripcin"/>
        <w:keepNext/>
        <w:jc w:val="center"/>
      </w:pPr>
      <w:r>
        <w:t xml:space="preserve">Diagrama </w:t>
      </w:r>
      <w:r>
        <w:fldChar w:fldCharType="begin"/>
      </w:r>
      <w:r>
        <w:instrText xml:space="preserve"> SEQ Diagrama \* ARABIC </w:instrText>
      </w:r>
      <w:r>
        <w:fldChar w:fldCharType="separate"/>
      </w:r>
      <w:r w:rsidR="00E70853">
        <w:rPr>
          <w:noProof/>
        </w:rPr>
        <w:t>1</w:t>
      </w:r>
      <w:r>
        <w:fldChar w:fldCharType="end"/>
      </w:r>
      <w:r>
        <w:t>.</w:t>
      </w:r>
      <w:r w:rsidRPr="0072150E">
        <w:t>Recaudación en taquilla de los diez principales géneros cinematográficos en Estados Unidos y Canadá en 2023</w:t>
      </w:r>
    </w:p>
    <w:p w14:paraId="23AC4912" w14:textId="5DA9F893" w:rsidR="008B6CF9" w:rsidRDefault="6D4C896B" w:rsidP="00491FF2">
      <w:pPr>
        <w:jc w:val="center"/>
        <w:rPr>
          <w:noProof/>
        </w:rPr>
      </w:pPr>
      <w:r>
        <w:rPr>
          <w:noProof/>
        </w:rPr>
        <w:drawing>
          <wp:inline distT="0" distB="0" distL="0" distR="0" wp14:anchorId="19755A78" wp14:editId="758B452C">
            <wp:extent cx="3450168" cy="2121425"/>
            <wp:effectExtent l="0" t="0" r="0" b="0"/>
            <wp:docPr id="623284451" name="Picture 623284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450168" cy="2121425"/>
                    </a:xfrm>
                    <a:prstGeom prst="rect">
                      <a:avLst/>
                    </a:prstGeom>
                  </pic:spPr>
                </pic:pic>
              </a:graphicData>
            </a:graphic>
          </wp:inline>
        </w:drawing>
      </w:r>
    </w:p>
    <w:p w14:paraId="08183316" w14:textId="1C3747BD" w:rsidR="00491FF2" w:rsidRDefault="00491FF2" w:rsidP="00491FF2">
      <w:pPr>
        <w:jc w:val="center"/>
        <w:rPr>
          <w:noProof/>
        </w:rPr>
      </w:pPr>
      <w:r>
        <w:rPr>
          <w:i/>
          <w:iCs/>
          <w:color w:val="44546A" w:themeColor="text2"/>
          <w:sz w:val="18"/>
          <w:szCs w:val="18"/>
        </w:rPr>
        <w:t xml:space="preserve">Fuente. </w:t>
      </w:r>
      <w:r w:rsidR="004C3E61">
        <w:rPr>
          <w:i/>
          <w:iCs/>
          <w:color w:val="44546A" w:themeColor="text2"/>
          <w:sz w:val="18"/>
          <w:szCs w:val="18"/>
        </w:rPr>
        <w:fldChar w:fldCharType="begin"/>
      </w:r>
      <w:r w:rsidR="00315DA7">
        <w:rPr>
          <w:i/>
          <w:iCs/>
          <w:color w:val="44546A" w:themeColor="text2"/>
          <w:sz w:val="18"/>
          <w:szCs w:val="18"/>
        </w:rPr>
        <w:instrText xml:space="preserve"> ADDIN ZOTERO_ITEM CSL_CITATION {"citationID":"SxZTI67v","properties":{"formattedCitation":"({\\i{}G\\uc0\\u233{}neros cinematogr\\uc0\\u225{}ficos seg\\uc0\\u250{}n taquilla en Norteam\\uc0\\u233{}rica en 2023}, s.\\uc0\\u160{}f.)","plainCitation":"(Géneros cinematográficos según taquilla en Norteamérica en 2023, s. f.)","noteIndex":0},"citationItems":[{"id":82,"uris":["http://zotero.org/users/14981725/items/ZIXRX98R"],"itemData":{"id":82,"type":"webpage","abstract":"Esta estadística distribuye la recaudación en taquilla de las películas estrenadas en los cines de Estados Unidos y Canadá en 2023 en función del género cinematográfico al que pertenecen.","container-title":"Statista","language":"es","title":"Géneros cinematográficos según taquilla en Norteamérica en 2023","URL":"https://es.statista.com/estadisticas/637140/taquilla-de-las-peliculas-de-hollywood-por-genero-cinematografico-norteamerica/","accessed":{"date-parts":[["2024",10,1]]}}}],"schema":"https://github.com/citation-style-language/schema/raw/master/csl-citation.json"} </w:instrText>
      </w:r>
      <w:r w:rsidR="004C3E61">
        <w:rPr>
          <w:i/>
          <w:iCs/>
          <w:color w:val="44546A" w:themeColor="text2"/>
          <w:sz w:val="18"/>
          <w:szCs w:val="18"/>
        </w:rPr>
        <w:fldChar w:fldCharType="separate"/>
      </w:r>
      <w:r w:rsidR="00315DA7" w:rsidRPr="006F1659">
        <w:rPr>
          <w:rFonts w:cs="Times New Roman"/>
          <w:color w:val="44546A" w:themeColor="text2"/>
          <w:sz w:val="18"/>
          <w:lang w:val="es-MX"/>
        </w:rPr>
        <w:t>(</w:t>
      </w:r>
      <w:r w:rsidR="00315DA7" w:rsidRPr="006F1659">
        <w:rPr>
          <w:rFonts w:cs="Times New Roman"/>
          <w:i/>
          <w:color w:val="44546A" w:themeColor="text2"/>
          <w:sz w:val="18"/>
          <w:lang w:val="es-MX"/>
        </w:rPr>
        <w:t>Géneros cinematográficos según taquilla en Norteamérica en 2023</w:t>
      </w:r>
      <w:r w:rsidR="00315DA7" w:rsidRPr="006F1659">
        <w:rPr>
          <w:rFonts w:cs="Times New Roman"/>
          <w:color w:val="44546A" w:themeColor="text2"/>
          <w:sz w:val="18"/>
          <w:lang w:val="es-MX"/>
        </w:rPr>
        <w:t>, s. f.)</w:t>
      </w:r>
      <w:r w:rsidR="004C3E61">
        <w:rPr>
          <w:i/>
          <w:iCs/>
          <w:color w:val="44546A" w:themeColor="text2"/>
          <w:sz w:val="18"/>
          <w:szCs w:val="18"/>
        </w:rPr>
        <w:fldChar w:fldCharType="end"/>
      </w:r>
      <w:r w:rsidR="00BD40C7" w:rsidRPr="006F1659">
        <w:rPr>
          <w:i/>
          <w:iCs/>
          <w:color w:val="44546A" w:themeColor="text2"/>
          <w:sz w:val="18"/>
          <w:szCs w:val="18"/>
        </w:rPr>
        <w:fldChar w:fldCharType="begin"/>
      </w:r>
      <w:r w:rsidR="00BD40C7" w:rsidRPr="006F1659">
        <w:rPr>
          <w:i/>
          <w:iCs/>
          <w:color w:val="44546A" w:themeColor="text2"/>
          <w:sz w:val="18"/>
          <w:szCs w:val="18"/>
        </w:rPr>
        <w:instrText xml:space="preserve"> ADDIN ZOTERO_TEMP </w:instrText>
      </w:r>
      <w:r w:rsidR="00BD40C7" w:rsidRPr="006F1659">
        <w:rPr>
          <w:i/>
          <w:iCs/>
          <w:color w:val="44546A" w:themeColor="text2"/>
          <w:sz w:val="18"/>
          <w:szCs w:val="18"/>
        </w:rPr>
        <w:fldChar w:fldCharType="separate"/>
      </w:r>
      <w:r w:rsidR="00BD40C7" w:rsidRPr="006F1659">
        <w:rPr>
          <w:i/>
          <w:iCs/>
          <w:noProof/>
          <w:color w:val="44546A" w:themeColor="text2"/>
          <w:sz w:val="18"/>
          <w:szCs w:val="18"/>
        </w:rPr>
        <w:t xml:space="preserve"> </w:t>
      </w:r>
      <w:r w:rsidR="00BD40C7" w:rsidRPr="006F1659">
        <w:rPr>
          <w:i/>
          <w:iCs/>
          <w:color w:val="44546A" w:themeColor="text2"/>
          <w:sz w:val="18"/>
          <w:szCs w:val="18"/>
        </w:rPr>
        <w:fldChar w:fldCharType="end"/>
      </w:r>
    </w:p>
    <w:p w14:paraId="1AB24EBC" w14:textId="62521A82" w:rsidR="00EA062A" w:rsidRDefault="506BE0C9" w:rsidP="39A16169">
      <w:pPr>
        <w:rPr>
          <w:noProof/>
        </w:rPr>
      </w:pPr>
      <w:r w:rsidRPr="39A16169">
        <w:rPr>
          <w:noProof/>
        </w:rPr>
        <w:t xml:space="preserve">El contexto del proyecto se enfoca en </w:t>
      </w:r>
      <w:r w:rsidR="07BA21EA" w:rsidRPr="39A16169">
        <w:rPr>
          <w:noProof/>
        </w:rPr>
        <w:t xml:space="preserve">analizar y </w:t>
      </w:r>
      <w:r w:rsidRPr="39A16169">
        <w:rPr>
          <w:noProof/>
        </w:rPr>
        <w:t>clasificar</w:t>
      </w:r>
      <w:r w:rsidR="292DA07B" w:rsidRPr="39A16169">
        <w:rPr>
          <w:noProof/>
        </w:rPr>
        <w:t xml:space="preserve"> </w:t>
      </w:r>
      <w:r w:rsidRPr="39A16169">
        <w:rPr>
          <w:noProof/>
        </w:rPr>
        <w:t>reseñas de diferentes géneros de películas.</w:t>
      </w:r>
      <w:r w:rsidR="25948BEB" w:rsidRPr="39A16169">
        <w:rPr>
          <w:noProof/>
        </w:rPr>
        <w:t xml:space="preserve"> Esto es particularmente útil para</w:t>
      </w:r>
      <w:r w:rsidR="5D1CF46D" w:rsidRPr="39A16169">
        <w:rPr>
          <w:noProof/>
        </w:rPr>
        <w:t xml:space="preserve"> </w:t>
      </w:r>
      <w:r w:rsidR="48F77757" w:rsidRPr="39A16169">
        <w:rPr>
          <w:noProof/>
        </w:rPr>
        <w:t>organiza</w:t>
      </w:r>
      <w:r w:rsidR="1778A35F" w:rsidRPr="39A16169">
        <w:rPr>
          <w:noProof/>
        </w:rPr>
        <w:t>r</w:t>
      </w:r>
      <w:r w:rsidR="48F77757" w:rsidRPr="39A16169">
        <w:rPr>
          <w:noProof/>
        </w:rPr>
        <w:t xml:space="preserve"> catálogos de películas en plataformas de streaming o bibliotecas</w:t>
      </w:r>
      <w:r w:rsidR="58FFC07E" w:rsidRPr="39A16169">
        <w:rPr>
          <w:noProof/>
        </w:rPr>
        <w:t xml:space="preserve">, ayudándo a los usuarios a </w:t>
      </w:r>
      <w:r w:rsidR="48F77757" w:rsidRPr="39A16169">
        <w:rPr>
          <w:noProof/>
        </w:rPr>
        <w:t>buscar según sus intereses</w:t>
      </w:r>
      <w:r w:rsidR="71118280" w:rsidRPr="39A16169">
        <w:rPr>
          <w:noProof/>
        </w:rPr>
        <w:t xml:space="preserve">, como insumo </w:t>
      </w:r>
      <w:r w:rsidR="39F95CFF" w:rsidRPr="39A16169">
        <w:rPr>
          <w:noProof/>
        </w:rPr>
        <w:t>en algoritmos de recomendación para dar opciones personalizadas a los usuarios, para realizar labores de marketing y</w:t>
      </w:r>
      <w:r w:rsidR="136BA1CA" w:rsidRPr="39A16169">
        <w:rPr>
          <w:noProof/>
        </w:rPr>
        <w:t xml:space="preserve"> segmentación de usuarios por tipo de contenido, realizar análisis de tendencias en la industria del cine</w:t>
      </w:r>
      <w:r w:rsidR="20D0124B" w:rsidRPr="39A16169">
        <w:rPr>
          <w:noProof/>
        </w:rPr>
        <w:t xml:space="preserve"> y </w:t>
      </w:r>
      <w:r w:rsidR="0FC66C61" w:rsidRPr="39A16169">
        <w:rPr>
          <w:noProof/>
        </w:rPr>
        <w:t>realizar análisis de películas por categoría para los premios de cine</w:t>
      </w:r>
      <w:r w:rsidR="314D86C5" w:rsidRPr="39A16169">
        <w:rPr>
          <w:noProof/>
        </w:rPr>
        <w:t>.</w:t>
      </w:r>
    </w:p>
    <w:p w14:paraId="53115AAD" w14:textId="64A6F5D8" w:rsidR="127A6FC3" w:rsidRDefault="127A6FC3" w:rsidP="2BD56C67">
      <w:pPr>
        <w:rPr>
          <w:noProof/>
        </w:rPr>
      </w:pPr>
      <w:r w:rsidRPr="2BD56C67">
        <w:rPr>
          <w:noProof/>
        </w:rPr>
        <w:lastRenderedPageBreak/>
        <w:t xml:space="preserve">Netflix fue una de las empresas que empezó a desafiar la industria en 1997, a través de las recomendaciones personalizadas, </w:t>
      </w:r>
      <w:r w:rsidRPr="6653B868">
        <w:rPr>
          <w:noProof/>
        </w:rPr>
        <w:t>con un algoritmo</w:t>
      </w:r>
      <w:r w:rsidRPr="2BD56C67">
        <w:rPr>
          <w:noProof/>
        </w:rPr>
        <w:t xml:space="preserve"> </w:t>
      </w:r>
      <w:r w:rsidR="110B34CB" w:rsidRPr="099ED1EF">
        <w:rPr>
          <w:noProof/>
        </w:rPr>
        <w:t xml:space="preserve">llamado </w:t>
      </w:r>
      <w:r w:rsidR="110B34CB" w:rsidRPr="3CD3A9EB">
        <w:rPr>
          <w:b/>
          <w:bCs/>
          <w:noProof/>
        </w:rPr>
        <w:t>Cinematch</w:t>
      </w:r>
      <w:r w:rsidR="110B34CB" w:rsidRPr="3CD3A9EB">
        <w:rPr>
          <w:noProof/>
        </w:rPr>
        <w:t xml:space="preserve"> </w:t>
      </w:r>
      <w:r w:rsidRPr="099ED1EF">
        <w:rPr>
          <w:noProof/>
        </w:rPr>
        <w:t>que</w:t>
      </w:r>
      <w:r w:rsidRPr="6B761488">
        <w:rPr>
          <w:noProof/>
        </w:rPr>
        <w:t xml:space="preserve"> </w:t>
      </w:r>
      <w:r w:rsidRPr="2BD56C67">
        <w:rPr>
          <w:noProof/>
        </w:rPr>
        <w:t>busca conocer las preferencias de los clientes a través de las calificaciones, interacciones y búsquedas.</w:t>
      </w:r>
      <w:r w:rsidRPr="2BD56C67">
        <w:rPr>
          <w:noProof/>
        </w:rPr>
        <w:t xml:space="preserve"> </w:t>
      </w:r>
      <w:r w:rsidRPr="2BD56C67">
        <w:rPr>
          <w:noProof/>
        </w:rPr>
        <w:t xml:space="preserve">Netflix puso a prueba a los programadores y lanzó un concurso externo en el cual el equipo que mejorara la precisión del algoritmo se ganaría 1 millón de dólares, premio </w:t>
      </w:r>
      <w:r w:rsidR="2DDB5A35" w:rsidRPr="56307571">
        <w:rPr>
          <w:noProof/>
        </w:rPr>
        <w:t>que</w:t>
      </w:r>
      <w:r w:rsidRPr="2BD56C67">
        <w:rPr>
          <w:noProof/>
        </w:rPr>
        <w:t xml:space="preserve"> ganó </w:t>
      </w:r>
      <w:hyperlink r:id="rId12">
        <w:r>
          <w:t>BellKor’s Pragmatic Chaos, </w:t>
        </w:r>
      </w:hyperlink>
      <w:r w:rsidRPr="2BD56C67">
        <w:rPr>
          <w:noProof/>
        </w:rPr>
        <w:t xml:space="preserve">un equipo de siete miembros que incluía a dos investigadores de AT&amp;T, </w:t>
      </w:r>
      <w:r w:rsidR="38F70819" w:rsidRPr="56307571">
        <w:rPr>
          <w:noProof/>
        </w:rPr>
        <w:t>quienes</w:t>
      </w:r>
      <w:r w:rsidRPr="2BD56C67">
        <w:rPr>
          <w:noProof/>
        </w:rPr>
        <w:t xml:space="preserve"> lograron mejorar el modelo en un 10%.</w:t>
      </w:r>
      <w:r w:rsidR="00C93ABB">
        <w:rPr>
          <w:noProof/>
        </w:rPr>
        <w:t xml:space="preserve"> </w:t>
      </w:r>
      <w:sdt>
        <w:sdtPr>
          <w:rPr>
            <w:noProof/>
          </w:rPr>
          <w:id w:val="-1814547888"/>
          <w:citation/>
        </w:sdtPr>
        <w:sdtContent>
          <w:r w:rsidR="00E528A0">
            <w:rPr>
              <w:noProof/>
            </w:rPr>
            <w:fldChar w:fldCharType="begin"/>
          </w:r>
          <w:r w:rsidR="00E528A0">
            <w:rPr>
              <w:noProof/>
              <w:lang w:val="es-CO"/>
            </w:rPr>
            <w:instrText xml:space="preserve"> CITATION Jua23 \l 9226 </w:instrText>
          </w:r>
          <w:r w:rsidR="00E528A0">
            <w:rPr>
              <w:noProof/>
            </w:rPr>
            <w:fldChar w:fldCharType="separate"/>
          </w:r>
          <w:r w:rsidR="00E528A0" w:rsidRPr="00E528A0">
            <w:rPr>
              <w:noProof/>
              <w:lang w:val="es-CO"/>
            </w:rPr>
            <w:t>(Romo, 2023)</w:t>
          </w:r>
          <w:r w:rsidR="00E528A0">
            <w:rPr>
              <w:noProof/>
            </w:rPr>
            <w:fldChar w:fldCharType="end"/>
          </w:r>
        </w:sdtContent>
      </w:sdt>
      <w:r w:rsidR="6DB26769" w:rsidRPr="56307571">
        <w:rPr>
          <w:noProof/>
        </w:rPr>
        <w:t xml:space="preserve"> </w:t>
      </w:r>
    </w:p>
    <w:p w14:paraId="1D730E0B" w14:textId="33E70BE5" w:rsidR="00EA062A" w:rsidRDefault="002533DF" w:rsidP="33321893">
      <w:pPr>
        <w:rPr>
          <w:noProof/>
        </w:rPr>
      </w:pPr>
      <w:r w:rsidRPr="002533DF">
        <w:rPr>
          <w:noProof/>
        </w:rPr>
        <w:t>El análisis de las tramas permitirá identificar el género de las películas mediante la aplicación de técnicas de procesamiento de lenguaje natural (NLP). Estas técnicas facilitarán la extracción de características clave de las descripciones narrativas, lo que contribuirá a una clasificación precisa de las películas en sus géneros correspondientes.</w:t>
      </w:r>
    </w:p>
    <w:p w14:paraId="55E94CF6" w14:textId="68033D6D" w:rsidR="00200B65" w:rsidRPr="00F17084" w:rsidRDefault="00200B65" w:rsidP="59C13AF7">
      <w:pPr>
        <w:pStyle w:val="Ttulo2"/>
        <w:rPr>
          <w:rFonts w:asciiTheme="majorBidi" w:hAnsiTheme="majorBidi"/>
          <w:b w:val="0"/>
          <w:lang w:val="pt-BR"/>
        </w:rPr>
      </w:pPr>
      <w:r w:rsidRPr="41780620">
        <w:rPr>
          <w:lang w:val="pt-BR"/>
        </w:rPr>
        <w:t>Objetivo</w:t>
      </w:r>
      <w:r w:rsidR="00C16BE4" w:rsidRPr="59C13AF7">
        <w:rPr>
          <w:rFonts w:asciiTheme="majorBidi" w:hAnsiTheme="majorBidi"/>
          <w:lang w:val="pt-BR"/>
        </w:rPr>
        <w:t xml:space="preserve">s de </w:t>
      </w:r>
      <w:proofErr w:type="gramStart"/>
      <w:r w:rsidR="00F77D72" w:rsidRPr="59C13AF7">
        <w:rPr>
          <w:rFonts w:asciiTheme="majorBidi" w:hAnsiTheme="majorBidi"/>
          <w:lang w:val="pt-BR"/>
        </w:rPr>
        <w:t>Neg</w:t>
      </w:r>
      <w:r w:rsidR="2425506C" w:rsidRPr="59C13AF7">
        <w:rPr>
          <w:rFonts w:asciiTheme="majorBidi" w:hAnsiTheme="majorBidi"/>
          <w:lang w:val="pt-BR"/>
        </w:rPr>
        <w:t>o</w:t>
      </w:r>
      <w:r w:rsidR="00F77D72" w:rsidRPr="59C13AF7">
        <w:rPr>
          <w:rFonts w:asciiTheme="majorBidi" w:hAnsiTheme="majorBidi"/>
          <w:lang w:val="pt-BR"/>
        </w:rPr>
        <w:t>cio</w:t>
      </w:r>
      <w:proofErr w:type="gramEnd"/>
      <w:r w:rsidR="004D4C5E">
        <w:tab/>
      </w:r>
    </w:p>
    <w:p w14:paraId="61A9B354" w14:textId="1763E55A" w:rsidR="00F71F5E" w:rsidRDefault="008E5713" w:rsidP="004A080B">
      <w:pPr>
        <w:pStyle w:val="Prrafodelista"/>
        <w:numPr>
          <w:ilvl w:val="0"/>
          <w:numId w:val="7"/>
        </w:numPr>
      </w:pPr>
      <w:r>
        <w:t>D</w:t>
      </w:r>
      <w:r w:rsidRPr="008E5713">
        <w:t xml:space="preserve">eterminar la probabilidad de que una película pertenezca a un género específico, utilizando como base el análisis de su </w:t>
      </w:r>
      <w:r w:rsidR="00570DEC">
        <w:t>trama</w:t>
      </w:r>
      <w:r w:rsidRPr="008E5713">
        <w:t xml:space="preserve"> escrita</w:t>
      </w:r>
      <w:r w:rsidR="776144F6">
        <w:t>, para optimizar el sistema de recomendación basado en la clasificación por géneros</w:t>
      </w:r>
      <w:r w:rsidR="009D652D">
        <w:t>.</w:t>
      </w:r>
    </w:p>
    <w:p w14:paraId="0B8FA47C" w14:textId="162AFA46" w:rsidR="00705854" w:rsidRPr="00705854" w:rsidRDefault="00111696" w:rsidP="39A16169">
      <w:pPr>
        <w:pStyle w:val="Ttulo3"/>
      </w:pPr>
      <w:r>
        <w:t>Crite</w:t>
      </w:r>
      <w:r w:rsidR="4E07ACAC">
        <w:t>rio</w:t>
      </w:r>
      <w:r w:rsidRPr="541ADE2C">
        <w:t xml:space="preserve"> de éxito </w:t>
      </w:r>
      <w:r>
        <w:t xml:space="preserve">del </w:t>
      </w:r>
      <w:r w:rsidRPr="39A16169">
        <w:rPr>
          <w:rFonts w:asciiTheme="majorBidi" w:hAnsiTheme="majorBidi"/>
        </w:rPr>
        <w:t>objetivo</w:t>
      </w:r>
      <w:r w:rsidRPr="541ADE2C">
        <w:rPr>
          <w:rFonts w:asciiTheme="majorBidi" w:hAnsiTheme="majorBidi"/>
        </w:rPr>
        <w:t xml:space="preserve"> de negocio</w:t>
      </w:r>
    </w:p>
    <w:p w14:paraId="5526B7CB" w14:textId="259E59EF" w:rsidR="63BBEF30" w:rsidRDefault="63BBEF30" w:rsidP="39A16169">
      <w:pPr>
        <w:rPr>
          <w:rFonts w:eastAsia="Times New Roman" w:cs="Times New Roman"/>
        </w:rPr>
      </w:pPr>
      <w:r w:rsidRPr="39A16169">
        <w:rPr>
          <w:rFonts w:eastAsia="Times New Roman" w:cs="Times New Roman"/>
        </w:rPr>
        <w:t>Incrementar en un 10% l</w:t>
      </w:r>
      <w:r w:rsidR="3690327C" w:rsidRPr="39A16169">
        <w:rPr>
          <w:rFonts w:eastAsia="Times New Roman" w:cs="Times New Roman"/>
        </w:rPr>
        <w:t xml:space="preserve">as </w:t>
      </w:r>
      <w:r w:rsidRPr="39A16169">
        <w:rPr>
          <w:rFonts w:eastAsia="Times New Roman" w:cs="Times New Roman"/>
        </w:rPr>
        <w:t>visualizaciones</w:t>
      </w:r>
      <w:r w:rsidR="06913415" w:rsidRPr="39A16169">
        <w:rPr>
          <w:rFonts w:eastAsia="Times New Roman" w:cs="Times New Roman"/>
        </w:rPr>
        <w:t xml:space="preserve"> </w:t>
      </w:r>
      <w:r w:rsidRPr="39A16169">
        <w:rPr>
          <w:rFonts w:eastAsia="Times New Roman" w:cs="Times New Roman"/>
        </w:rPr>
        <w:t>por parte de los usuarios, de recomendaciones</w:t>
      </w:r>
      <w:r w:rsidR="39FDEDFB" w:rsidRPr="39A16169">
        <w:rPr>
          <w:rFonts w:eastAsia="Times New Roman" w:cs="Times New Roman"/>
        </w:rPr>
        <w:t xml:space="preserve"> de películas</w:t>
      </w:r>
      <w:r w:rsidRPr="39A16169">
        <w:rPr>
          <w:rFonts w:eastAsia="Times New Roman" w:cs="Times New Roman"/>
        </w:rPr>
        <w:t xml:space="preserve"> derivadas de la clasificación por géneros.</w:t>
      </w:r>
    </w:p>
    <w:p w14:paraId="031D8B20" w14:textId="684401E1" w:rsidR="00200B65" w:rsidRDefault="00200B65" w:rsidP="39A16169">
      <w:pPr>
        <w:pStyle w:val="Ttulo2"/>
        <w:rPr>
          <w:rFonts w:asciiTheme="majorBidi" w:hAnsiTheme="majorBidi"/>
          <w:b w:val="0"/>
          <w:szCs w:val="24"/>
        </w:rPr>
      </w:pPr>
      <w:r w:rsidRPr="0040317D">
        <w:t xml:space="preserve">Objetivos de </w:t>
      </w:r>
      <w:r w:rsidR="00B3385C" w:rsidRPr="39A16169">
        <w:rPr>
          <w:rFonts w:asciiTheme="majorBidi" w:hAnsiTheme="majorBidi"/>
        </w:rPr>
        <w:t>M</w:t>
      </w:r>
      <w:r w:rsidRPr="39A16169">
        <w:rPr>
          <w:rFonts w:asciiTheme="majorBidi" w:hAnsiTheme="majorBidi"/>
        </w:rPr>
        <w:t xml:space="preserve">inería de </w:t>
      </w:r>
      <w:r w:rsidR="00B3385C" w:rsidRPr="39A16169">
        <w:rPr>
          <w:rFonts w:asciiTheme="majorBidi" w:hAnsiTheme="majorBidi"/>
        </w:rPr>
        <w:t>D</w:t>
      </w:r>
      <w:r w:rsidRPr="39A16169">
        <w:rPr>
          <w:rFonts w:asciiTheme="majorBidi" w:hAnsiTheme="majorBidi"/>
        </w:rPr>
        <w:t>atos</w:t>
      </w:r>
    </w:p>
    <w:p w14:paraId="09BC13F8" w14:textId="799EF251" w:rsidR="00D26E76" w:rsidRDefault="357F1B29" w:rsidP="004A080B">
      <w:pPr>
        <w:pStyle w:val="Prrafodelista"/>
        <w:numPr>
          <w:ilvl w:val="0"/>
          <w:numId w:val="6"/>
        </w:numPr>
      </w:pPr>
      <w:r>
        <w:t xml:space="preserve">Realizar el preprocesamiento del texto del </w:t>
      </w:r>
      <w:proofErr w:type="spellStart"/>
      <w:r>
        <w:t>p</w:t>
      </w:r>
      <w:r w:rsidR="07AE9A9F">
        <w:t>lot</w:t>
      </w:r>
      <w:proofErr w:type="spellEnd"/>
      <w:r w:rsidR="07AE9A9F">
        <w:t>, a</w:t>
      </w:r>
      <w:r w:rsidR="52918007">
        <w:t>plica</w:t>
      </w:r>
      <w:r w:rsidR="5143B836">
        <w:t>ndo</w:t>
      </w:r>
      <w:r w:rsidR="52918007">
        <w:t xml:space="preserve"> </w:t>
      </w:r>
      <w:r w:rsidR="004060BF">
        <w:t xml:space="preserve">técnicas de procesamiento de lenguaje natural </w:t>
      </w:r>
      <w:r w:rsidR="007A636B">
        <w:t xml:space="preserve">(NLP), </w:t>
      </w:r>
      <w:r w:rsidR="00AB2A58">
        <w:t xml:space="preserve">para transformar las reseñas en datos estructurados </w:t>
      </w:r>
      <w:r w:rsidR="00F63799">
        <w:t xml:space="preserve">que </w:t>
      </w:r>
      <w:r w:rsidR="00F63799">
        <w:rPr>
          <w:noProof/>
        </w:rPr>
        <w:t>puedan</w:t>
      </w:r>
      <w:r w:rsidR="00DA6D1D">
        <w:t xml:space="preserve"> ser utilizados en los modelos predictivos</w:t>
      </w:r>
      <w:r w:rsidR="00507D4C">
        <w:t>.</w:t>
      </w:r>
    </w:p>
    <w:p w14:paraId="4007A9EB" w14:textId="35BB6E5C" w:rsidR="00DA6D1D" w:rsidRDefault="00DA6D1D" w:rsidP="004A080B">
      <w:pPr>
        <w:pStyle w:val="Prrafodelista"/>
        <w:numPr>
          <w:ilvl w:val="0"/>
          <w:numId w:val="6"/>
        </w:numPr>
      </w:pPr>
      <w:r>
        <w:t xml:space="preserve">Desarrollar un modelo de clasificación </w:t>
      </w:r>
      <w:r w:rsidR="009E3F1B">
        <w:t>para l</w:t>
      </w:r>
      <w:r w:rsidR="48BAD40D">
        <w:t>as películas</w:t>
      </w:r>
      <w:r w:rsidR="009E3F1B">
        <w:t xml:space="preserve"> según los géneros </w:t>
      </w:r>
      <w:r w:rsidR="4B1E81AA">
        <w:t>a los que corresponden</w:t>
      </w:r>
      <w:r w:rsidR="009E3F1B">
        <w:t xml:space="preserve">, evaluando </w:t>
      </w:r>
      <w:r w:rsidR="7ECF3D76">
        <w:t>diferentes</w:t>
      </w:r>
      <w:r w:rsidR="00406AE6">
        <w:t xml:space="preserve"> técnicas de machine </w:t>
      </w:r>
      <w:proofErr w:type="spellStart"/>
      <w:r w:rsidR="00406AE6">
        <w:t>learni</w:t>
      </w:r>
      <w:r w:rsidR="00642CBE">
        <w:t>ng</w:t>
      </w:r>
      <w:proofErr w:type="spellEnd"/>
      <w:r w:rsidR="5ADAD70F">
        <w:t xml:space="preserve">, tales como </w:t>
      </w:r>
      <w:r w:rsidR="0EABB180">
        <w:t>Regresión Logística,</w:t>
      </w:r>
      <w:r w:rsidR="00642CBE">
        <w:t xml:space="preserve"> </w:t>
      </w:r>
      <w:proofErr w:type="spellStart"/>
      <w:r w:rsidR="00642CBE">
        <w:t>Random</w:t>
      </w:r>
      <w:proofErr w:type="spellEnd"/>
      <w:r w:rsidR="00642CBE">
        <w:t xml:space="preserve"> Forest, </w:t>
      </w:r>
      <w:proofErr w:type="spellStart"/>
      <w:r w:rsidR="5219C2D9">
        <w:t>XGBoost</w:t>
      </w:r>
      <w:proofErr w:type="spellEnd"/>
      <w:r w:rsidR="5219C2D9">
        <w:t>,</w:t>
      </w:r>
      <w:r w:rsidR="00642CBE">
        <w:t xml:space="preserve"> LSTM.</w:t>
      </w:r>
    </w:p>
    <w:p w14:paraId="0FFCBFA4" w14:textId="735AC8A8" w:rsidR="00C14272" w:rsidRPr="00AF675C" w:rsidRDefault="00200B65" w:rsidP="004A080B">
      <w:pPr>
        <w:pStyle w:val="Ttulo3"/>
        <w:numPr>
          <w:ilvl w:val="2"/>
          <w:numId w:val="5"/>
        </w:numPr>
      </w:pPr>
      <w:r w:rsidRPr="0040317D">
        <w:t xml:space="preserve">Criterios de </w:t>
      </w:r>
      <w:r w:rsidR="006E41DD" w:rsidRPr="00AF675C">
        <w:rPr>
          <w:rFonts w:asciiTheme="majorBidi" w:hAnsiTheme="majorBidi"/>
        </w:rPr>
        <w:t>é</w:t>
      </w:r>
      <w:r w:rsidRPr="00AF675C">
        <w:rPr>
          <w:rFonts w:asciiTheme="majorBidi" w:hAnsiTheme="majorBidi"/>
        </w:rPr>
        <w:t xml:space="preserve">xito </w:t>
      </w:r>
      <w:r w:rsidR="00B3385C" w:rsidRPr="00AF675C">
        <w:rPr>
          <w:rFonts w:asciiTheme="majorBidi" w:hAnsiTheme="majorBidi"/>
        </w:rPr>
        <w:t>de los objetivos de m</w:t>
      </w:r>
      <w:r w:rsidRPr="00AF675C">
        <w:rPr>
          <w:rFonts w:asciiTheme="majorBidi" w:hAnsiTheme="majorBidi"/>
        </w:rPr>
        <w:t xml:space="preserve">inería de </w:t>
      </w:r>
      <w:r w:rsidR="00B3385C" w:rsidRPr="00AF675C">
        <w:rPr>
          <w:rFonts w:asciiTheme="majorBidi" w:hAnsiTheme="majorBidi"/>
        </w:rPr>
        <w:t>d</w:t>
      </w:r>
      <w:r w:rsidRPr="00AF675C">
        <w:rPr>
          <w:rFonts w:asciiTheme="majorBidi" w:hAnsiTheme="majorBidi"/>
        </w:rPr>
        <w:t>atos</w:t>
      </w:r>
    </w:p>
    <w:p w14:paraId="59B1E338" w14:textId="00BBB362" w:rsidR="00ED2C70" w:rsidRPr="0086017A" w:rsidRDefault="00D26E76" w:rsidP="00AF675C">
      <w:pPr>
        <w:rPr>
          <w:lang w:val="es-CO" w:eastAsia="es-CO"/>
        </w:rPr>
      </w:pPr>
      <w:r>
        <w:rPr>
          <w:lang w:val="es-CO" w:eastAsia="es-CO"/>
        </w:rPr>
        <w:t xml:space="preserve">Seleccionar </w:t>
      </w:r>
      <w:r w:rsidRPr="00D26E76">
        <w:rPr>
          <w:lang w:val="es-CO" w:eastAsia="es-CO"/>
        </w:rPr>
        <w:t>el</w:t>
      </w:r>
      <w:r>
        <w:rPr>
          <w:lang w:val="es-CO" w:eastAsia="es-CO"/>
        </w:rPr>
        <w:t xml:space="preserve"> </w:t>
      </w:r>
      <w:r w:rsidRPr="00D26E76">
        <w:rPr>
          <w:lang w:val="es-CO" w:eastAsia="es-CO"/>
        </w:rPr>
        <w:t xml:space="preserve">modelo que mejor rendimiento demuestre para distinguir </w:t>
      </w:r>
      <w:r w:rsidR="2A367D26" w:rsidRPr="39A16169">
        <w:rPr>
          <w:lang w:val="es-CO" w:eastAsia="es-CO"/>
        </w:rPr>
        <w:t>los</w:t>
      </w:r>
      <w:r w:rsidR="00CA4101" w:rsidRPr="39A16169">
        <w:rPr>
          <w:lang w:val="es-CO" w:eastAsia="es-CO"/>
        </w:rPr>
        <w:t xml:space="preserve"> género</w:t>
      </w:r>
      <w:r w:rsidR="40E9AC26" w:rsidRPr="39A16169">
        <w:rPr>
          <w:lang w:val="es-CO" w:eastAsia="es-CO"/>
        </w:rPr>
        <w:t>s</w:t>
      </w:r>
      <w:r w:rsidR="00CA4101">
        <w:rPr>
          <w:lang w:val="es-CO" w:eastAsia="es-CO"/>
        </w:rPr>
        <w:t xml:space="preserve"> de las películas del </w:t>
      </w:r>
      <w:proofErr w:type="spellStart"/>
      <w:r w:rsidR="00CA4101">
        <w:rPr>
          <w:lang w:val="es-CO" w:eastAsia="es-CO"/>
        </w:rPr>
        <w:t>dataset</w:t>
      </w:r>
      <w:proofErr w:type="spellEnd"/>
      <w:r w:rsidR="00CA4101">
        <w:rPr>
          <w:lang w:val="es-CO" w:eastAsia="es-CO"/>
        </w:rPr>
        <w:t xml:space="preserve"> </w:t>
      </w:r>
      <w:r w:rsidR="1F3AAB2B" w:rsidRPr="39A16169">
        <w:rPr>
          <w:lang w:val="es-CO" w:eastAsia="es-CO"/>
        </w:rPr>
        <w:t>de validación</w:t>
      </w:r>
      <w:r>
        <w:rPr>
          <w:lang w:val="es-CO" w:eastAsia="es-CO"/>
        </w:rPr>
        <w:t>, según la métrica de</w:t>
      </w:r>
      <w:r w:rsidR="005F0DD2" w:rsidRPr="003C59A7">
        <w:rPr>
          <w:lang w:val="es-CO" w:eastAsia="es-CO"/>
        </w:rPr>
        <w:t xml:space="preserve"> </w:t>
      </w:r>
      <w:r w:rsidR="005F0DD2" w:rsidRPr="56307571">
        <w:rPr>
          <w:lang w:val="es-CO" w:eastAsia="es-CO"/>
        </w:rPr>
        <w:t>AUC</w:t>
      </w:r>
      <w:r w:rsidR="008D070F">
        <w:rPr>
          <w:lang w:val="es-CO" w:eastAsia="es-CO"/>
        </w:rPr>
        <w:t xml:space="preserve">; por lo cual, </w:t>
      </w:r>
      <w:r w:rsidR="00570FAF" w:rsidRPr="003C59A7">
        <w:rPr>
          <w:lang w:val="es-CO" w:eastAsia="es-CO"/>
        </w:rPr>
        <w:t>se escogerá aquel</w:t>
      </w:r>
      <w:r w:rsidR="003C59A7" w:rsidRPr="003C59A7">
        <w:rPr>
          <w:lang w:val="es-CO" w:eastAsia="es-CO"/>
        </w:rPr>
        <w:t xml:space="preserve"> </w:t>
      </w:r>
      <w:r w:rsidR="00507D4C">
        <w:rPr>
          <w:lang w:val="es-CO" w:eastAsia="es-CO"/>
        </w:rPr>
        <w:t>en el que los</w:t>
      </w:r>
      <w:r w:rsidR="00570FAF" w:rsidRPr="003C59A7">
        <w:rPr>
          <w:lang w:val="es-CO" w:eastAsia="es-CO"/>
        </w:rPr>
        <w:t xml:space="preserve"> </w:t>
      </w:r>
      <w:proofErr w:type="spellStart"/>
      <w:r w:rsidR="00570FAF" w:rsidRPr="56307571">
        <w:rPr>
          <w:lang w:val="es-CO" w:eastAsia="es-CO"/>
        </w:rPr>
        <w:t>AUCs</w:t>
      </w:r>
      <w:proofErr w:type="spellEnd"/>
      <w:r w:rsidR="00570FAF" w:rsidRPr="003C59A7">
        <w:rPr>
          <w:lang w:val="es-CO" w:eastAsia="es-CO"/>
        </w:rPr>
        <w:t xml:space="preserve"> </w:t>
      </w:r>
      <w:r w:rsidR="003C59A7" w:rsidRPr="003C59A7">
        <w:rPr>
          <w:lang w:val="es-CO" w:eastAsia="es-CO"/>
        </w:rPr>
        <w:t xml:space="preserve">tanto en </w:t>
      </w:r>
      <w:r w:rsidR="00570FAF" w:rsidRPr="003C59A7">
        <w:rPr>
          <w:lang w:val="es-CO" w:eastAsia="es-CO"/>
        </w:rPr>
        <w:t>entrenamiento</w:t>
      </w:r>
      <w:r w:rsidR="003C59A7" w:rsidRPr="003C59A7">
        <w:rPr>
          <w:lang w:val="es-CO" w:eastAsia="es-CO"/>
        </w:rPr>
        <w:t xml:space="preserve"> como en </w:t>
      </w:r>
      <w:r w:rsidR="004B5DF0">
        <w:rPr>
          <w:lang w:val="es-CO" w:eastAsia="es-CO"/>
        </w:rPr>
        <w:t>prueba</w:t>
      </w:r>
      <w:r w:rsidR="003C59A7" w:rsidRPr="003C59A7">
        <w:rPr>
          <w:lang w:val="es-CO" w:eastAsia="es-CO"/>
        </w:rPr>
        <w:t xml:space="preserve"> sean cercanos a uno y no distantes entre sí. </w:t>
      </w:r>
      <w:r w:rsidR="3DAFD5AE" w:rsidRPr="39A16169">
        <w:rPr>
          <w:lang w:val="es-CO" w:eastAsia="es-CO"/>
        </w:rPr>
        <w:t xml:space="preserve">El </w:t>
      </w:r>
      <w:r w:rsidR="0039582F" w:rsidRPr="56307571">
        <w:rPr>
          <w:lang w:val="es-CO" w:eastAsia="es-CO"/>
        </w:rPr>
        <w:t>AUC</w:t>
      </w:r>
      <w:r w:rsidR="0039582F" w:rsidRPr="39A16169">
        <w:rPr>
          <w:lang w:val="es-CO" w:eastAsia="es-CO"/>
        </w:rPr>
        <w:t xml:space="preserve"> </w:t>
      </w:r>
      <w:r w:rsidR="38DA36A7" w:rsidRPr="39A16169">
        <w:rPr>
          <w:lang w:val="es-CO" w:eastAsia="es-CO"/>
        </w:rPr>
        <w:t>mínimo</w:t>
      </w:r>
      <w:r w:rsidR="0039582F" w:rsidRPr="39A16169">
        <w:rPr>
          <w:lang w:val="es-CO" w:eastAsia="es-CO"/>
        </w:rPr>
        <w:t xml:space="preserve"> </w:t>
      </w:r>
      <w:r w:rsidR="0039582F" w:rsidRPr="0039582F">
        <w:rPr>
          <w:lang w:val="es-CO" w:eastAsia="es-CO"/>
        </w:rPr>
        <w:t xml:space="preserve">objetivo </w:t>
      </w:r>
      <w:r w:rsidR="1710563E" w:rsidRPr="39A16169">
        <w:rPr>
          <w:lang w:val="es-CO" w:eastAsia="es-CO"/>
        </w:rPr>
        <w:t xml:space="preserve">es </w:t>
      </w:r>
      <w:r w:rsidR="0039582F" w:rsidRPr="0039582F">
        <w:rPr>
          <w:lang w:val="es-CO" w:eastAsia="es-CO"/>
        </w:rPr>
        <w:t>del 0,</w:t>
      </w:r>
      <w:r w:rsidR="008E14DC">
        <w:rPr>
          <w:lang w:val="es-CO" w:eastAsia="es-CO"/>
        </w:rPr>
        <w:t>89</w:t>
      </w:r>
      <w:r w:rsidR="0039582F" w:rsidRPr="0039582F">
        <w:rPr>
          <w:lang w:val="es-CO" w:eastAsia="es-CO"/>
        </w:rPr>
        <w:t>%</w:t>
      </w:r>
      <w:r w:rsidR="007A239E">
        <w:rPr>
          <w:lang w:val="es-CO" w:eastAsia="es-CO"/>
        </w:rPr>
        <w:t>.</w:t>
      </w:r>
    </w:p>
    <w:p w14:paraId="230287EE" w14:textId="79B5CBA0" w:rsidR="00226FB3" w:rsidRDefault="00226FB3" w:rsidP="00F64FFA">
      <w:pPr>
        <w:pStyle w:val="Ttulo1"/>
      </w:pPr>
      <w:r w:rsidRPr="541ADE2C">
        <w:t>Entendimiento de los Datos</w:t>
      </w:r>
    </w:p>
    <w:p w14:paraId="39471372" w14:textId="781219D0" w:rsidR="005E6C72" w:rsidRDefault="0026203A" w:rsidP="005E6C72">
      <w:pPr>
        <w:spacing w:after="0"/>
      </w:pPr>
      <w:r>
        <w:t xml:space="preserve">El conjunto de datos incluye </w:t>
      </w:r>
      <w:r w:rsidR="00970B48">
        <w:t>tramas de películas</w:t>
      </w:r>
      <w:r w:rsidR="003D7B1A">
        <w:t xml:space="preserve">, es decir, las </w:t>
      </w:r>
      <w:r w:rsidR="00EB3ABF">
        <w:t>descripciones</w:t>
      </w:r>
      <w:r w:rsidR="003D7B1A">
        <w:t xml:space="preserve"> narrativas que resumen el argumento de cada película. </w:t>
      </w:r>
      <w:r w:rsidR="00EB3ABF">
        <w:t xml:space="preserve">Se dispone </w:t>
      </w:r>
      <w:r w:rsidR="28F75AB7">
        <w:t>de</w:t>
      </w:r>
      <w:r w:rsidR="00EB3ABF">
        <w:t xml:space="preserve"> dos conjuntos de datos </w:t>
      </w:r>
      <w:r w:rsidR="005E6C72">
        <w:t>en la</w:t>
      </w:r>
      <w:r w:rsidR="00985E57">
        <w:t>s</w:t>
      </w:r>
      <w:r w:rsidR="005E6C72">
        <w:t xml:space="preserve"> </w:t>
      </w:r>
      <w:r w:rsidR="00985E57">
        <w:t xml:space="preserve">siguientes </w:t>
      </w:r>
      <w:proofErr w:type="spellStart"/>
      <w:r w:rsidR="005E6C72">
        <w:t>url</w:t>
      </w:r>
      <w:r w:rsidR="00985E57">
        <w:t>s</w:t>
      </w:r>
      <w:proofErr w:type="spellEnd"/>
      <w:r w:rsidR="005E6C72">
        <w:t xml:space="preserve"> de GitHub:</w:t>
      </w:r>
    </w:p>
    <w:p w14:paraId="099903D2" w14:textId="5D74524E" w:rsidR="00DE3827" w:rsidRPr="00DE3827" w:rsidRDefault="7A1490B1" w:rsidP="59C13AF7">
      <w:pPr>
        <w:spacing w:after="0"/>
        <w:rPr>
          <w:lang w:val="es-CO"/>
        </w:rPr>
      </w:pPr>
      <w:hyperlink r:id="rId13">
        <w:r w:rsidRPr="59C13AF7">
          <w:rPr>
            <w:rStyle w:val="Hipervnculo"/>
          </w:rPr>
          <w:t>https://github.com/sergiomora03/AdvancedTopicsAnalytics/raw/main/datasets/dataTraining.zip</w:t>
        </w:r>
      </w:hyperlink>
      <w:r>
        <w:t xml:space="preserve"> (Datos de entrenamiento).</w:t>
      </w:r>
    </w:p>
    <w:p w14:paraId="18B880D4" w14:textId="2256D2CE" w:rsidR="00DE3827" w:rsidRPr="00DE3827" w:rsidRDefault="7A1490B1" w:rsidP="59C13AF7">
      <w:pPr>
        <w:spacing w:after="0"/>
        <w:rPr>
          <w:lang w:val="es-CO"/>
        </w:rPr>
      </w:pPr>
      <w:hyperlink r:id="rId14">
        <w:r w:rsidRPr="59C13AF7">
          <w:rPr>
            <w:rStyle w:val="Hipervnculo"/>
          </w:rPr>
          <w:t>https://github.com/sergiomora03/AdvancedTopicsAnalytics/raw/main/datasets/dataTesting.zip</w:t>
        </w:r>
      </w:hyperlink>
      <w:r>
        <w:t xml:space="preserve"> (Datos de validación).</w:t>
      </w:r>
    </w:p>
    <w:p w14:paraId="79E6A0EB" w14:textId="7950DF77" w:rsidR="00DE3827" w:rsidRPr="00DE3827" w:rsidRDefault="00DE3827" w:rsidP="59C13AF7">
      <w:pPr>
        <w:spacing w:after="0"/>
        <w:rPr>
          <w:lang w:val="es-CO"/>
        </w:rPr>
      </w:pPr>
    </w:p>
    <w:p w14:paraId="09F4F890" w14:textId="670CDC89" w:rsidR="00DE3827" w:rsidRPr="00DE3827" w:rsidRDefault="008878D5" w:rsidP="59C13AF7">
      <w:pPr>
        <w:spacing w:after="0"/>
        <w:rPr>
          <w:lang w:val="es-CO"/>
        </w:rPr>
      </w:pPr>
      <w:r w:rsidRPr="59C13AF7">
        <w:rPr>
          <w:lang w:val="es-CO"/>
        </w:rPr>
        <w:t xml:space="preserve">Los </w:t>
      </w:r>
      <w:proofErr w:type="spellStart"/>
      <w:r w:rsidRPr="59C13AF7">
        <w:rPr>
          <w:lang w:val="es-CO"/>
        </w:rPr>
        <w:t>dataset</w:t>
      </w:r>
      <w:proofErr w:type="spellEnd"/>
      <w:r w:rsidRPr="59C13AF7">
        <w:rPr>
          <w:lang w:val="es-CO"/>
        </w:rPr>
        <w:t xml:space="preserve"> contienen las siguientes variables</w:t>
      </w:r>
      <w:r w:rsidR="150DDCE4" w:rsidRPr="59C13AF7">
        <w:rPr>
          <w:lang w:val="es-CO"/>
        </w:rPr>
        <w:t>:</w:t>
      </w:r>
    </w:p>
    <w:p w14:paraId="480B1E54" w14:textId="09B2F1FF" w:rsidR="00DE3827" w:rsidRPr="00DE3827" w:rsidRDefault="00DE3827" w:rsidP="00DE3827">
      <w:pPr>
        <w:pStyle w:val="Prrafodelista"/>
        <w:numPr>
          <w:ilvl w:val="0"/>
          <w:numId w:val="14"/>
        </w:numPr>
        <w:spacing w:after="0"/>
        <w:rPr>
          <w:lang w:val="es-CO"/>
        </w:rPr>
      </w:pPr>
      <w:proofErr w:type="spellStart"/>
      <w:r w:rsidRPr="00014F88">
        <w:rPr>
          <w:b/>
          <w:bCs/>
          <w:lang w:val="es-CO"/>
        </w:rPr>
        <w:t>year</w:t>
      </w:r>
      <w:proofErr w:type="spellEnd"/>
      <w:r w:rsidRPr="00014F88">
        <w:rPr>
          <w:b/>
          <w:bCs/>
          <w:lang w:val="es-CO"/>
        </w:rPr>
        <w:t>:</w:t>
      </w:r>
      <w:r w:rsidRPr="00DE3827">
        <w:rPr>
          <w:lang w:val="es-CO"/>
        </w:rPr>
        <w:t xml:space="preserve"> Año en que se lanzó la película.</w:t>
      </w:r>
    </w:p>
    <w:p w14:paraId="1474433E" w14:textId="77777777" w:rsidR="00DE3827" w:rsidRDefault="00DE3827" w:rsidP="00DE3827">
      <w:pPr>
        <w:pStyle w:val="Prrafodelista"/>
        <w:numPr>
          <w:ilvl w:val="0"/>
          <w:numId w:val="14"/>
        </w:numPr>
        <w:spacing w:after="0"/>
        <w:rPr>
          <w:lang w:val="es-CO"/>
        </w:rPr>
      </w:pPr>
      <w:proofErr w:type="spellStart"/>
      <w:r w:rsidRPr="00014F88">
        <w:rPr>
          <w:b/>
          <w:bCs/>
          <w:lang w:val="es-CO"/>
        </w:rPr>
        <w:lastRenderedPageBreak/>
        <w:t>title</w:t>
      </w:r>
      <w:proofErr w:type="spellEnd"/>
      <w:r w:rsidRPr="00014F88">
        <w:rPr>
          <w:b/>
          <w:bCs/>
          <w:lang w:val="es-CO"/>
        </w:rPr>
        <w:t>:</w:t>
      </w:r>
      <w:r w:rsidRPr="00DE3827">
        <w:rPr>
          <w:lang w:val="es-CO"/>
        </w:rPr>
        <w:t xml:space="preserve"> Título de la película.</w:t>
      </w:r>
    </w:p>
    <w:p w14:paraId="10C9837A" w14:textId="22C5C2A6" w:rsidR="00DE3827" w:rsidRDefault="00DE3827" w:rsidP="00DE3827">
      <w:pPr>
        <w:pStyle w:val="Prrafodelista"/>
        <w:numPr>
          <w:ilvl w:val="0"/>
          <w:numId w:val="14"/>
        </w:numPr>
        <w:spacing w:after="0"/>
        <w:rPr>
          <w:lang w:val="es-CO"/>
        </w:rPr>
      </w:pPr>
      <w:proofErr w:type="spellStart"/>
      <w:r w:rsidRPr="00014F88">
        <w:rPr>
          <w:b/>
          <w:bCs/>
          <w:lang w:val="es-CO"/>
        </w:rPr>
        <w:t>plot</w:t>
      </w:r>
      <w:proofErr w:type="spellEnd"/>
      <w:r w:rsidRPr="00014F88">
        <w:rPr>
          <w:b/>
          <w:bCs/>
          <w:lang w:val="es-CO"/>
        </w:rPr>
        <w:t>:</w:t>
      </w:r>
      <w:r w:rsidRPr="00DE3827">
        <w:rPr>
          <w:lang w:val="es-CO"/>
        </w:rPr>
        <w:t xml:space="preserve"> </w:t>
      </w:r>
      <w:r w:rsidR="5466D4A2" w:rsidRPr="59C13AF7">
        <w:rPr>
          <w:lang w:val="es-CO"/>
        </w:rPr>
        <w:t>T</w:t>
      </w:r>
      <w:r w:rsidRPr="59C13AF7">
        <w:rPr>
          <w:lang w:val="es-CO"/>
        </w:rPr>
        <w:t>rama</w:t>
      </w:r>
      <w:r w:rsidRPr="00DE3827">
        <w:rPr>
          <w:lang w:val="es-CO"/>
        </w:rPr>
        <w:t xml:space="preserve"> de la película</w:t>
      </w:r>
      <w:r w:rsidR="008878D5">
        <w:rPr>
          <w:lang w:val="es-CO"/>
        </w:rPr>
        <w:t>.</w:t>
      </w:r>
    </w:p>
    <w:p w14:paraId="32F761AE" w14:textId="4A47F95C" w:rsidR="00DE3827" w:rsidRDefault="00DE3827" w:rsidP="00DE3827">
      <w:pPr>
        <w:pStyle w:val="Prrafodelista"/>
        <w:numPr>
          <w:ilvl w:val="0"/>
          <w:numId w:val="14"/>
        </w:numPr>
        <w:spacing w:after="0"/>
        <w:rPr>
          <w:lang w:val="es-CO"/>
        </w:rPr>
      </w:pPr>
      <w:proofErr w:type="spellStart"/>
      <w:r w:rsidRPr="00014F88">
        <w:rPr>
          <w:b/>
          <w:bCs/>
          <w:lang w:val="es-CO"/>
        </w:rPr>
        <w:t>genres</w:t>
      </w:r>
      <w:proofErr w:type="spellEnd"/>
      <w:r w:rsidRPr="00014F88">
        <w:rPr>
          <w:b/>
          <w:bCs/>
          <w:lang w:val="es-CO"/>
        </w:rPr>
        <w:t>:</w:t>
      </w:r>
      <w:r w:rsidRPr="00DE3827">
        <w:rPr>
          <w:lang w:val="es-CO"/>
        </w:rPr>
        <w:t xml:space="preserve"> Los géneros asociados con la película.</w:t>
      </w:r>
      <w:r w:rsidR="26ACB720" w:rsidRPr="59C13AF7">
        <w:rPr>
          <w:lang w:val="es-CO"/>
        </w:rPr>
        <w:t xml:space="preserve"> NO está presente en ‘</w:t>
      </w:r>
      <w:proofErr w:type="spellStart"/>
      <w:r w:rsidR="26ACB720" w:rsidRPr="59C13AF7">
        <w:rPr>
          <w:lang w:val="es-CO"/>
        </w:rPr>
        <w:t>dataTesting</w:t>
      </w:r>
      <w:proofErr w:type="spellEnd"/>
      <w:r w:rsidR="26ACB720" w:rsidRPr="59C13AF7">
        <w:rPr>
          <w:lang w:val="es-CO"/>
        </w:rPr>
        <w:t>’.</w:t>
      </w:r>
    </w:p>
    <w:p w14:paraId="7B2D582D" w14:textId="1E0B023E" w:rsidR="00DE3827" w:rsidRPr="00DE3827" w:rsidRDefault="00DE3827" w:rsidP="00DE3827">
      <w:pPr>
        <w:pStyle w:val="Prrafodelista"/>
        <w:numPr>
          <w:ilvl w:val="0"/>
          <w:numId w:val="14"/>
        </w:numPr>
        <w:spacing w:after="0"/>
        <w:rPr>
          <w:lang w:val="es-CO"/>
        </w:rPr>
      </w:pPr>
      <w:r w:rsidRPr="00014F88">
        <w:rPr>
          <w:b/>
          <w:bCs/>
          <w:lang w:val="es-CO"/>
        </w:rPr>
        <w:t>rating:</w:t>
      </w:r>
      <w:r w:rsidRPr="00DE3827">
        <w:rPr>
          <w:lang w:val="es-CO"/>
        </w:rPr>
        <w:t xml:space="preserve"> La calificación de la película.</w:t>
      </w:r>
      <w:r w:rsidR="2E35B29B" w:rsidRPr="59C13AF7">
        <w:rPr>
          <w:lang w:val="es-CO"/>
        </w:rPr>
        <w:t xml:space="preserve"> NO está presente en ‘</w:t>
      </w:r>
      <w:proofErr w:type="spellStart"/>
      <w:r w:rsidR="2E35B29B" w:rsidRPr="59C13AF7">
        <w:rPr>
          <w:lang w:val="es-CO"/>
        </w:rPr>
        <w:t>dataTesting</w:t>
      </w:r>
      <w:proofErr w:type="spellEnd"/>
      <w:r w:rsidR="2E35B29B" w:rsidRPr="59C13AF7">
        <w:rPr>
          <w:lang w:val="es-CO"/>
        </w:rPr>
        <w:t>’.</w:t>
      </w:r>
    </w:p>
    <w:p w14:paraId="0CC73084" w14:textId="76703315" w:rsidR="00DE3827" w:rsidRPr="00DE3827" w:rsidRDefault="00DE3827" w:rsidP="59C13AF7">
      <w:pPr>
        <w:pStyle w:val="Prrafodelista"/>
        <w:spacing w:after="0"/>
        <w:rPr>
          <w:lang w:val="es-CO"/>
        </w:rPr>
      </w:pPr>
    </w:p>
    <w:p w14:paraId="31AD2BEF" w14:textId="7ABC3BCE" w:rsidR="00985E57" w:rsidRDefault="00985E57" w:rsidP="00760B77">
      <w:pPr>
        <w:spacing w:after="0"/>
      </w:pPr>
      <w:r>
        <w:t xml:space="preserve">El archivo de </w:t>
      </w:r>
      <w:r w:rsidR="72A6555F">
        <w:t>‘</w:t>
      </w:r>
      <w:proofErr w:type="spellStart"/>
      <w:r w:rsidR="0D9F4714">
        <w:t>dataTraining</w:t>
      </w:r>
      <w:proofErr w:type="spellEnd"/>
      <w:r w:rsidR="4489DB9E">
        <w:t>’</w:t>
      </w:r>
      <w:r>
        <w:t xml:space="preserve"> </w:t>
      </w:r>
      <w:r w:rsidR="00226EA5">
        <w:t xml:space="preserve">(primeros registros, ver Tabla 1.) </w:t>
      </w:r>
      <w:r>
        <w:t xml:space="preserve">contiene </w:t>
      </w:r>
      <w:r w:rsidR="00AA6F79">
        <w:t xml:space="preserve">7.895 registros con 5 columnas </w:t>
      </w:r>
      <w:r w:rsidR="00537E3F">
        <w:t>(</w:t>
      </w:r>
      <w:proofErr w:type="spellStart"/>
      <w:r w:rsidR="00537E3F">
        <w:t>year</w:t>
      </w:r>
      <w:proofErr w:type="spellEnd"/>
      <w:r w:rsidR="00537E3F">
        <w:t xml:space="preserve">, </w:t>
      </w:r>
      <w:proofErr w:type="spellStart"/>
      <w:r w:rsidR="00537E3F">
        <w:t>title</w:t>
      </w:r>
      <w:proofErr w:type="spellEnd"/>
      <w:r w:rsidR="00537E3F">
        <w:t xml:space="preserve">, </w:t>
      </w:r>
      <w:proofErr w:type="spellStart"/>
      <w:r w:rsidR="00537E3F">
        <w:t>plot</w:t>
      </w:r>
      <w:proofErr w:type="spellEnd"/>
      <w:r w:rsidR="00537E3F">
        <w:t xml:space="preserve">, </w:t>
      </w:r>
      <w:proofErr w:type="spellStart"/>
      <w:r w:rsidR="00537E3F">
        <w:t>genres</w:t>
      </w:r>
      <w:proofErr w:type="spellEnd"/>
      <w:r w:rsidR="00537E3F">
        <w:t>, rating)</w:t>
      </w:r>
      <w:r w:rsidR="00874443">
        <w:t>.</w:t>
      </w:r>
    </w:p>
    <w:p w14:paraId="13ABE1FF" w14:textId="41292DBC" w:rsidR="00226EA5" w:rsidRDefault="00226EA5" w:rsidP="00226EA5">
      <w:pPr>
        <w:pStyle w:val="Descripcin"/>
        <w:keepNext/>
        <w:jc w:val="center"/>
      </w:pPr>
      <w:r>
        <w:t xml:space="preserve">Tabla </w:t>
      </w:r>
      <w:r>
        <w:fldChar w:fldCharType="begin"/>
      </w:r>
      <w:r>
        <w:instrText xml:space="preserve"> SEQ Tabla \* ARABIC </w:instrText>
      </w:r>
      <w:r>
        <w:fldChar w:fldCharType="separate"/>
      </w:r>
      <w:r>
        <w:rPr>
          <w:noProof/>
        </w:rPr>
        <w:t>1</w:t>
      </w:r>
      <w:r>
        <w:fldChar w:fldCharType="end"/>
      </w:r>
      <w:r>
        <w:t xml:space="preserve">. Primeros registros </w:t>
      </w:r>
      <w:proofErr w:type="spellStart"/>
      <w:r>
        <w:t>dataTraining</w:t>
      </w:r>
      <w:proofErr w:type="spellEnd"/>
    </w:p>
    <w:p w14:paraId="3721FF2B" w14:textId="0D8A988B" w:rsidR="00ED2C70" w:rsidRDefault="00C65E7B" w:rsidP="002A3427">
      <w:pPr>
        <w:pStyle w:val="Descripcin"/>
        <w:jc w:val="center"/>
      </w:pPr>
      <w:r>
        <w:rPr>
          <w:noProof/>
        </w:rPr>
        <w:drawing>
          <wp:inline distT="0" distB="0" distL="0" distR="0" wp14:anchorId="190AB93B" wp14:editId="4BC14266">
            <wp:extent cx="3898156" cy="830776"/>
            <wp:effectExtent l="0" t="0" r="6350" b="4445"/>
            <wp:docPr id="115240707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15">
                      <a:extLst>
                        <a:ext uri="{28A0092B-C50C-407E-A947-70E740481C1C}">
                          <a14:useLocalDpi xmlns:a14="http://schemas.microsoft.com/office/drawing/2010/main" val="0"/>
                        </a:ext>
                      </a:extLst>
                    </a:blip>
                    <a:stretch>
                      <a:fillRect/>
                    </a:stretch>
                  </pic:blipFill>
                  <pic:spPr>
                    <a:xfrm>
                      <a:off x="0" y="0"/>
                      <a:ext cx="3898156" cy="830776"/>
                    </a:xfrm>
                    <a:prstGeom prst="rect">
                      <a:avLst/>
                    </a:prstGeom>
                  </pic:spPr>
                </pic:pic>
              </a:graphicData>
            </a:graphic>
          </wp:inline>
        </w:drawing>
      </w:r>
    </w:p>
    <w:p w14:paraId="68D4B055" w14:textId="31839927" w:rsidR="00C65E7B" w:rsidRDefault="00C65E7B" w:rsidP="00C65E7B">
      <w:pPr>
        <w:spacing w:after="0"/>
      </w:pPr>
      <w:r>
        <w:t xml:space="preserve">El archivo de </w:t>
      </w:r>
      <w:r w:rsidR="260892C7">
        <w:t>‘</w:t>
      </w:r>
      <w:proofErr w:type="spellStart"/>
      <w:r w:rsidR="17621B22">
        <w:t>dataTesting</w:t>
      </w:r>
      <w:proofErr w:type="spellEnd"/>
      <w:r w:rsidR="4A20C1A2">
        <w:t>’</w:t>
      </w:r>
      <w:r>
        <w:t xml:space="preserve"> </w:t>
      </w:r>
      <w:r w:rsidR="00226EA5">
        <w:t xml:space="preserve">(primeros </w:t>
      </w:r>
      <w:proofErr w:type="spellStart"/>
      <w:r w:rsidR="00226EA5">
        <w:t>resgistros</w:t>
      </w:r>
      <w:proofErr w:type="spellEnd"/>
      <w:r w:rsidR="00226EA5">
        <w:t>, ver Tabl</w:t>
      </w:r>
      <w:r w:rsidR="28881605">
        <w:t>a</w:t>
      </w:r>
      <w:r w:rsidR="00226EA5">
        <w:t xml:space="preserve"> 2.) </w:t>
      </w:r>
      <w:r>
        <w:t xml:space="preserve">contiene 3.383 </w:t>
      </w:r>
      <w:r w:rsidR="002A3427">
        <w:t>registros</w:t>
      </w:r>
      <w:r>
        <w:t xml:space="preserve"> con 3 columnas (</w:t>
      </w:r>
      <w:proofErr w:type="spellStart"/>
      <w:r>
        <w:t>year</w:t>
      </w:r>
      <w:proofErr w:type="spellEnd"/>
      <w:r>
        <w:t xml:space="preserve">, </w:t>
      </w:r>
      <w:proofErr w:type="spellStart"/>
      <w:r>
        <w:t>title</w:t>
      </w:r>
      <w:proofErr w:type="spellEnd"/>
      <w:r>
        <w:t xml:space="preserve">, </w:t>
      </w:r>
      <w:proofErr w:type="spellStart"/>
      <w:r>
        <w:t>plot</w:t>
      </w:r>
      <w:proofErr w:type="spellEnd"/>
      <w:r>
        <w:t>).</w:t>
      </w:r>
    </w:p>
    <w:p w14:paraId="344FF9FA" w14:textId="77777777" w:rsidR="002A3427" w:rsidRDefault="002A3427" w:rsidP="00C65E7B">
      <w:pPr>
        <w:spacing w:after="0"/>
      </w:pPr>
    </w:p>
    <w:p w14:paraId="0F4A29AE" w14:textId="15EEF66F" w:rsidR="00226EA5" w:rsidRDefault="00226EA5" w:rsidP="00226EA5">
      <w:pPr>
        <w:pStyle w:val="Descripcin"/>
        <w:keepNext/>
        <w:jc w:val="center"/>
      </w:pPr>
      <w:r>
        <w:t xml:space="preserve">Tabla </w:t>
      </w:r>
      <w:r>
        <w:fldChar w:fldCharType="begin"/>
      </w:r>
      <w:r>
        <w:instrText xml:space="preserve"> SEQ Tabla \* ARABIC </w:instrText>
      </w:r>
      <w:r>
        <w:fldChar w:fldCharType="separate"/>
      </w:r>
      <w:r>
        <w:rPr>
          <w:noProof/>
        </w:rPr>
        <w:t>2</w:t>
      </w:r>
      <w:r>
        <w:fldChar w:fldCharType="end"/>
      </w:r>
      <w:r>
        <w:t xml:space="preserve">. Primeros registros </w:t>
      </w:r>
      <w:proofErr w:type="spellStart"/>
      <w:r>
        <w:t>dataTesting</w:t>
      </w:r>
      <w:proofErr w:type="spellEnd"/>
    </w:p>
    <w:p w14:paraId="449A26F0" w14:textId="686C6509" w:rsidR="00C65E7B" w:rsidRPr="00C65E7B" w:rsidRDefault="002A3427" w:rsidP="002A3427">
      <w:pPr>
        <w:jc w:val="center"/>
      </w:pPr>
      <w:r>
        <w:rPr>
          <w:noProof/>
        </w:rPr>
        <w:drawing>
          <wp:inline distT="0" distB="0" distL="0" distR="0" wp14:anchorId="216D0168" wp14:editId="765163A4">
            <wp:extent cx="2307239" cy="751442"/>
            <wp:effectExtent l="0" t="0" r="4445" b="0"/>
            <wp:docPr id="299862222" name="Imagen 299862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9862222"/>
                    <pic:cNvPicPr/>
                  </pic:nvPicPr>
                  <pic:blipFill>
                    <a:blip r:embed="rId16">
                      <a:extLst>
                        <a:ext uri="{28A0092B-C50C-407E-A947-70E740481C1C}">
                          <a14:useLocalDpi xmlns:a14="http://schemas.microsoft.com/office/drawing/2010/main" val="0"/>
                        </a:ext>
                      </a:extLst>
                    </a:blip>
                    <a:stretch>
                      <a:fillRect/>
                    </a:stretch>
                  </pic:blipFill>
                  <pic:spPr>
                    <a:xfrm>
                      <a:off x="0" y="0"/>
                      <a:ext cx="2307239" cy="751442"/>
                    </a:xfrm>
                    <a:prstGeom prst="rect">
                      <a:avLst/>
                    </a:prstGeom>
                  </pic:spPr>
                </pic:pic>
              </a:graphicData>
            </a:graphic>
          </wp:inline>
        </w:drawing>
      </w:r>
    </w:p>
    <w:p w14:paraId="0E2DD0F7" w14:textId="0B053EC4" w:rsidR="00200B65" w:rsidRDefault="00760B77" w:rsidP="52BFAF7A">
      <w:pPr>
        <w:pStyle w:val="Ttulo1"/>
        <w:spacing w:after="0"/>
      </w:pPr>
      <w:r>
        <w:t xml:space="preserve">Exploración </w:t>
      </w:r>
      <w:r w:rsidR="00200B65" w:rsidRPr="541ADE2C">
        <w:t>de los Datos</w:t>
      </w:r>
    </w:p>
    <w:p w14:paraId="1A496861" w14:textId="6F205E69" w:rsidR="192AA515" w:rsidRDefault="192AA515" w:rsidP="52BFAF7A">
      <w:pPr>
        <w:spacing w:after="0"/>
      </w:pPr>
      <w:r>
        <w:t xml:space="preserve">A continuación, se presenta el análisis </w:t>
      </w:r>
      <w:proofErr w:type="spellStart"/>
      <w:r>
        <w:t>univariado</w:t>
      </w:r>
      <w:proofErr w:type="spellEnd"/>
      <w:r>
        <w:t xml:space="preserve"> y multivariado realizado en ‘</w:t>
      </w:r>
      <w:proofErr w:type="spellStart"/>
      <w:r>
        <w:t>dataTraining</w:t>
      </w:r>
      <w:proofErr w:type="spellEnd"/>
      <w:r>
        <w:t>’:</w:t>
      </w:r>
    </w:p>
    <w:p w14:paraId="59654639" w14:textId="30C4A38D" w:rsidR="4B2A3FC9" w:rsidRDefault="4B2A3FC9" w:rsidP="59C13AF7">
      <w:pPr>
        <w:pStyle w:val="Ttulo2"/>
        <w:numPr>
          <w:ilvl w:val="0"/>
          <w:numId w:val="0"/>
        </w:numPr>
        <w:rPr>
          <w:lang w:val="pt-BR"/>
        </w:rPr>
      </w:pPr>
      <w:r w:rsidRPr="59C13AF7">
        <w:rPr>
          <w:lang w:val="pt-BR"/>
        </w:rPr>
        <w:t xml:space="preserve">3.1. </w:t>
      </w:r>
      <w:proofErr w:type="spellStart"/>
      <w:r w:rsidRPr="59C13AF7">
        <w:rPr>
          <w:lang w:val="pt-BR"/>
        </w:rPr>
        <w:t>Análisis</w:t>
      </w:r>
      <w:proofErr w:type="spellEnd"/>
      <w:r w:rsidRPr="59C13AF7">
        <w:rPr>
          <w:lang w:val="pt-BR"/>
        </w:rPr>
        <w:t xml:space="preserve"> </w:t>
      </w:r>
      <w:proofErr w:type="spellStart"/>
      <w:r w:rsidRPr="59C13AF7">
        <w:rPr>
          <w:lang w:val="pt-BR"/>
        </w:rPr>
        <w:t>univariado</w:t>
      </w:r>
      <w:proofErr w:type="spellEnd"/>
    </w:p>
    <w:p w14:paraId="16F18414" w14:textId="2AAB85AE" w:rsidR="3F8F3101" w:rsidRDefault="3F8F3101" w:rsidP="59C13AF7">
      <w:pPr>
        <w:spacing w:after="0"/>
      </w:pPr>
      <w:r>
        <w:t>E</w:t>
      </w:r>
      <w:r w:rsidR="77EB4A0E">
        <w:t>n</w:t>
      </w:r>
      <w:r>
        <w:t xml:space="preserve"> el Diagrama 3, se evidencia para l</w:t>
      </w:r>
      <w:r w:rsidR="5B6A9983">
        <w:t>a variable ‘</w:t>
      </w:r>
      <w:proofErr w:type="spellStart"/>
      <w:r w:rsidR="5B6A9983">
        <w:t>year</w:t>
      </w:r>
      <w:proofErr w:type="spellEnd"/>
      <w:r w:rsidR="5B6A9983">
        <w:t xml:space="preserve">’ una </w:t>
      </w:r>
      <w:r w:rsidR="00B97543">
        <w:t xml:space="preserve">distribución </w:t>
      </w:r>
      <w:r w:rsidR="5B6A9983">
        <w:t>asimétrica a la derecha o sesgo positivo</w:t>
      </w:r>
      <w:r w:rsidR="004071BA">
        <w:t xml:space="preserve">, </w:t>
      </w:r>
      <w:r w:rsidR="00833DBD">
        <w:t xml:space="preserve">lo que </w:t>
      </w:r>
      <w:r w:rsidR="5B6A9983">
        <w:t>significa que se filmaron más películas en los últimos 30 años.</w:t>
      </w:r>
    </w:p>
    <w:p w14:paraId="210F7247" w14:textId="77777777" w:rsidR="006F1659" w:rsidRDefault="006F1659" w:rsidP="539880A6">
      <w:pPr>
        <w:spacing w:after="0"/>
      </w:pPr>
    </w:p>
    <w:p w14:paraId="75CC80E8" w14:textId="6708D2CD" w:rsidR="006F1659" w:rsidRDefault="006F1659" w:rsidP="006F1659">
      <w:pPr>
        <w:pStyle w:val="Descripcin"/>
        <w:keepNext/>
        <w:jc w:val="center"/>
      </w:pPr>
      <w:r>
        <w:t xml:space="preserve">Diagrama </w:t>
      </w:r>
      <w:r>
        <w:fldChar w:fldCharType="begin"/>
      </w:r>
      <w:r>
        <w:instrText xml:space="preserve"> SEQ Diagrama \* ARABIC </w:instrText>
      </w:r>
      <w:r>
        <w:fldChar w:fldCharType="separate"/>
      </w:r>
      <w:r w:rsidR="00587AB7">
        <w:rPr>
          <w:noProof/>
        </w:rPr>
        <w:t>2</w:t>
      </w:r>
      <w:r>
        <w:fldChar w:fldCharType="end"/>
      </w:r>
      <w:r>
        <w:t>. Distribución películas por año.</w:t>
      </w:r>
    </w:p>
    <w:p w14:paraId="7BF56728" w14:textId="1A500BEA" w:rsidR="5B6A9983" w:rsidRDefault="31BE821E" w:rsidP="59C13AF7">
      <w:pPr>
        <w:spacing w:after="0"/>
        <w:jc w:val="center"/>
      </w:pPr>
      <w:r>
        <w:rPr>
          <w:noProof/>
        </w:rPr>
        <w:drawing>
          <wp:inline distT="0" distB="0" distL="0" distR="0" wp14:anchorId="6AF5BBD0" wp14:editId="1E21BE28">
            <wp:extent cx="2638411" cy="1866512"/>
            <wp:effectExtent l="0" t="0" r="0" b="0"/>
            <wp:docPr id="886346201" name="Picture 886346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6346201"/>
                    <pic:cNvPicPr/>
                  </pic:nvPicPr>
                  <pic:blipFill>
                    <a:blip r:embed="rId17">
                      <a:extLst>
                        <a:ext uri="{28A0092B-C50C-407E-A947-70E740481C1C}">
                          <a14:useLocalDpi xmlns:a14="http://schemas.microsoft.com/office/drawing/2010/main" val="0"/>
                        </a:ext>
                      </a:extLst>
                    </a:blip>
                    <a:stretch>
                      <a:fillRect/>
                    </a:stretch>
                  </pic:blipFill>
                  <pic:spPr>
                    <a:xfrm>
                      <a:off x="0" y="0"/>
                      <a:ext cx="2638411" cy="1866512"/>
                    </a:xfrm>
                    <a:prstGeom prst="rect">
                      <a:avLst/>
                    </a:prstGeom>
                  </pic:spPr>
                </pic:pic>
              </a:graphicData>
            </a:graphic>
          </wp:inline>
        </w:drawing>
      </w:r>
    </w:p>
    <w:p w14:paraId="314D2F80" w14:textId="61959C36" w:rsidR="59C13AF7" w:rsidRDefault="59C13AF7" w:rsidP="59C13AF7">
      <w:pPr>
        <w:spacing w:after="0"/>
        <w:jc w:val="center"/>
      </w:pPr>
    </w:p>
    <w:p w14:paraId="55DED70C" w14:textId="46F0E49A" w:rsidR="66A386EA" w:rsidRDefault="66A386EA" w:rsidP="59C13AF7">
      <w:pPr>
        <w:spacing w:after="0"/>
      </w:pPr>
      <w:r>
        <w:t>Para la variable ‘</w:t>
      </w:r>
      <w:proofErr w:type="spellStart"/>
      <w:r>
        <w:t>plot</w:t>
      </w:r>
      <w:proofErr w:type="spellEnd"/>
      <w:r>
        <w:t>’, por medio del Diagrama 4 se ha representado la distribución de la cantidad de palabras</w:t>
      </w:r>
      <w:r w:rsidR="15BDC30C">
        <w:t xml:space="preserve">. Se puede concluir que </w:t>
      </w:r>
      <w:r w:rsidR="00833DBD">
        <w:t xml:space="preserve">en </w:t>
      </w:r>
      <w:r w:rsidR="15BDC30C">
        <w:t>su mayoría tienen menos de1000 palabras y que ninguno supera las 3000 palabras.</w:t>
      </w:r>
    </w:p>
    <w:p w14:paraId="6D586708" w14:textId="49BB1224" w:rsidR="006F1659" w:rsidRDefault="006F1659" w:rsidP="006F1659">
      <w:pPr>
        <w:pStyle w:val="Descripcin"/>
        <w:keepNext/>
        <w:jc w:val="center"/>
      </w:pPr>
      <w:r>
        <w:lastRenderedPageBreak/>
        <w:t xml:space="preserve">Diagrama </w:t>
      </w:r>
      <w:r>
        <w:fldChar w:fldCharType="begin"/>
      </w:r>
      <w:r>
        <w:instrText xml:space="preserve"> SEQ Diagrama \* ARABIC </w:instrText>
      </w:r>
      <w:r>
        <w:fldChar w:fldCharType="separate"/>
      </w:r>
      <w:r w:rsidR="00587AB7">
        <w:rPr>
          <w:noProof/>
        </w:rPr>
        <w:t>3</w:t>
      </w:r>
      <w:r>
        <w:fldChar w:fldCharType="end"/>
      </w:r>
      <w:r>
        <w:t>. Histograma cantidad de palabras</w:t>
      </w:r>
    </w:p>
    <w:p w14:paraId="706E1365" w14:textId="793F94D4" w:rsidR="66A386EA" w:rsidRDefault="66A386EA" w:rsidP="59C13AF7">
      <w:pPr>
        <w:spacing w:after="0"/>
        <w:jc w:val="center"/>
      </w:pPr>
      <w:r>
        <w:rPr>
          <w:noProof/>
        </w:rPr>
        <w:drawing>
          <wp:inline distT="0" distB="0" distL="0" distR="0" wp14:anchorId="06EE7082" wp14:editId="60FEE3E0">
            <wp:extent cx="2493702" cy="1916537"/>
            <wp:effectExtent l="0" t="0" r="0" b="0"/>
            <wp:docPr id="1465566953" name="Picture 14655669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2493702" cy="1916537"/>
                    </a:xfrm>
                    <a:prstGeom prst="rect">
                      <a:avLst/>
                    </a:prstGeom>
                  </pic:spPr>
                </pic:pic>
              </a:graphicData>
            </a:graphic>
          </wp:inline>
        </w:drawing>
      </w:r>
    </w:p>
    <w:p w14:paraId="1A99402A" w14:textId="5E39D8AD" w:rsidR="59C13AF7" w:rsidRDefault="0FA41B52" w:rsidP="77586A9C">
      <w:pPr>
        <w:spacing w:after="0"/>
      </w:pPr>
      <w:r>
        <w:t xml:space="preserve">Por medio del </w:t>
      </w:r>
      <w:proofErr w:type="spellStart"/>
      <w:r>
        <w:t>word</w:t>
      </w:r>
      <w:proofErr w:type="spellEnd"/>
      <w:r>
        <w:t xml:space="preserve"> </w:t>
      </w:r>
      <w:proofErr w:type="spellStart"/>
      <w:r>
        <w:t>cloud</w:t>
      </w:r>
      <w:proofErr w:type="spellEnd"/>
      <w:r>
        <w:t xml:space="preserve"> del Diagrama 5, se identifican las palabras más comunes en los </w:t>
      </w:r>
      <w:proofErr w:type="spellStart"/>
      <w:r>
        <w:t>plot</w:t>
      </w:r>
      <w:proofErr w:type="spellEnd"/>
      <w:r>
        <w:t xml:space="preserve"> del </w:t>
      </w:r>
      <w:proofErr w:type="spellStart"/>
      <w:r>
        <w:t>dataset</w:t>
      </w:r>
      <w:proofErr w:type="spellEnd"/>
      <w:r>
        <w:t>: ‘</w:t>
      </w:r>
      <w:proofErr w:type="spellStart"/>
      <w:r>
        <w:t>find</w:t>
      </w:r>
      <w:proofErr w:type="spellEnd"/>
      <w:r>
        <w:t>’, ‘</w:t>
      </w:r>
      <w:proofErr w:type="spellStart"/>
      <w:r>
        <w:t>one</w:t>
      </w:r>
      <w:proofErr w:type="spellEnd"/>
      <w:r>
        <w:t>’, ‘</w:t>
      </w:r>
      <w:proofErr w:type="spellStart"/>
      <w:r>
        <w:t>life</w:t>
      </w:r>
      <w:proofErr w:type="spellEnd"/>
      <w:r>
        <w:t>’</w:t>
      </w:r>
      <w:r w:rsidR="423B23E6">
        <w:t>, ‘</w:t>
      </w:r>
      <w:proofErr w:type="spellStart"/>
      <w:r w:rsidR="423B23E6">
        <w:t>love</w:t>
      </w:r>
      <w:proofErr w:type="spellEnd"/>
      <w:r w:rsidR="423B23E6">
        <w:t>’, ‘</w:t>
      </w:r>
      <w:proofErr w:type="spellStart"/>
      <w:r w:rsidR="423B23E6">
        <w:t>friend</w:t>
      </w:r>
      <w:proofErr w:type="spellEnd"/>
      <w:r w:rsidR="423B23E6">
        <w:t>’, ‘</w:t>
      </w:r>
      <w:proofErr w:type="spellStart"/>
      <w:r w:rsidR="423B23E6">
        <w:t>will</w:t>
      </w:r>
      <w:proofErr w:type="spellEnd"/>
      <w:r w:rsidR="423B23E6">
        <w:t>’, ‘</w:t>
      </w:r>
      <w:proofErr w:type="spellStart"/>
      <w:r w:rsidR="423B23E6">
        <w:t>take</w:t>
      </w:r>
      <w:proofErr w:type="spellEnd"/>
      <w:r w:rsidR="423B23E6">
        <w:t>’, ‘</w:t>
      </w:r>
      <w:proofErr w:type="spellStart"/>
      <w:r w:rsidR="423B23E6">
        <w:t>make</w:t>
      </w:r>
      <w:proofErr w:type="spellEnd"/>
      <w:r w:rsidR="423B23E6">
        <w:t>’ y ‘</w:t>
      </w:r>
      <w:proofErr w:type="spellStart"/>
      <w:r w:rsidR="423B23E6">
        <w:t>live</w:t>
      </w:r>
      <w:proofErr w:type="spellEnd"/>
      <w:r w:rsidR="423B23E6">
        <w:t>’.</w:t>
      </w:r>
    </w:p>
    <w:p w14:paraId="3AB878FD" w14:textId="4FFFE082" w:rsidR="77586A9C" w:rsidRDefault="77586A9C" w:rsidP="77586A9C">
      <w:pPr>
        <w:spacing w:after="0"/>
      </w:pPr>
    </w:p>
    <w:p w14:paraId="685A675F" w14:textId="229ABF5D" w:rsidR="006F1659" w:rsidRDefault="006F1659" w:rsidP="006F1659">
      <w:pPr>
        <w:pStyle w:val="Descripcin"/>
        <w:keepNext/>
        <w:jc w:val="center"/>
      </w:pPr>
      <w:r>
        <w:t xml:space="preserve">Diagrama </w:t>
      </w:r>
      <w:r>
        <w:fldChar w:fldCharType="begin"/>
      </w:r>
      <w:r>
        <w:instrText xml:space="preserve"> SEQ Diagrama \* ARABIC </w:instrText>
      </w:r>
      <w:r>
        <w:fldChar w:fldCharType="separate"/>
      </w:r>
      <w:r w:rsidR="00587AB7">
        <w:rPr>
          <w:noProof/>
        </w:rPr>
        <w:t>4</w:t>
      </w:r>
      <w:r>
        <w:fldChar w:fldCharType="end"/>
      </w:r>
      <w:r>
        <w:t>. Nube de palabras</w:t>
      </w:r>
    </w:p>
    <w:p w14:paraId="30B61E39" w14:textId="23978F9E" w:rsidR="482FE2F3" w:rsidRDefault="482FE2F3" w:rsidP="59C13AF7">
      <w:pPr>
        <w:spacing w:after="0"/>
        <w:jc w:val="center"/>
      </w:pPr>
      <w:r>
        <w:rPr>
          <w:noProof/>
        </w:rPr>
        <w:drawing>
          <wp:inline distT="0" distB="0" distL="0" distR="0" wp14:anchorId="2B454F30" wp14:editId="70BBF8CB">
            <wp:extent cx="3209638" cy="1655217"/>
            <wp:effectExtent l="0" t="0" r="0" b="0"/>
            <wp:docPr id="987453815" name="Picture 987453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745381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9638" cy="1655217"/>
                    </a:xfrm>
                    <a:prstGeom prst="rect">
                      <a:avLst/>
                    </a:prstGeom>
                  </pic:spPr>
                </pic:pic>
              </a:graphicData>
            </a:graphic>
          </wp:inline>
        </w:drawing>
      </w:r>
    </w:p>
    <w:p w14:paraId="6A83E53C" w14:textId="1552A6EA" w:rsidR="59C13AF7" w:rsidRDefault="59C13AF7" w:rsidP="77586A9C">
      <w:pPr>
        <w:spacing w:after="0"/>
        <w:jc w:val="center"/>
      </w:pPr>
    </w:p>
    <w:p w14:paraId="51B3E6F7" w14:textId="4055D305" w:rsidR="00E102B7" w:rsidRDefault="54755A9F" w:rsidP="00760B77">
      <w:pPr>
        <w:spacing w:after="0"/>
      </w:pPr>
      <w:r>
        <w:t>En el</w:t>
      </w:r>
      <w:r w:rsidR="160CF9AA">
        <w:t xml:space="preserve"> Diagrama </w:t>
      </w:r>
      <w:r w:rsidR="34FDA871">
        <w:t>6</w:t>
      </w:r>
      <w:r w:rsidR="160CF9AA">
        <w:t>, l</w:t>
      </w:r>
      <w:r w:rsidR="00E840E1">
        <w:t xml:space="preserve">a variable </w:t>
      </w:r>
      <w:r w:rsidR="002C4FD4">
        <w:t>‘</w:t>
      </w:r>
      <w:proofErr w:type="spellStart"/>
      <w:r w:rsidR="002C4FD4">
        <w:t>genres</w:t>
      </w:r>
      <w:proofErr w:type="spellEnd"/>
      <w:r w:rsidR="002C4FD4">
        <w:t>’</w:t>
      </w:r>
      <w:r w:rsidR="5E8FBC2B">
        <w:t xml:space="preserve"> </w:t>
      </w:r>
      <w:r w:rsidR="00B97543">
        <w:t>muestra</w:t>
      </w:r>
      <w:r w:rsidR="4F471630">
        <w:t xml:space="preserve"> </w:t>
      </w:r>
      <w:r w:rsidR="00833DBD">
        <w:t xml:space="preserve">que los géneros </w:t>
      </w:r>
      <w:r w:rsidR="62C71F41">
        <w:t>‘</w:t>
      </w:r>
      <w:r w:rsidR="71168AB9">
        <w:t>D</w:t>
      </w:r>
      <w:r w:rsidR="00833DBD">
        <w:t>rama</w:t>
      </w:r>
      <w:r w:rsidR="4A04A8AB">
        <w:t>’</w:t>
      </w:r>
      <w:r w:rsidR="2ECBDE8F">
        <w:t xml:space="preserve"> y </w:t>
      </w:r>
      <w:r w:rsidR="69413F41">
        <w:t>‘</w:t>
      </w:r>
      <w:proofErr w:type="spellStart"/>
      <w:r w:rsidR="4D638786">
        <w:t>C</w:t>
      </w:r>
      <w:r w:rsidR="005B004F">
        <w:t>omed</w:t>
      </w:r>
      <w:r w:rsidR="20BD5386">
        <w:t>y</w:t>
      </w:r>
      <w:proofErr w:type="spellEnd"/>
      <w:r w:rsidR="20BD5386">
        <w:t>’</w:t>
      </w:r>
      <w:r w:rsidR="005B004F">
        <w:t xml:space="preserve">, </w:t>
      </w:r>
      <w:r w:rsidR="00AD57BD">
        <w:t>están</w:t>
      </w:r>
      <w:r w:rsidR="00707EF2">
        <w:t xml:space="preserve"> significativamente </w:t>
      </w:r>
      <w:r w:rsidR="00AD57BD">
        <w:t>más</w:t>
      </w:r>
      <w:r w:rsidR="00707EF2">
        <w:t xml:space="preserve"> representados en comparación con otros géneros</w:t>
      </w:r>
      <w:r w:rsidR="0009539E">
        <w:t xml:space="preserve">, lo que permite identificar que son las clases dominantes de nuestro </w:t>
      </w:r>
      <w:proofErr w:type="spellStart"/>
      <w:r w:rsidR="0009539E">
        <w:t>dataset</w:t>
      </w:r>
      <w:proofErr w:type="spellEnd"/>
      <w:r w:rsidR="0009539E">
        <w:t xml:space="preserve">. </w:t>
      </w:r>
      <w:r w:rsidR="387A46B9">
        <w:t xml:space="preserve">Los menos representados son </w:t>
      </w:r>
      <w:r w:rsidR="2D851337">
        <w:t>‘Short’</w:t>
      </w:r>
      <w:r w:rsidR="387A46B9">
        <w:t xml:space="preserve"> y </w:t>
      </w:r>
      <w:r w:rsidR="583F4448">
        <w:t>‘</w:t>
      </w:r>
      <w:r w:rsidR="387A46B9">
        <w:t>N</w:t>
      </w:r>
      <w:r w:rsidR="7895DDB0">
        <w:t>ews’</w:t>
      </w:r>
      <w:r w:rsidR="387A46B9">
        <w:t>.</w:t>
      </w:r>
      <w:r w:rsidR="059AFF65">
        <w:t xml:space="preserve"> El número de combinaciones de géneros es de 1336.</w:t>
      </w:r>
    </w:p>
    <w:p w14:paraId="066B6810" w14:textId="77777777" w:rsidR="002D42F7" w:rsidRDefault="002D42F7" w:rsidP="00760B77">
      <w:pPr>
        <w:spacing w:after="0"/>
      </w:pPr>
    </w:p>
    <w:p w14:paraId="352CC93B" w14:textId="6E1B1D10" w:rsidR="00E70853" w:rsidRDefault="00E70853" w:rsidP="00E70853">
      <w:pPr>
        <w:pStyle w:val="Descripcin"/>
        <w:keepNext/>
        <w:jc w:val="center"/>
      </w:pPr>
      <w:r>
        <w:t xml:space="preserve">Diagrama </w:t>
      </w:r>
      <w:r>
        <w:fldChar w:fldCharType="begin"/>
      </w:r>
      <w:r>
        <w:instrText xml:space="preserve"> SEQ Diagrama \* ARABIC </w:instrText>
      </w:r>
      <w:r>
        <w:fldChar w:fldCharType="separate"/>
      </w:r>
      <w:r w:rsidR="00587AB7">
        <w:rPr>
          <w:noProof/>
        </w:rPr>
        <w:t>5</w:t>
      </w:r>
      <w:r>
        <w:fldChar w:fldCharType="end"/>
      </w:r>
      <w:r>
        <w:t>. Histograma de géneros</w:t>
      </w:r>
    </w:p>
    <w:p w14:paraId="19D437AA" w14:textId="4DB52DB9" w:rsidR="002D42F7" w:rsidRDefault="4D86979D" w:rsidP="00E70853">
      <w:pPr>
        <w:spacing w:after="0"/>
        <w:jc w:val="center"/>
      </w:pPr>
      <w:r>
        <w:rPr>
          <w:noProof/>
        </w:rPr>
        <w:drawing>
          <wp:inline distT="0" distB="0" distL="0" distR="0" wp14:anchorId="350C5302" wp14:editId="572CE78D">
            <wp:extent cx="4358389" cy="2096349"/>
            <wp:effectExtent l="0" t="0" r="0" b="0"/>
            <wp:docPr id="685045836" name="Picture 685045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58389" cy="2096349"/>
                    </a:xfrm>
                    <a:prstGeom prst="rect">
                      <a:avLst/>
                    </a:prstGeom>
                  </pic:spPr>
                </pic:pic>
              </a:graphicData>
            </a:graphic>
          </wp:inline>
        </w:drawing>
      </w:r>
    </w:p>
    <w:p w14:paraId="75978D19" w14:textId="77777777" w:rsidR="006A7581" w:rsidRDefault="006A7581" w:rsidP="00760B77">
      <w:pPr>
        <w:spacing w:after="0"/>
      </w:pPr>
    </w:p>
    <w:p w14:paraId="53A4A212" w14:textId="3BAB6075" w:rsidR="430F2446" w:rsidRDefault="430F2446" w:rsidP="59C13AF7">
      <w:pPr>
        <w:spacing w:after="0"/>
      </w:pPr>
      <w:r>
        <w:lastRenderedPageBreak/>
        <w:t xml:space="preserve">El Diagrama </w:t>
      </w:r>
      <w:r w:rsidR="025E0EF7">
        <w:t>7</w:t>
      </w:r>
      <w:r>
        <w:t xml:space="preserve"> para la variable ‘rating’, muestra que la mayoría de las películas ha recibido una evaluación entre 6 y 8.</w:t>
      </w:r>
    </w:p>
    <w:p w14:paraId="1A4400B2" w14:textId="11E088DA" w:rsidR="59C13AF7" w:rsidRDefault="59C13AF7" w:rsidP="59C13AF7">
      <w:pPr>
        <w:spacing w:after="0"/>
      </w:pPr>
    </w:p>
    <w:p w14:paraId="086BA79F" w14:textId="27F43B14" w:rsidR="00587AB7" w:rsidRDefault="00587AB7" w:rsidP="00587AB7">
      <w:pPr>
        <w:pStyle w:val="Descripcin"/>
        <w:keepNext/>
        <w:jc w:val="center"/>
      </w:pPr>
      <w:r>
        <w:t xml:space="preserve">Diagrama </w:t>
      </w:r>
      <w:r>
        <w:fldChar w:fldCharType="begin"/>
      </w:r>
      <w:r>
        <w:instrText xml:space="preserve"> SEQ Diagrama \* ARABIC </w:instrText>
      </w:r>
      <w:r>
        <w:fldChar w:fldCharType="separate"/>
      </w:r>
      <w:r>
        <w:rPr>
          <w:noProof/>
        </w:rPr>
        <w:t>6</w:t>
      </w:r>
      <w:r>
        <w:fldChar w:fldCharType="end"/>
      </w:r>
      <w:r>
        <w:t>. Histograma de rating</w:t>
      </w:r>
    </w:p>
    <w:p w14:paraId="16B25CC2" w14:textId="1D7F4851" w:rsidR="430F2446" w:rsidRDefault="671A92F9" w:rsidP="59C13AF7">
      <w:pPr>
        <w:spacing w:after="0"/>
        <w:jc w:val="center"/>
      </w:pPr>
      <w:r>
        <w:rPr>
          <w:noProof/>
        </w:rPr>
        <w:drawing>
          <wp:inline distT="0" distB="0" distL="0" distR="0" wp14:anchorId="3D87E4EA" wp14:editId="154A1C50">
            <wp:extent cx="2347698" cy="1710296"/>
            <wp:effectExtent l="0" t="0" r="0" b="0"/>
            <wp:docPr id="96282201" name="Picture 96282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28220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47698" cy="1710296"/>
                    </a:xfrm>
                    <a:prstGeom prst="rect">
                      <a:avLst/>
                    </a:prstGeom>
                  </pic:spPr>
                </pic:pic>
              </a:graphicData>
            </a:graphic>
          </wp:inline>
        </w:drawing>
      </w:r>
    </w:p>
    <w:p w14:paraId="4641D6E5" w14:textId="2B2B62BA" w:rsidR="12B0B82F" w:rsidRDefault="12B0B82F" w:rsidP="59C13AF7">
      <w:pPr>
        <w:pStyle w:val="Ttulo2"/>
        <w:numPr>
          <w:ilvl w:val="0"/>
          <w:numId w:val="0"/>
        </w:numPr>
        <w:rPr>
          <w:lang w:val="pt-BR"/>
        </w:rPr>
      </w:pPr>
      <w:r w:rsidRPr="59C13AF7">
        <w:rPr>
          <w:lang w:val="pt-BR"/>
        </w:rPr>
        <w:t xml:space="preserve">3.2. </w:t>
      </w:r>
      <w:proofErr w:type="spellStart"/>
      <w:r w:rsidRPr="59C13AF7">
        <w:rPr>
          <w:lang w:val="pt-BR"/>
        </w:rPr>
        <w:t>Análisis</w:t>
      </w:r>
      <w:proofErr w:type="spellEnd"/>
      <w:r w:rsidRPr="59C13AF7">
        <w:rPr>
          <w:lang w:val="pt-BR"/>
        </w:rPr>
        <w:t xml:space="preserve"> multivariado</w:t>
      </w:r>
    </w:p>
    <w:p w14:paraId="0F9FFDD0" w14:textId="55C2682D" w:rsidR="39779FDE" w:rsidRDefault="12B0B82F" w:rsidP="59C13AF7">
      <w:pPr>
        <w:spacing w:after="0"/>
      </w:pPr>
      <w:r>
        <w:t xml:space="preserve">Después de convertir la lista de etiquetas con el género de la película en una representación binaria, se generó la matriz de correlación de Pearson que se presenta en el Diagrama </w:t>
      </w:r>
      <w:r w:rsidR="0BFD4ED8">
        <w:t>8</w:t>
      </w:r>
      <w:r>
        <w:t>.</w:t>
      </w:r>
      <w:r w:rsidR="505649F3">
        <w:t xml:space="preserve"> </w:t>
      </w:r>
      <w:r w:rsidR="39779FDE">
        <w:t>Hay una m</w:t>
      </w:r>
      <w:r>
        <w:t>ayor correlación positiva entre '</w:t>
      </w:r>
      <w:proofErr w:type="spellStart"/>
      <w:r>
        <w:t>Family</w:t>
      </w:r>
      <w:proofErr w:type="spellEnd"/>
      <w:r>
        <w:t>' y '</w:t>
      </w:r>
      <w:proofErr w:type="spellStart"/>
      <w:r>
        <w:t>Animation</w:t>
      </w:r>
      <w:proofErr w:type="spellEnd"/>
      <w:r>
        <w:t>'</w:t>
      </w:r>
      <w:r w:rsidR="65742298">
        <w:t xml:space="preserve"> con </w:t>
      </w:r>
      <w:r>
        <w:t>0.5</w:t>
      </w:r>
      <w:r w:rsidR="7D2BABD2">
        <w:t>. y una m</w:t>
      </w:r>
      <w:r>
        <w:t>ayor correlación negativa entre '</w:t>
      </w:r>
      <w:proofErr w:type="spellStart"/>
      <w:r>
        <w:t>Triller</w:t>
      </w:r>
      <w:proofErr w:type="spellEnd"/>
      <w:r>
        <w:t>' y '</w:t>
      </w:r>
      <w:proofErr w:type="spellStart"/>
      <w:r>
        <w:t>Comedy</w:t>
      </w:r>
      <w:proofErr w:type="spellEnd"/>
      <w:r>
        <w:t>'</w:t>
      </w:r>
      <w:r w:rsidR="63652982">
        <w:t xml:space="preserve"> con </w:t>
      </w:r>
      <w:r>
        <w:t>-0.3</w:t>
      </w:r>
      <w:r w:rsidR="27F7A72C">
        <w:t>.</w:t>
      </w:r>
    </w:p>
    <w:p w14:paraId="673B2CBE" w14:textId="02C6711E" w:rsidR="59C13AF7" w:rsidRDefault="59C13AF7" w:rsidP="59C13AF7">
      <w:pPr>
        <w:spacing w:after="0"/>
      </w:pPr>
    </w:p>
    <w:p w14:paraId="60A1FC79" w14:textId="13CB2B0B" w:rsidR="00587AB7" w:rsidRDefault="00587AB7" w:rsidP="00587AB7">
      <w:pPr>
        <w:pStyle w:val="Descripcin"/>
        <w:keepNext/>
        <w:jc w:val="center"/>
      </w:pPr>
      <w:r>
        <w:t xml:space="preserve">Diagrama </w:t>
      </w:r>
      <w:r>
        <w:fldChar w:fldCharType="begin"/>
      </w:r>
      <w:r>
        <w:instrText xml:space="preserve"> SEQ Diagrama \* ARABIC </w:instrText>
      </w:r>
      <w:r>
        <w:fldChar w:fldCharType="separate"/>
      </w:r>
      <w:r>
        <w:rPr>
          <w:noProof/>
        </w:rPr>
        <w:t>7</w:t>
      </w:r>
      <w:r>
        <w:fldChar w:fldCharType="end"/>
      </w:r>
      <w:r>
        <w:t>. Correlación de géneros</w:t>
      </w:r>
    </w:p>
    <w:p w14:paraId="4CD5500A" w14:textId="447918E3" w:rsidR="12B0B82F" w:rsidRDefault="12B0B82F" w:rsidP="59C13AF7">
      <w:pPr>
        <w:spacing w:after="0"/>
        <w:jc w:val="center"/>
      </w:pPr>
      <w:r>
        <w:rPr>
          <w:noProof/>
        </w:rPr>
        <w:drawing>
          <wp:inline distT="0" distB="0" distL="0" distR="0" wp14:anchorId="585D677D" wp14:editId="5C6B23D2">
            <wp:extent cx="4184810" cy="2683811"/>
            <wp:effectExtent l="0" t="0" r="0" b="0"/>
            <wp:docPr id="570644709" name="Picture 570644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064470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84810" cy="2683811"/>
                    </a:xfrm>
                    <a:prstGeom prst="rect">
                      <a:avLst/>
                    </a:prstGeom>
                  </pic:spPr>
                </pic:pic>
              </a:graphicData>
            </a:graphic>
          </wp:inline>
        </w:drawing>
      </w:r>
    </w:p>
    <w:p w14:paraId="298C4E5F" w14:textId="470017A9" w:rsidR="33B961F3" w:rsidRDefault="33B961F3" w:rsidP="39A16169">
      <w:pPr>
        <w:pStyle w:val="Ttulo1"/>
      </w:pPr>
      <w:r>
        <w:t>Preparación de los datos</w:t>
      </w:r>
    </w:p>
    <w:p w14:paraId="578A1F33" w14:textId="65C22963" w:rsidR="4FD1273A" w:rsidRDefault="4FD1273A" w:rsidP="39A16169">
      <w:r>
        <w:t xml:space="preserve">Como parte de la preparación de los datos, se realizaron las actividades de limpieza de datos y </w:t>
      </w:r>
      <w:proofErr w:type="spellStart"/>
      <w:r>
        <w:t>pre</w:t>
      </w:r>
      <w:r w:rsidR="58DCE74C">
        <w:t>-</w:t>
      </w:r>
      <w:r>
        <w:t>procesamento</w:t>
      </w:r>
      <w:proofErr w:type="spellEnd"/>
      <w:r>
        <w:t xml:space="preserve"> básico del texto</w:t>
      </w:r>
      <w:r w:rsidR="20B34C37">
        <w:t>, que se describen en seguida</w:t>
      </w:r>
      <w:r>
        <w:t>:</w:t>
      </w:r>
    </w:p>
    <w:p w14:paraId="13948142" w14:textId="652DBB1B" w:rsidR="4FD1273A" w:rsidRDefault="4FD1273A" w:rsidP="39A16169">
      <w:pPr>
        <w:pStyle w:val="Ttulo2"/>
        <w:numPr>
          <w:ilvl w:val="0"/>
          <w:numId w:val="0"/>
        </w:numPr>
        <w:rPr>
          <w:lang w:val="pt-BR"/>
        </w:rPr>
      </w:pPr>
      <w:r w:rsidRPr="39A16169">
        <w:rPr>
          <w:lang w:val="pt-BR"/>
        </w:rPr>
        <w:lastRenderedPageBreak/>
        <w:t xml:space="preserve">4.1. </w:t>
      </w:r>
      <w:proofErr w:type="spellStart"/>
      <w:r w:rsidRPr="39A16169">
        <w:rPr>
          <w:lang w:val="pt-BR"/>
        </w:rPr>
        <w:t>Limpieza</w:t>
      </w:r>
      <w:proofErr w:type="spellEnd"/>
      <w:r w:rsidRPr="39A16169">
        <w:rPr>
          <w:lang w:val="pt-BR"/>
        </w:rPr>
        <w:t xml:space="preserve"> de </w:t>
      </w:r>
      <w:proofErr w:type="spellStart"/>
      <w:r w:rsidRPr="39A16169">
        <w:rPr>
          <w:lang w:val="pt-BR"/>
        </w:rPr>
        <w:t>los</w:t>
      </w:r>
      <w:proofErr w:type="spellEnd"/>
      <w:r w:rsidRPr="39A16169">
        <w:rPr>
          <w:lang w:val="pt-BR"/>
        </w:rPr>
        <w:t xml:space="preserve"> </w:t>
      </w:r>
      <w:proofErr w:type="spellStart"/>
      <w:r w:rsidRPr="39A16169">
        <w:rPr>
          <w:lang w:val="pt-BR"/>
        </w:rPr>
        <w:t>datos</w:t>
      </w:r>
      <w:proofErr w:type="spellEnd"/>
    </w:p>
    <w:p w14:paraId="1F679C75" w14:textId="63F97CAB" w:rsidR="070054E5" w:rsidRDefault="070054E5" w:rsidP="52BFAF7A">
      <w:pPr>
        <w:pStyle w:val="Prrafodelista"/>
        <w:numPr>
          <w:ilvl w:val="0"/>
          <w:numId w:val="20"/>
        </w:numPr>
        <w:spacing w:after="0"/>
      </w:pPr>
      <w:r>
        <w:t>V</w:t>
      </w:r>
      <w:r w:rsidR="0A901958">
        <w:t>erifica</w:t>
      </w:r>
      <w:r w:rsidR="75B4B817">
        <w:t>r</w:t>
      </w:r>
      <w:r w:rsidR="0A901958">
        <w:t xml:space="preserve"> si hay valores nulos o faltantes en los </w:t>
      </w:r>
      <w:proofErr w:type="spellStart"/>
      <w:r w:rsidR="0A901958">
        <w:t>dataset</w:t>
      </w:r>
      <w:proofErr w:type="spellEnd"/>
      <w:r w:rsidR="0A901958">
        <w:t>. Sin embargo, no se identifica ninguno</w:t>
      </w:r>
      <w:r w:rsidR="6259C32D">
        <w:t>, ni en ‘</w:t>
      </w:r>
      <w:proofErr w:type="spellStart"/>
      <w:r w:rsidR="6259C32D">
        <w:t>dataTraining</w:t>
      </w:r>
      <w:proofErr w:type="spellEnd"/>
      <w:r w:rsidR="6259C32D">
        <w:t>’ ni en ‘</w:t>
      </w:r>
      <w:proofErr w:type="spellStart"/>
      <w:r w:rsidR="6259C32D">
        <w:t>dataTesting</w:t>
      </w:r>
      <w:proofErr w:type="spellEnd"/>
      <w:r w:rsidR="6259C32D">
        <w:t>’.</w:t>
      </w:r>
    </w:p>
    <w:p w14:paraId="077C45BF" w14:textId="428EED10" w:rsidR="3EA4BFBB" w:rsidRDefault="3EA4BFBB" w:rsidP="52BFAF7A">
      <w:pPr>
        <w:pStyle w:val="Prrafodelista"/>
        <w:numPr>
          <w:ilvl w:val="0"/>
          <w:numId w:val="20"/>
        </w:numPr>
        <w:spacing w:after="0"/>
      </w:pPr>
      <w:r>
        <w:t>A</w:t>
      </w:r>
      <w:r w:rsidR="6259C32D">
        <w:t>naliza</w:t>
      </w:r>
      <w:r w:rsidR="56123FF2">
        <w:t>r</w:t>
      </w:r>
      <w:r w:rsidR="6259C32D">
        <w:t xml:space="preserve"> </w:t>
      </w:r>
      <w:r w:rsidR="0A901958">
        <w:t>si hay</w:t>
      </w:r>
      <w:r w:rsidR="7177CD54">
        <w:t xml:space="preserve"> </w:t>
      </w:r>
      <w:r w:rsidR="00304C86">
        <w:t xml:space="preserve">valores duplicados </w:t>
      </w:r>
      <w:r w:rsidR="00CF4D7D">
        <w:t xml:space="preserve">para evitar que </w:t>
      </w:r>
      <w:r w:rsidR="00D84BF9">
        <w:t xml:space="preserve">información </w:t>
      </w:r>
      <w:r w:rsidR="00CF4D7D">
        <w:t>rep</w:t>
      </w:r>
      <w:r w:rsidR="5657C64C">
        <w:t xml:space="preserve">etida </w:t>
      </w:r>
      <w:r w:rsidR="002A06B8">
        <w:t>sesg</w:t>
      </w:r>
      <w:r w:rsidR="7A346B9C">
        <w:t>ue</w:t>
      </w:r>
      <w:r w:rsidR="002A06B8">
        <w:t xml:space="preserve"> </w:t>
      </w:r>
      <w:r w:rsidR="239548E0">
        <w:t>los</w:t>
      </w:r>
      <w:r w:rsidR="002A06B8">
        <w:t xml:space="preserve"> modelo</w:t>
      </w:r>
      <w:r w:rsidR="66F71003">
        <w:t>s a desarrollar</w:t>
      </w:r>
      <w:r w:rsidR="002A06B8">
        <w:t>.</w:t>
      </w:r>
      <w:r w:rsidR="3C52EB31">
        <w:t xml:space="preserve"> Como resultado se encuentra </w:t>
      </w:r>
      <w:r w:rsidR="73A5C3A2">
        <w:t xml:space="preserve">una película duplicada en </w:t>
      </w:r>
      <w:r w:rsidR="07E7586B">
        <w:t>‘</w:t>
      </w:r>
      <w:proofErr w:type="spellStart"/>
      <w:r w:rsidR="73A5C3A2">
        <w:t>dataTraining</w:t>
      </w:r>
      <w:proofErr w:type="spellEnd"/>
      <w:r w:rsidR="5923DB09">
        <w:t>’</w:t>
      </w:r>
      <w:r w:rsidR="73A5C3A2">
        <w:t xml:space="preserve">. En </w:t>
      </w:r>
      <w:r w:rsidR="6C254F9F">
        <w:t>‘</w:t>
      </w:r>
      <w:proofErr w:type="spellStart"/>
      <w:r w:rsidR="73A5C3A2">
        <w:t>dataTesting</w:t>
      </w:r>
      <w:proofErr w:type="spellEnd"/>
      <w:r w:rsidR="3AE3F661">
        <w:t>’</w:t>
      </w:r>
      <w:r w:rsidR="73A5C3A2">
        <w:t xml:space="preserve"> no </w:t>
      </w:r>
      <w:r w:rsidR="3018CC3C">
        <w:t xml:space="preserve">se encuentran registros </w:t>
      </w:r>
      <w:r w:rsidR="73A5C3A2">
        <w:t>duplicados.</w:t>
      </w:r>
    </w:p>
    <w:p w14:paraId="1092559B" w14:textId="499ADC59" w:rsidR="7EE8BAB3" w:rsidRDefault="7EE8BAB3" w:rsidP="39A16169">
      <w:pPr>
        <w:pStyle w:val="Ttulo2"/>
        <w:numPr>
          <w:ilvl w:val="0"/>
          <w:numId w:val="0"/>
        </w:numPr>
        <w:rPr>
          <w:lang w:val="pt-BR"/>
        </w:rPr>
      </w:pPr>
      <w:r w:rsidRPr="52BFAF7A">
        <w:rPr>
          <w:lang w:val="pt-BR"/>
        </w:rPr>
        <w:t xml:space="preserve">4.2. </w:t>
      </w:r>
      <w:proofErr w:type="spellStart"/>
      <w:r w:rsidRPr="52BFAF7A">
        <w:rPr>
          <w:lang w:val="pt-BR"/>
        </w:rPr>
        <w:t>Pre</w:t>
      </w:r>
      <w:r w:rsidR="48DCBE21" w:rsidRPr="52BFAF7A">
        <w:rPr>
          <w:lang w:val="pt-BR"/>
        </w:rPr>
        <w:t>-</w:t>
      </w:r>
      <w:r w:rsidRPr="52BFAF7A">
        <w:rPr>
          <w:lang w:val="pt-BR"/>
        </w:rPr>
        <w:t>procesamiento</w:t>
      </w:r>
      <w:proofErr w:type="spellEnd"/>
      <w:r w:rsidRPr="52BFAF7A">
        <w:rPr>
          <w:lang w:val="pt-BR"/>
        </w:rPr>
        <w:t xml:space="preserve"> </w:t>
      </w:r>
      <w:r w:rsidR="0A53C8F1" w:rsidRPr="52BFAF7A">
        <w:rPr>
          <w:lang w:val="pt-BR"/>
        </w:rPr>
        <w:t xml:space="preserve">básico </w:t>
      </w:r>
      <w:r w:rsidRPr="52BFAF7A">
        <w:rPr>
          <w:lang w:val="pt-BR"/>
        </w:rPr>
        <w:t xml:space="preserve">de </w:t>
      </w:r>
      <w:proofErr w:type="spellStart"/>
      <w:r w:rsidR="186D96BC" w:rsidRPr="52BFAF7A">
        <w:rPr>
          <w:lang w:val="pt-BR"/>
        </w:rPr>
        <w:t>los</w:t>
      </w:r>
      <w:proofErr w:type="spellEnd"/>
      <w:r w:rsidR="186D96BC" w:rsidRPr="52BFAF7A">
        <w:rPr>
          <w:lang w:val="pt-BR"/>
        </w:rPr>
        <w:t xml:space="preserve"> </w:t>
      </w:r>
      <w:proofErr w:type="spellStart"/>
      <w:r w:rsidR="186D96BC" w:rsidRPr="52BFAF7A">
        <w:rPr>
          <w:lang w:val="pt-BR"/>
        </w:rPr>
        <w:t>datos</w:t>
      </w:r>
      <w:proofErr w:type="spellEnd"/>
    </w:p>
    <w:p w14:paraId="3910FD8B" w14:textId="143900CF" w:rsidR="00C504E4" w:rsidRDefault="070A94DC" w:rsidP="52BFAF7A">
      <w:pPr>
        <w:pStyle w:val="Prrafodelista"/>
        <w:numPr>
          <w:ilvl w:val="0"/>
          <w:numId w:val="19"/>
        </w:numPr>
        <w:spacing w:after="0"/>
      </w:pPr>
      <w:r>
        <w:t>Extraer</w:t>
      </w:r>
      <w:r w:rsidR="3BC8D4D8">
        <w:t xml:space="preserve"> la lista de etiquetas con el género de la película </w:t>
      </w:r>
      <w:r w:rsidR="51216DC8">
        <w:t xml:space="preserve">y transformarla </w:t>
      </w:r>
      <w:r w:rsidR="3BC8D4D8">
        <w:t>en una representación binaria, en donde se evidencia que una película puede estar asociada a más de un género.</w:t>
      </w:r>
      <w:r w:rsidR="072F8CC4">
        <w:t xml:space="preserve"> De esta forma se </w:t>
      </w:r>
      <w:r w:rsidR="5494A9B6">
        <w:t xml:space="preserve">convierte cada </w:t>
      </w:r>
      <w:r w:rsidR="3DE7842A">
        <w:t>género</w:t>
      </w:r>
      <w:r w:rsidR="5494A9B6">
        <w:t xml:space="preserve"> en una columna y a cada película le asigna un 1 o un 0</w:t>
      </w:r>
      <w:r w:rsidR="5ABBF6D0">
        <w:t>,</w:t>
      </w:r>
      <w:r w:rsidR="5494A9B6">
        <w:t xml:space="preserve"> </w:t>
      </w:r>
      <w:r w:rsidR="3DE7842A">
        <w:t>dependiendo</w:t>
      </w:r>
      <w:r w:rsidR="5494A9B6">
        <w:t xml:space="preserve"> de si pertenece o no a ese </w:t>
      </w:r>
      <w:r w:rsidR="3DE7842A">
        <w:t>género</w:t>
      </w:r>
      <w:r w:rsidR="5494A9B6">
        <w:t xml:space="preserve">. </w:t>
      </w:r>
      <w:r w:rsidR="3DE7842A">
        <w:t>Esto ayuda a que el modelo pueda predecir más de una clase para cada película.</w:t>
      </w:r>
    </w:p>
    <w:p w14:paraId="3C566F80" w14:textId="5F8D3CE5" w:rsidR="00C504E4" w:rsidRDefault="1564685A" w:rsidP="52BFAF7A">
      <w:pPr>
        <w:pStyle w:val="Prrafodelista"/>
        <w:numPr>
          <w:ilvl w:val="0"/>
          <w:numId w:val="19"/>
        </w:numPr>
        <w:spacing w:after="0"/>
      </w:pPr>
      <w:r>
        <w:t>Convertir</w:t>
      </w:r>
      <w:r w:rsidR="3C93495A">
        <w:t xml:space="preserve"> todo el texto </w:t>
      </w:r>
      <w:r w:rsidR="4B8D6166">
        <w:t>del ‘</w:t>
      </w:r>
      <w:proofErr w:type="spellStart"/>
      <w:r w:rsidR="4B8D6166">
        <w:t>plot</w:t>
      </w:r>
      <w:proofErr w:type="spellEnd"/>
      <w:r w:rsidR="4B8D6166">
        <w:t xml:space="preserve">’ </w:t>
      </w:r>
      <w:r w:rsidR="3C93495A">
        <w:t>a minúsculas</w:t>
      </w:r>
      <w:r w:rsidR="4318BD11">
        <w:t>,</w:t>
      </w:r>
      <w:r w:rsidR="14FA9B53">
        <w:t xml:space="preserve"> </w:t>
      </w:r>
      <w:r w:rsidR="3C93495A">
        <w:t xml:space="preserve">para evitar duplicidad </w:t>
      </w:r>
      <w:r w:rsidR="5C588D8B">
        <w:t>por</w:t>
      </w:r>
      <w:r w:rsidR="3F8CA258">
        <w:t xml:space="preserve"> diferencias de mayúsculas y minúsculas</w:t>
      </w:r>
      <w:r w:rsidR="43E033A9">
        <w:t>.</w:t>
      </w:r>
    </w:p>
    <w:p w14:paraId="5D74F332" w14:textId="751C976F" w:rsidR="00C504E4" w:rsidRDefault="43E033A9" w:rsidP="52BFAF7A">
      <w:pPr>
        <w:pStyle w:val="Prrafodelista"/>
        <w:numPr>
          <w:ilvl w:val="0"/>
          <w:numId w:val="19"/>
        </w:numPr>
        <w:spacing w:after="0"/>
      </w:pPr>
      <w:r>
        <w:t>Eliminar</w:t>
      </w:r>
      <w:r w:rsidR="02C7F1F9">
        <w:t xml:space="preserve"> la </w:t>
      </w:r>
      <w:r w:rsidR="2D53078B">
        <w:t>puntuación</w:t>
      </w:r>
      <w:r w:rsidR="4ED07418">
        <w:t xml:space="preserve">, los caracteres especiales y los posibles </w:t>
      </w:r>
      <w:r w:rsidR="2F0A96ED">
        <w:t>emojis</w:t>
      </w:r>
      <w:r w:rsidR="3CB61603">
        <w:t xml:space="preserve"> en el texto, para reemplazarlos por un espacio</w:t>
      </w:r>
      <w:r w:rsidR="2F0A96ED">
        <w:t>.</w:t>
      </w:r>
      <w:r w:rsidR="3EFAE8F8">
        <w:t xml:space="preserve"> Solo se mantienen letras y números.</w:t>
      </w:r>
    </w:p>
    <w:p w14:paraId="22850978" w14:textId="5DB9B8E0" w:rsidR="3EFAE8F8" w:rsidRDefault="3EFAE8F8" w:rsidP="52BFAF7A">
      <w:pPr>
        <w:pStyle w:val="Prrafodelista"/>
        <w:numPr>
          <w:ilvl w:val="0"/>
          <w:numId w:val="19"/>
        </w:numPr>
        <w:spacing w:after="0"/>
      </w:pPr>
      <w:proofErr w:type="spellStart"/>
      <w:r>
        <w:t>Tokenizar</w:t>
      </w:r>
      <w:proofErr w:type="spellEnd"/>
      <w:r>
        <w:t>, separando el texto en palabras individuales para así crear una lista de palabras.</w:t>
      </w:r>
      <w:r w:rsidR="0993DF90">
        <w:t xml:space="preserve"> Con esto, se eliminan también los espacios.</w:t>
      </w:r>
    </w:p>
    <w:p w14:paraId="0143F33A" w14:textId="0CE6C167" w:rsidR="3EFAE8F8" w:rsidRDefault="3EFAE8F8" w:rsidP="52BFAF7A">
      <w:pPr>
        <w:pStyle w:val="Prrafodelista"/>
        <w:numPr>
          <w:ilvl w:val="0"/>
          <w:numId w:val="19"/>
        </w:numPr>
        <w:spacing w:after="0"/>
      </w:pPr>
      <w:r>
        <w:t xml:space="preserve">Remover las palabras que se consideran con poco significado (stop </w:t>
      </w:r>
      <w:proofErr w:type="spellStart"/>
      <w:r>
        <w:t>words</w:t>
      </w:r>
      <w:proofErr w:type="spellEnd"/>
      <w:r>
        <w:t>).</w:t>
      </w:r>
    </w:p>
    <w:p w14:paraId="44866421" w14:textId="1157E802" w:rsidR="00200B65" w:rsidRPr="0040317D" w:rsidRDefault="0C6D6D97" w:rsidP="00F64FFA">
      <w:pPr>
        <w:pStyle w:val="Ttulo1"/>
      </w:pPr>
      <w:proofErr w:type="spellStart"/>
      <w:r>
        <w:t>Pre</w:t>
      </w:r>
      <w:r w:rsidR="22271D69">
        <w:t>-</w:t>
      </w:r>
      <w:r>
        <w:t>proce</w:t>
      </w:r>
      <w:r w:rsidR="003DE0FF">
        <w:t>s</w:t>
      </w:r>
      <w:r>
        <w:t>amiento</w:t>
      </w:r>
      <w:proofErr w:type="spellEnd"/>
      <w:r w:rsidR="21815DD0">
        <w:t xml:space="preserve"> </w:t>
      </w:r>
      <w:r w:rsidR="19EFCD9D">
        <w:t xml:space="preserve">de los datos </w:t>
      </w:r>
      <w:r w:rsidR="21815DD0">
        <w:t>por modelo</w:t>
      </w:r>
      <w:r>
        <w:t xml:space="preserve">, </w:t>
      </w:r>
      <w:r w:rsidR="00200B65">
        <w:t>Modela</w:t>
      </w:r>
      <w:r w:rsidR="6BEAC52A">
        <w:t>do</w:t>
      </w:r>
      <w:r w:rsidR="00E55867">
        <w:t xml:space="preserve"> y Evaluación</w:t>
      </w:r>
    </w:p>
    <w:p w14:paraId="3F995F87" w14:textId="6AC79600" w:rsidR="008E0713" w:rsidRPr="00C74F90" w:rsidRDefault="008E0713" w:rsidP="275A0F06">
      <w:pPr>
        <w:rPr>
          <w:rFonts w:asciiTheme="majorBidi" w:hAnsiTheme="majorBidi" w:cstheme="majorBidi"/>
          <w:lang w:val="es-CO" w:eastAsia="es-CO"/>
        </w:rPr>
      </w:pPr>
      <w:r w:rsidRPr="00C74F90">
        <w:rPr>
          <w:rFonts w:asciiTheme="majorBidi" w:hAnsiTheme="majorBidi" w:cstheme="majorBidi"/>
          <w:lang w:val="es-CO" w:eastAsia="es-CO"/>
        </w:rPr>
        <w:t xml:space="preserve">Para el </w:t>
      </w:r>
      <w:r w:rsidRPr="52BFAF7A">
        <w:rPr>
          <w:rFonts w:asciiTheme="majorBidi" w:hAnsiTheme="majorBidi" w:cstheme="majorBidi"/>
          <w:lang w:val="es-CO" w:eastAsia="es-CO"/>
        </w:rPr>
        <w:t>modela</w:t>
      </w:r>
      <w:r w:rsidR="3E8A8995" w:rsidRPr="52BFAF7A">
        <w:rPr>
          <w:rFonts w:asciiTheme="majorBidi" w:hAnsiTheme="majorBidi" w:cstheme="majorBidi"/>
          <w:lang w:val="es-CO" w:eastAsia="es-CO"/>
        </w:rPr>
        <w:t>do</w:t>
      </w:r>
      <w:r w:rsidRPr="00C74F90">
        <w:rPr>
          <w:rFonts w:asciiTheme="majorBidi" w:hAnsiTheme="majorBidi" w:cstheme="majorBidi"/>
          <w:lang w:val="es-CO" w:eastAsia="es-CO"/>
        </w:rPr>
        <w:t xml:space="preserve"> y evaluación se realiza el entrenamiento con diferentes modelos de </w:t>
      </w:r>
      <w:r w:rsidR="779DBE1A" w:rsidRPr="52BFAF7A">
        <w:rPr>
          <w:rFonts w:asciiTheme="majorBidi" w:hAnsiTheme="majorBidi" w:cstheme="majorBidi"/>
          <w:lang w:val="es-CO" w:eastAsia="es-CO"/>
        </w:rPr>
        <w:t>clasificación</w:t>
      </w:r>
      <w:r w:rsidRPr="00C74F90">
        <w:rPr>
          <w:rFonts w:asciiTheme="majorBidi" w:hAnsiTheme="majorBidi" w:cstheme="majorBidi"/>
          <w:lang w:val="es-CO" w:eastAsia="es-CO"/>
        </w:rPr>
        <w:t xml:space="preserve"> </w:t>
      </w:r>
      <w:r w:rsidR="00F83249" w:rsidRPr="00C74F90">
        <w:rPr>
          <w:rFonts w:asciiTheme="majorBidi" w:hAnsiTheme="majorBidi" w:cstheme="majorBidi"/>
          <w:lang w:val="es-CO" w:eastAsia="es-CO"/>
        </w:rPr>
        <w:t xml:space="preserve">multiclase, ya que </w:t>
      </w:r>
      <w:r w:rsidR="001E1DA2" w:rsidRPr="00C74F90">
        <w:rPr>
          <w:rFonts w:asciiTheme="majorBidi" w:hAnsiTheme="majorBidi" w:cstheme="majorBidi"/>
          <w:lang w:val="es-CO" w:eastAsia="es-CO"/>
        </w:rPr>
        <w:t xml:space="preserve">en nuestro caso tenemos múltiples géneros </w:t>
      </w:r>
      <w:r w:rsidR="7F8462D8" w:rsidRPr="52BFAF7A">
        <w:rPr>
          <w:rFonts w:asciiTheme="majorBidi" w:hAnsiTheme="majorBidi" w:cstheme="majorBidi"/>
          <w:lang w:val="es-CO" w:eastAsia="es-CO"/>
        </w:rPr>
        <w:t>por</w:t>
      </w:r>
      <w:r w:rsidR="001E1DA2" w:rsidRPr="52BFAF7A">
        <w:rPr>
          <w:rFonts w:asciiTheme="majorBidi" w:hAnsiTheme="majorBidi" w:cstheme="majorBidi"/>
          <w:lang w:val="es-CO" w:eastAsia="es-CO"/>
        </w:rPr>
        <w:t xml:space="preserve"> película.</w:t>
      </w:r>
      <w:r w:rsidR="7DD883DC" w:rsidRPr="00C74F90">
        <w:rPr>
          <w:rFonts w:asciiTheme="majorBidi" w:hAnsiTheme="majorBidi" w:cstheme="majorBidi"/>
          <w:lang w:val="es-CO" w:eastAsia="es-CO"/>
        </w:rPr>
        <w:t xml:space="preserve"> Para la aplicación de los distintos modelos se </w:t>
      </w:r>
      <w:r w:rsidR="7DD883DC" w:rsidRPr="52BFAF7A">
        <w:rPr>
          <w:rFonts w:asciiTheme="majorBidi" w:hAnsiTheme="majorBidi" w:cstheme="majorBidi"/>
          <w:lang w:val="es-CO" w:eastAsia="es-CO"/>
        </w:rPr>
        <w:t>realiz</w:t>
      </w:r>
      <w:r w:rsidR="5DB42374" w:rsidRPr="52BFAF7A">
        <w:rPr>
          <w:rFonts w:asciiTheme="majorBidi" w:hAnsiTheme="majorBidi" w:cstheme="majorBidi"/>
          <w:lang w:val="es-CO" w:eastAsia="es-CO"/>
        </w:rPr>
        <w:t>aron</w:t>
      </w:r>
      <w:r w:rsidR="7DD883DC" w:rsidRPr="00C74F90">
        <w:rPr>
          <w:rFonts w:asciiTheme="majorBidi" w:hAnsiTheme="majorBidi" w:cstheme="majorBidi"/>
          <w:lang w:val="es-CO" w:eastAsia="es-CO"/>
        </w:rPr>
        <w:t xml:space="preserve"> tres tratamientos de datos distintos para evaluar su rendimiento</w:t>
      </w:r>
      <w:r w:rsidR="49218BCA" w:rsidRPr="52BFAF7A">
        <w:rPr>
          <w:rFonts w:asciiTheme="majorBidi" w:hAnsiTheme="majorBidi" w:cstheme="majorBidi"/>
          <w:lang w:val="es-CO" w:eastAsia="es-CO"/>
        </w:rPr>
        <w:t>. En seguida</w:t>
      </w:r>
      <w:r w:rsidR="7DD883DC" w:rsidRPr="00C74F90">
        <w:rPr>
          <w:rFonts w:asciiTheme="majorBidi" w:hAnsiTheme="majorBidi" w:cstheme="majorBidi"/>
          <w:lang w:val="es-CO" w:eastAsia="es-CO"/>
        </w:rPr>
        <w:t>, se describen los intentos realizados:</w:t>
      </w:r>
    </w:p>
    <w:p w14:paraId="4B44690F" w14:textId="12DF82B0" w:rsidR="009F63C0" w:rsidRPr="009F63C0" w:rsidRDefault="6630B4F5" w:rsidP="52BFAF7A">
      <w:pPr>
        <w:pStyle w:val="Ttulo2"/>
        <w:numPr>
          <w:ilvl w:val="0"/>
          <w:numId w:val="0"/>
        </w:numPr>
        <w:rPr>
          <w:lang w:val="es-ES"/>
        </w:rPr>
      </w:pPr>
      <w:r w:rsidRPr="52BFAF7A">
        <w:rPr>
          <w:lang w:val="es-ES"/>
        </w:rPr>
        <w:t xml:space="preserve">5.1.  Primer experimento: </w:t>
      </w:r>
      <w:r w:rsidR="7EF83D7A" w:rsidRPr="52BFAF7A">
        <w:rPr>
          <w:lang w:val="es-ES"/>
        </w:rPr>
        <w:t xml:space="preserve">Lematización, </w:t>
      </w:r>
      <w:r w:rsidR="2132A51B" w:rsidRPr="56307571">
        <w:rPr>
          <w:lang w:val="es-ES"/>
        </w:rPr>
        <w:t>T</w:t>
      </w:r>
      <w:r w:rsidR="14351E16" w:rsidRPr="56307571">
        <w:rPr>
          <w:lang w:val="es-ES"/>
        </w:rPr>
        <w:t>F</w:t>
      </w:r>
      <w:r w:rsidR="2132A51B" w:rsidRPr="56307571">
        <w:rPr>
          <w:lang w:val="es-ES"/>
        </w:rPr>
        <w:t>-I</w:t>
      </w:r>
      <w:r w:rsidR="2D46A258" w:rsidRPr="56307571">
        <w:rPr>
          <w:lang w:val="es-ES"/>
        </w:rPr>
        <w:t>DF</w:t>
      </w:r>
      <w:r w:rsidR="7EF83D7A" w:rsidRPr="52BFAF7A">
        <w:rPr>
          <w:lang w:val="es-ES"/>
        </w:rPr>
        <w:t xml:space="preserve"> </w:t>
      </w:r>
      <w:proofErr w:type="spellStart"/>
      <w:r w:rsidR="7EF83D7A" w:rsidRPr="52BFAF7A">
        <w:rPr>
          <w:lang w:val="es-ES"/>
        </w:rPr>
        <w:t>Vectorizer</w:t>
      </w:r>
      <w:proofErr w:type="spellEnd"/>
      <w:r w:rsidR="7EF83D7A" w:rsidRPr="52BFAF7A">
        <w:rPr>
          <w:lang w:val="es-ES"/>
        </w:rPr>
        <w:t xml:space="preserve"> y combinar </w:t>
      </w:r>
      <w:r w:rsidR="40F1AD5D" w:rsidRPr="52BFAF7A">
        <w:rPr>
          <w:lang w:val="es-ES"/>
        </w:rPr>
        <w:t>‘</w:t>
      </w:r>
      <w:proofErr w:type="spellStart"/>
      <w:r w:rsidR="40F1AD5D" w:rsidRPr="52BFAF7A">
        <w:rPr>
          <w:lang w:val="es-ES"/>
        </w:rPr>
        <w:t>title</w:t>
      </w:r>
      <w:proofErr w:type="spellEnd"/>
      <w:r w:rsidR="40F1AD5D" w:rsidRPr="52BFAF7A">
        <w:rPr>
          <w:lang w:val="es-ES"/>
        </w:rPr>
        <w:t>’</w:t>
      </w:r>
    </w:p>
    <w:p w14:paraId="22364EFA" w14:textId="413A7161" w:rsidR="009F63C0" w:rsidRPr="009F63C0" w:rsidRDefault="43117FB1" w:rsidP="52BFAF7A">
      <w:pPr>
        <w:rPr>
          <w:rFonts w:asciiTheme="majorBidi" w:hAnsiTheme="majorBidi" w:cstheme="majorBidi"/>
          <w:lang w:val="es-CO" w:eastAsia="es-CO"/>
        </w:rPr>
      </w:pPr>
      <w:r w:rsidRPr="52BFAF7A">
        <w:rPr>
          <w:rFonts w:asciiTheme="majorBidi" w:hAnsiTheme="majorBidi" w:cstheme="majorBidi"/>
          <w:lang w:val="es-CO" w:eastAsia="es-CO"/>
        </w:rPr>
        <w:t xml:space="preserve">Para este experimento, </w:t>
      </w:r>
      <w:r w:rsidR="111E1721" w:rsidRPr="52BFAF7A">
        <w:rPr>
          <w:rFonts w:asciiTheme="majorBidi" w:hAnsiTheme="majorBidi" w:cstheme="majorBidi"/>
          <w:lang w:val="es-CO" w:eastAsia="es-CO"/>
        </w:rPr>
        <w:t xml:space="preserve">se incluyó al </w:t>
      </w:r>
      <w:r w:rsidRPr="52BFAF7A">
        <w:rPr>
          <w:rFonts w:asciiTheme="majorBidi" w:hAnsiTheme="majorBidi" w:cstheme="majorBidi"/>
          <w:lang w:val="es-CO" w:eastAsia="es-CO"/>
        </w:rPr>
        <w:t xml:space="preserve">pre-procesamiento </w:t>
      </w:r>
      <w:r w:rsidR="4E39F71C" w:rsidRPr="52BFAF7A">
        <w:rPr>
          <w:rFonts w:asciiTheme="majorBidi" w:hAnsiTheme="majorBidi" w:cstheme="majorBidi"/>
          <w:lang w:val="es-CO" w:eastAsia="es-CO"/>
        </w:rPr>
        <w:t xml:space="preserve">básico </w:t>
      </w:r>
      <w:r w:rsidRPr="52BFAF7A">
        <w:rPr>
          <w:rFonts w:asciiTheme="majorBidi" w:hAnsiTheme="majorBidi" w:cstheme="majorBidi"/>
          <w:lang w:val="es-CO" w:eastAsia="es-CO"/>
        </w:rPr>
        <w:t>de los datos,</w:t>
      </w:r>
      <w:r w:rsidR="4424D7B6" w:rsidRPr="52BFAF7A">
        <w:rPr>
          <w:rFonts w:asciiTheme="majorBidi" w:hAnsiTheme="majorBidi" w:cstheme="majorBidi"/>
          <w:lang w:val="es-CO" w:eastAsia="es-CO"/>
        </w:rPr>
        <w:t xml:space="preserve"> </w:t>
      </w:r>
      <w:r w:rsidRPr="52BFAF7A">
        <w:rPr>
          <w:rFonts w:asciiTheme="majorBidi" w:hAnsiTheme="majorBidi" w:cstheme="majorBidi"/>
          <w:lang w:val="es-CO" w:eastAsia="es-CO"/>
        </w:rPr>
        <w:t>lo siguiente:</w:t>
      </w:r>
    </w:p>
    <w:p w14:paraId="7EBBFA7B" w14:textId="0927CDC3" w:rsidR="009F63C0" w:rsidRPr="009F63C0" w:rsidRDefault="43117FB1" w:rsidP="52BFAF7A">
      <w:pPr>
        <w:pStyle w:val="Prrafodelista"/>
        <w:numPr>
          <w:ilvl w:val="0"/>
          <w:numId w:val="18"/>
        </w:numPr>
        <w:rPr>
          <w:rFonts w:asciiTheme="majorBidi" w:hAnsiTheme="majorBidi" w:cstheme="majorBidi"/>
          <w:lang w:val="es-CO" w:eastAsia="es-CO"/>
        </w:rPr>
      </w:pPr>
      <w:r w:rsidRPr="52BFAF7A">
        <w:rPr>
          <w:rFonts w:asciiTheme="majorBidi" w:hAnsiTheme="majorBidi" w:cstheme="majorBidi"/>
          <w:lang w:val="es-CO" w:eastAsia="es-CO"/>
        </w:rPr>
        <w:t>C</w:t>
      </w:r>
      <w:r w:rsidR="007D4AC7" w:rsidRPr="52BFAF7A">
        <w:rPr>
          <w:rFonts w:asciiTheme="majorBidi" w:hAnsiTheme="majorBidi" w:cstheme="majorBidi"/>
          <w:lang w:val="es-CO" w:eastAsia="es-CO"/>
        </w:rPr>
        <w:t>ombina</w:t>
      </w:r>
      <w:r w:rsidR="1D4F7E05" w:rsidRPr="52BFAF7A">
        <w:rPr>
          <w:rFonts w:asciiTheme="majorBidi" w:hAnsiTheme="majorBidi" w:cstheme="majorBidi"/>
          <w:lang w:val="es-CO" w:eastAsia="es-CO"/>
        </w:rPr>
        <w:t>r</w:t>
      </w:r>
      <w:r w:rsidR="6DF50A5E" w:rsidRPr="52BFAF7A">
        <w:rPr>
          <w:rFonts w:asciiTheme="majorBidi" w:hAnsiTheme="majorBidi" w:cstheme="majorBidi"/>
          <w:lang w:val="es-CO" w:eastAsia="es-CO"/>
        </w:rPr>
        <w:t xml:space="preserve"> el texto</w:t>
      </w:r>
      <w:r w:rsidR="007D4AC7" w:rsidRPr="52BFAF7A">
        <w:rPr>
          <w:rFonts w:asciiTheme="majorBidi" w:hAnsiTheme="majorBidi" w:cstheme="majorBidi"/>
          <w:lang w:val="es-CO" w:eastAsia="es-CO"/>
        </w:rPr>
        <w:t xml:space="preserve"> de las columnas </w:t>
      </w:r>
      <w:r w:rsidR="5275364D" w:rsidRPr="52BFAF7A">
        <w:rPr>
          <w:rFonts w:asciiTheme="majorBidi" w:hAnsiTheme="majorBidi" w:cstheme="majorBidi"/>
          <w:lang w:val="es-CO" w:eastAsia="es-CO"/>
        </w:rPr>
        <w:t>‘</w:t>
      </w:r>
      <w:proofErr w:type="spellStart"/>
      <w:r w:rsidR="007D4AC7" w:rsidRPr="52BFAF7A">
        <w:rPr>
          <w:rFonts w:asciiTheme="majorBidi" w:hAnsiTheme="majorBidi" w:cstheme="majorBidi"/>
          <w:lang w:val="es-CO" w:eastAsia="es-CO"/>
        </w:rPr>
        <w:t>title</w:t>
      </w:r>
      <w:proofErr w:type="spellEnd"/>
      <w:r w:rsidR="557D461E" w:rsidRPr="52BFAF7A">
        <w:rPr>
          <w:rFonts w:asciiTheme="majorBidi" w:hAnsiTheme="majorBidi" w:cstheme="majorBidi"/>
          <w:lang w:val="es-CO" w:eastAsia="es-CO"/>
        </w:rPr>
        <w:t>’</w:t>
      </w:r>
      <w:r w:rsidR="007D4AC7" w:rsidRPr="52BFAF7A">
        <w:rPr>
          <w:rFonts w:asciiTheme="majorBidi" w:hAnsiTheme="majorBidi" w:cstheme="majorBidi"/>
          <w:lang w:val="es-CO" w:eastAsia="es-CO"/>
        </w:rPr>
        <w:t xml:space="preserve"> y </w:t>
      </w:r>
      <w:r w:rsidR="6457ACF1" w:rsidRPr="52BFAF7A">
        <w:rPr>
          <w:rFonts w:asciiTheme="majorBidi" w:hAnsiTheme="majorBidi" w:cstheme="majorBidi"/>
          <w:lang w:val="es-CO" w:eastAsia="es-CO"/>
        </w:rPr>
        <w:t>‘</w:t>
      </w:r>
      <w:proofErr w:type="spellStart"/>
      <w:r w:rsidR="007D4AC7" w:rsidRPr="52BFAF7A">
        <w:rPr>
          <w:rFonts w:asciiTheme="majorBidi" w:hAnsiTheme="majorBidi" w:cstheme="majorBidi"/>
          <w:lang w:val="es-CO" w:eastAsia="es-CO"/>
        </w:rPr>
        <w:t>plot</w:t>
      </w:r>
      <w:proofErr w:type="spellEnd"/>
      <w:r w:rsidR="61800D3C" w:rsidRPr="52BFAF7A">
        <w:rPr>
          <w:rFonts w:asciiTheme="majorBidi" w:hAnsiTheme="majorBidi" w:cstheme="majorBidi"/>
          <w:lang w:val="es-CO" w:eastAsia="es-CO"/>
        </w:rPr>
        <w:t>’</w:t>
      </w:r>
      <w:r w:rsidR="007D4AC7" w:rsidRPr="52BFAF7A">
        <w:rPr>
          <w:rFonts w:asciiTheme="majorBidi" w:hAnsiTheme="majorBidi" w:cstheme="majorBidi"/>
          <w:lang w:val="es-CO" w:eastAsia="es-CO"/>
        </w:rPr>
        <w:t xml:space="preserve"> en una columna para crear descripciones más completas.</w:t>
      </w:r>
    </w:p>
    <w:p w14:paraId="7BF9070D" w14:textId="1ACF2189" w:rsidR="009F63C0" w:rsidRPr="009F63C0" w:rsidRDefault="7DA4F7BA" w:rsidP="52BFAF7A">
      <w:pPr>
        <w:pStyle w:val="Prrafodelista"/>
        <w:numPr>
          <w:ilvl w:val="0"/>
          <w:numId w:val="18"/>
        </w:numPr>
      </w:pPr>
      <w:r>
        <w:t>Eliminar las palabras que tienen menos de tres caracteres, ya que generalmente no aportan información significativa en el análisis del texto.</w:t>
      </w:r>
    </w:p>
    <w:p w14:paraId="66B2824A" w14:textId="7D9DB059" w:rsidR="009F63C0" w:rsidRPr="009F63C0" w:rsidRDefault="6769FD9D" w:rsidP="52BFAF7A">
      <w:pPr>
        <w:pStyle w:val="Prrafodelista"/>
        <w:numPr>
          <w:ilvl w:val="0"/>
          <w:numId w:val="18"/>
        </w:numPr>
        <w:rPr>
          <w:rFonts w:asciiTheme="majorBidi" w:hAnsiTheme="majorBidi" w:cstheme="majorBidi"/>
          <w:lang w:val="es-CO" w:eastAsia="es-CO"/>
        </w:rPr>
      </w:pPr>
      <w:r w:rsidRPr="52BFAF7A">
        <w:rPr>
          <w:rFonts w:asciiTheme="majorBidi" w:hAnsiTheme="majorBidi" w:cstheme="majorBidi"/>
          <w:lang w:val="es-CO" w:eastAsia="es-CO"/>
        </w:rPr>
        <w:t xml:space="preserve">Aplicar lematización con </w:t>
      </w:r>
      <w:r w:rsidR="007D4AC7" w:rsidRPr="52BFAF7A">
        <w:rPr>
          <w:rFonts w:asciiTheme="majorBidi" w:hAnsiTheme="majorBidi" w:cstheme="majorBidi"/>
          <w:lang w:val="es-CO" w:eastAsia="es-CO"/>
        </w:rPr>
        <w:t xml:space="preserve">el </w:t>
      </w:r>
      <w:proofErr w:type="spellStart"/>
      <w:r w:rsidR="007D4AC7" w:rsidRPr="52BFAF7A">
        <w:rPr>
          <w:rFonts w:asciiTheme="majorBidi" w:hAnsiTheme="majorBidi" w:cstheme="majorBidi"/>
          <w:lang w:val="es-CO" w:eastAsia="es-CO"/>
        </w:rPr>
        <w:t>lematizador</w:t>
      </w:r>
      <w:proofErr w:type="spellEnd"/>
      <w:r w:rsidR="007D4AC7" w:rsidRPr="52BFAF7A">
        <w:rPr>
          <w:rFonts w:asciiTheme="majorBidi" w:hAnsiTheme="majorBidi" w:cstheme="majorBidi"/>
          <w:lang w:val="es-CO" w:eastAsia="es-CO"/>
        </w:rPr>
        <w:t xml:space="preserve"> de </w:t>
      </w:r>
      <w:r w:rsidR="004AE691" w:rsidRPr="56307571">
        <w:rPr>
          <w:rFonts w:asciiTheme="majorBidi" w:hAnsiTheme="majorBidi" w:cstheme="majorBidi"/>
          <w:lang w:val="es-CO" w:eastAsia="es-CO"/>
        </w:rPr>
        <w:t>‘</w:t>
      </w:r>
      <w:proofErr w:type="spellStart"/>
      <w:r w:rsidR="0FB50D53" w:rsidRPr="56307571">
        <w:rPr>
          <w:rFonts w:asciiTheme="majorBidi" w:hAnsiTheme="majorBidi" w:cstheme="majorBidi"/>
          <w:lang w:val="es-CO" w:eastAsia="es-CO"/>
        </w:rPr>
        <w:t>WordNet</w:t>
      </w:r>
      <w:proofErr w:type="spellEnd"/>
      <w:r w:rsidR="1A4B3A02" w:rsidRPr="56307571">
        <w:rPr>
          <w:rFonts w:asciiTheme="majorBidi" w:hAnsiTheme="majorBidi" w:cstheme="majorBidi"/>
          <w:lang w:val="es-CO" w:eastAsia="es-CO"/>
        </w:rPr>
        <w:t>'</w:t>
      </w:r>
      <w:r w:rsidR="491266F5" w:rsidRPr="52BFAF7A">
        <w:rPr>
          <w:rFonts w:asciiTheme="majorBidi" w:hAnsiTheme="majorBidi" w:cstheme="majorBidi"/>
          <w:lang w:val="es-CO" w:eastAsia="es-CO"/>
        </w:rPr>
        <w:t>,</w:t>
      </w:r>
      <w:r w:rsidR="007D4AC7" w:rsidRPr="52BFAF7A">
        <w:rPr>
          <w:rFonts w:asciiTheme="majorBidi" w:hAnsiTheme="majorBidi" w:cstheme="majorBidi"/>
          <w:lang w:val="es-CO" w:eastAsia="es-CO"/>
        </w:rPr>
        <w:t xml:space="preserve"> </w:t>
      </w:r>
      <w:r w:rsidR="3E6D289A">
        <w:t>para reducir cada palabra a su forma base o raíz. Eso es útil para agrupar palabras con diferentes formas gramaticales como por ejemplo running se convierte en run.</w:t>
      </w:r>
    </w:p>
    <w:p w14:paraId="46B8322F" w14:textId="2D5227C0" w:rsidR="009F63C0" w:rsidRPr="009F63C0" w:rsidRDefault="22947C15" w:rsidP="52BFAF7A">
      <w:pPr>
        <w:pStyle w:val="Prrafodelista"/>
        <w:numPr>
          <w:ilvl w:val="0"/>
          <w:numId w:val="18"/>
        </w:numPr>
        <w:rPr>
          <w:rFonts w:asciiTheme="majorBidi" w:hAnsiTheme="majorBidi" w:cstheme="majorBidi"/>
          <w:lang w:val="es-CO" w:eastAsia="es-CO"/>
        </w:rPr>
      </w:pPr>
      <w:r w:rsidRPr="52BFAF7A">
        <w:rPr>
          <w:rFonts w:asciiTheme="majorBidi" w:hAnsiTheme="majorBidi" w:cstheme="majorBidi"/>
          <w:lang w:val="es-CO" w:eastAsia="es-CO"/>
        </w:rPr>
        <w:t>Realizar</w:t>
      </w:r>
      <w:r w:rsidR="784889F4" w:rsidRPr="52BFAF7A">
        <w:rPr>
          <w:rFonts w:asciiTheme="majorBidi" w:hAnsiTheme="majorBidi" w:cstheme="majorBidi"/>
          <w:lang w:val="es-CO" w:eastAsia="es-CO"/>
        </w:rPr>
        <w:t xml:space="preserve"> </w:t>
      </w:r>
      <w:proofErr w:type="spellStart"/>
      <w:r w:rsidR="784889F4" w:rsidRPr="52BFAF7A">
        <w:rPr>
          <w:rFonts w:asciiTheme="majorBidi" w:hAnsiTheme="majorBidi" w:cstheme="majorBidi"/>
          <w:lang w:val="es-CO" w:eastAsia="es-CO"/>
        </w:rPr>
        <w:t>feature</w:t>
      </w:r>
      <w:proofErr w:type="spellEnd"/>
      <w:r w:rsidR="784889F4" w:rsidRPr="52BFAF7A">
        <w:rPr>
          <w:rFonts w:asciiTheme="majorBidi" w:hAnsiTheme="majorBidi" w:cstheme="majorBidi"/>
          <w:lang w:val="es-CO" w:eastAsia="es-CO"/>
        </w:rPr>
        <w:t xml:space="preserve"> </w:t>
      </w:r>
      <w:proofErr w:type="spellStart"/>
      <w:r w:rsidR="784889F4" w:rsidRPr="52BFAF7A">
        <w:rPr>
          <w:rFonts w:asciiTheme="majorBidi" w:hAnsiTheme="majorBidi" w:cstheme="majorBidi"/>
          <w:lang w:val="es-CO" w:eastAsia="es-CO"/>
        </w:rPr>
        <w:t>engineering</w:t>
      </w:r>
      <w:proofErr w:type="spellEnd"/>
      <w:r w:rsidR="784889F4" w:rsidRPr="52BFAF7A">
        <w:rPr>
          <w:rFonts w:asciiTheme="majorBidi" w:hAnsiTheme="majorBidi" w:cstheme="majorBidi"/>
          <w:lang w:val="es-CO" w:eastAsia="es-CO"/>
        </w:rPr>
        <w:t>, aplicando</w:t>
      </w:r>
      <w:r w:rsidR="007D4AC7" w:rsidRPr="52BFAF7A">
        <w:rPr>
          <w:rFonts w:asciiTheme="majorBidi" w:hAnsiTheme="majorBidi" w:cstheme="majorBidi"/>
          <w:lang w:val="es-CO" w:eastAsia="es-CO"/>
        </w:rPr>
        <w:t xml:space="preserve"> un </w:t>
      </w:r>
      <w:proofErr w:type="spellStart"/>
      <w:r w:rsidR="007D4AC7" w:rsidRPr="52BFAF7A">
        <w:rPr>
          <w:rFonts w:asciiTheme="majorBidi" w:hAnsiTheme="majorBidi" w:cstheme="majorBidi"/>
          <w:lang w:val="es-CO" w:eastAsia="es-CO"/>
        </w:rPr>
        <w:t>vectorizador</w:t>
      </w:r>
      <w:proofErr w:type="spellEnd"/>
      <w:r w:rsidR="007D4AC7" w:rsidRPr="52BFAF7A">
        <w:rPr>
          <w:rFonts w:asciiTheme="majorBidi" w:hAnsiTheme="majorBidi" w:cstheme="majorBidi"/>
          <w:lang w:val="es-CO" w:eastAsia="es-CO"/>
        </w:rPr>
        <w:t xml:space="preserve"> </w:t>
      </w:r>
      <w:r w:rsidR="0FB50D53" w:rsidRPr="56307571">
        <w:rPr>
          <w:rFonts w:asciiTheme="majorBidi" w:hAnsiTheme="majorBidi" w:cstheme="majorBidi"/>
          <w:lang w:val="es-CO" w:eastAsia="es-CO"/>
        </w:rPr>
        <w:t>T</w:t>
      </w:r>
      <w:r w:rsidR="0C3B1750" w:rsidRPr="56307571">
        <w:rPr>
          <w:rFonts w:asciiTheme="majorBidi" w:hAnsiTheme="majorBidi" w:cstheme="majorBidi"/>
          <w:lang w:val="es-CO" w:eastAsia="es-CO"/>
        </w:rPr>
        <w:t>F-IDF</w:t>
      </w:r>
      <w:r w:rsidR="007D4AC7" w:rsidRPr="52BFAF7A">
        <w:rPr>
          <w:rFonts w:asciiTheme="majorBidi" w:hAnsiTheme="majorBidi" w:cstheme="majorBidi"/>
          <w:lang w:val="es-CO" w:eastAsia="es-CO"/>
        </w:rPr>
        <w:t xml:space="preserve"> con n-gramas (1,3) para transformar el texto en una matriz de </w:t>
      </w:r>
      <w:r w:rsidR="722E7B40" w:rsidRPr="52BFAF7A">
        <w:rPr>
          <w:rFonts w:asciiTheme="majorBidi" w:hAnsiTheme="majorBidi" w:cstheme="majorBidi"/>
          <w:lang w:val="es-CO" w:eastAsia="es-CO"/>
        </w:rPr>
        <w:t>vectores numéricos, ponderando la importancia de las palabras en función de su frecuencia en el documento y</w:t>
      </w:r>
      <w:r w:rsidR="06B29FAC" w:rsidRPr="52BFAF7A">
        <w:rPr>
          <w:rFonts w:asciiTheme="majorBidi" w:hAnsiTheme="majorBidi" w:cstheme="majorBidi"/>
          <w:lang w:val="es-CO" w:eastAsia="es-CO"/>
        </w:rPr>
        <w:t xml:space="preserve"> en el corpus completo</w:t>
      </w:r>
      <w:r w:rsidR="007D4AC7" w:rsidRPr="52BFAF7A">
        <w:rPr>
          <w:rFonts w:asciiTheme="majorBidi" w:hAnsiTheme="majorBidi" w:cstheme="majorBidi"/>
          <w:lang w:val="es-CO" w:eastAsia="es-CO"/>
        </w:rPr>
        <w:t>.</w:t>
      </w:r>
    </w:p>
    <w:p w14:paraId="02B13925" w14:textId="2A53C05F" w:rsidR="009F63C0" w:rsidRPr="009F63C0" w:rsidRDefault="6290E977" w:rsidP="52BFAF7A">
      <w:pPr>
        <w:rPr>
          <w:rFonts w:asciiTheme="majorBidi" w:hAnsiTheme="majorBidi" w:cstheme="majorBidi"/>
          <w:lang w:val="es-CO" w:eastAsia="es-CO"/>
        </w:rPr>
      </w:pPr>
      <w:r w:rsidRPr="52BFAF7A">
        <w:rPr>
          <w:rFonts w:asciiTheme="majorBidi" w:hAnsiTheme="majorBidi" w:cstheme="majorBidi"/>
          <w:lang w:val="es-CO" w:eastAsia="es-CO"/>
        </w:rPr>
        <w:t xml:space="preserve">Luego, se dividió el </w:t>
      </w:r>
      <w:proofErr w:type="spellStart"/>
      <w:r w:rsidRPr="52BFAF7A">
        <w:rPr>
          <w:rFonts w:asciiTheme="majorBidi" w:hAnsiTheme="majorBidi" w:cstheme="majorBidi"/>
          <w:lang w:val="es-CO" w:eastAsia="es-CO"/>
        </w:rPr>
        <w:t>dataset</w:t>
      </w:r>
      <w:proofErr w:type="spellEnd"/>
      <w:r w:rsidRPr="52BFAF7A">
        <w:rPr>
          <w:rFonts w:asciiTheme="majorBidi" w:hAnsiTheme="majorBidi" w:cstheme="majorBidi"/>
          <w:lang w:val="es-CO" w:eastAsia="es-CO"/>
        </w:rPr>
        <w:t xml:space="preserve"> de entrenamiento</w:t>
      </w:r>
      <w:r w:rsidR="007D4AC7" w:rsidRPr="52BFAF7A">
        <w:rPr>
          <w:rFonts w:asciiTheme="majorBidi" w:hAnsiTheme="majorBidi" w:cstheme="majorBidi"/>
          <w:lang w:val="es-CO" w:eastAsia="es-CO"/>
        </w:rPr>
        <w:t xml:space="preserve"> en </w:t>
      </w:r>
      <w:r w:rsidR="26517DD0" w:rsidRPr="52BFAF7A">
        <w:rPr>
          <w:rFonts w:asciiTheme="majorBidi" w:hAnsiTheme="majorBidi" w:cstheme="majorBidi"/>
          <w:lang w:val="es-CO" w:eastAsia="es-CO"/>
        </w:rPr>
        <w:t xml:space="preserve">los </w:t>
      </w:r>
      <w:r w:rsidR="007D4AC7" w:rsidRPr="52BFAF7A">
        <w:rPr>
          <w:rFonts w:asciiTheme="majorBidi" w:hAnsiTheme="majorBidi" w:cstheme="majorBidi"/>
          <w:lang w:val="es-CO" w:eastAsia="es-CO"/>
        </w:rPr>
        <w:t>conjuntos de entrenamiento y prueba, utilizando un 80% para entrenamiento y un 20% para pruebas.</w:t>
      </w:r>
    </w:p>
    <w:p w14:paraId="63E58CE0" w14:textId="1DC8F00A" w:rsidR="52BFAF7A" w:rsidRDefault="4E3B942C" w:rsidP="52BFAF7A">
      <w:pPr>
        <w:rPr>
          <w:rFonts w:asciiTheme="majorBidi" w:hAnsiTheme="majorBidi" w:cstheme="majorBidi"/>
          <w:lang w:val="es-CO" w:eastAsia="es-CO"/>
        </w:rPr>
      </w:pPr>
      <w:r w:rsidRPr="52BFAF7A">
        <w:rPr>
          <w:rFonts w:asciiTheme="majorBidi" w:hAnsiTheme="majorBidi" w:cstheme="majorBidi"/>
          <w:lang w:val="es-CO" w:eastAsia="es-CO"/>
        </w:rPr>
        <w:t xml:space="preserve">Se desarrollaron </w:t>
      </w:r>
      <w:r w:rsidR="752F034A" w:rsidRPr="52BFAF7A">
        <w:rPr>
          <w:rFonts w:asciiTheme="majorBidi" w:hAnsiTheme="majorBidi" w:cstheme="majorBidi"/>
          <w:lang w:val="es-CO" w:eastAsia="es-CO"/>
        </w:rPr>
        <w:t>los 12 modelos que se listan en la Tabla 3, con los resultados de la métrica por AUC tanto en entrenamiento como en prueba:</w:t>
      </w:r>
    </w:p>
    <w:tbl>
      <w:tblPr>
        <w:tblW w:w="0" w:type="auto"/>
        <w:jc w:val="center"/>
        <w:tblLayout w:type="fixed"/>
        <w:tblLook w:val="06A0" w:firstRow="1" w:lastRow="0" w:firstColumn="1" w:lastColumn="0" w:noHBand="1" w:noVBand="1"/>
      </w:tblPr>
      <w:tblGrid>
        <w:gridCol w:w="420"/>
        <w:gridCol w:w="2250"/>
        <w:gridCol w:w="1770"/>
        <w:gridCol w:w="1230"/>
      </w:tblGrid>
      <w:tr w:rsidR="275A0F06" w14:paraId="1D3F5983"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4E3E2344" w14:textId="178114DC" w:rsidR="275A0F06" w:rsidRDefault="275A0F06" w:rsidP="275A0F06">
            <w:pPr>
              <w:spacing w:after="0"/>
              <w:rPr>
                <w:rFonts w:ascii="Segoe UI" w:eastAsia="Segoe UI" w:hAnsi="Segoe UI" w:cs="Segoe UI"/>
                <w:b/>
                <w:bCs/>
                <w:sz w:val="18"/>
                <w:szCs w:val="18"/>
              </w:rPr>
            </w:pPr>
          </w:p>
        </w:tc>
        <w:tc>
          <w:tcPr>
            <w:tcW w:w="2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1CA42FF7" w14:textId="76571DAB" w:rsidR="275A0F06" w:rsidRDefault="275A0F06" w:rsidP="275A0F06">
            <w:pPr>
              <w:spacing w:after="0"/>
              <w:jc w:val="center"/>
              <w:rPr>
                <w:rFonts w:ascii="Segoe UI" w:eastAsia="Segoe UI" w:hAnsi="Segoe UI" w:cs="Segoe UI"/>
                <w:b/>
                <w:bCs/>
                <w:sz w:val="16"/>
                <w:szCs w:val="16"/>
              </w:rPr>
            </w:pPr>
            <w:r w:rsidRPr="275A0F06">
              <w:rPr>
                <w:rFonts w:ascii="Segoe UI" w:eastAsia="Segoe UI" w:hAnsi="Segoe UI" w:cs="Segoe UI"/>
                <w:b/>
                <w:bCs/>
                <w:sz w:val="18"/>
                <w:szCs w:val="18"/>
              </w:rPr>
              <w:t>Modelo</w:t>
            </w:r>
          </w:p>
        </w:tc>
        <w:tc>
          <w:tcPr>
            <w:tcW w:w="177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0F93AF4E" w14:textId="59E50440" w:rsidR="275A0F06" w:rsidRDefault="1B3850AA" w:rsidP="275A0F06">
            <w:pPr>
              <w:spacing w:after="0"/>
              <w:jc w:val="center"/>
              <w:rPr>
                <w:rFonts w:ascii="Segoe UI" w:eastAsia="Segoe UI" w:hAnsi="Segoe UI" w:cs="Segoe UI"/>
                <w:b/>
                <w:sz w:val="18"/>
                <w:szCs w:val="18"/>
              </w:rPr>
            </w:pPr>
            <w:r w:rsidRPr="52BFAF7A">
              <w:rPr>
                <w:rFonts w:ascii="Segoe UI" w:eastAsia="Segoe UI" w:hAnsi="Segoe UI" w:cs="Segoe UI"/>
                <w:b/>
                <w:bCs/>
                <w:sz w:val="18"/>
                <w:szCs w:val="18"/>
              </w:rPr>
              <w:t xml:space="preserve">AUC </w:t>
            </w:r>
            <w:proofErr w:type="spellStart"/>
            <w:r w:rsidR="004155B7" w:rsidRPr="52BFAF7A">
              <w:rPr>
                <w:rFonts w:ascii="Segoe UI" w:eastAsia="Segoe UI" w:hAnsi="Segoe UI" w:cs="Segoe UI"/>
                <w:b/>
                <w:bCs/>
                <w:sz w:val="18"/>
                <w:szCs w:val="18"/>
              </w:rPr>
              <w:t>train</w:t>
            </w:r>
            <w:proofErr w:type="spellEnd"/>
          </w:p>
        </w:tc>
        <w:tc>
          <w:tcPr>
            <w:tcW w:w="1230" w:type="dxa"/>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15" w:type="dxa"/>
              <w:left w:w="15" w:type="dxa"/>
              <w:right w:w="15" w:type="dxa"/>
            </w:tcMar>
            <w:vAlign w:val="center"/>
          </w:tcPr>
          <w:p w14:paraId="2AC51044" w14:textId="532166BC" w:rsidR="275A0F06" w:rsidRDefault="275A0F06" w:rsidP="275A0F06">
            <w:pPr>
              <w:spacing w:after="0"/>
              <w:jc w:val="center"/>
              <w:rPr>
                <w:rFonts w:ascii="Segoe UI" w:eastAsia="Segoe UI" w:hAnsi="Segoe UI" w:cs="Segoe UI"/>
                <w:b/>
                <w:bCs/>
                <w:sz w:val="16"/>
                <w:szCs w:val="16"/>
              </w:rPr>
            </w:pPr>
            <w:r w:rsidRPr="275A0F06">
              <w:rPr>
                <w:rFonts w:ascii="Segoe UI" w:eastAsia="Segoe UI" w:hAnsi="Segoe UI" w:cs="Segoe UI"/>
                <w:b/>
                <w:bCs/>
                <w:sz w:val="18"/>
                <w:szCs w:val="18"/>
              </w:rPr>
              <w:t xml:space="preserve">AUC </w:t>
            </w:r>
            <w:r w:rsidR="1B3850AA" w:rsidRPr="52BFAF7A">
              <w:rPr>
                <w:rFonts w:ascii="Segoe UI" w:eastAsia="Segoe UI" w:hAnsi="Segoe UI" w:cs="Segoe UI"/>
                <w:b/>
                <w:bCs/>
                <w:sz w:val="18"/>
                <w:szCs w:val="18"/>
              </w:rPr>
              <w:t>test</w:t>
            </w:r>
          </w:p>
        </w:tc>
      </w:tr>
      <w:tr w:rsidR="275A0F06" w14:paraId="18B3E60F"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28B4CAAD" w14:textId="1BE93E6E"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0</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74C285BB" w14:textId="45283AA1"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RandomForestClassifier</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7585C751" w14:textId="7CA8E256"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69599</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9E1ACE4" w14:textId="6CFDB7E5"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824126</w:t>
            </w:r>
          </w:p>
        </w:tc>
      </w:tr>
      <w:tr w:rsidR="275A0F06" w14:paraId="78DE15FA"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AB12EB9" w14:textId="0A126D56"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1</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10F9D7A1" w14:textId="3BF4F00D"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MultinomialNB</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7ABEFF18" w14:textId="42199B26"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69599</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4680D7B" w14:textId="40F4E7F0"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824126</w:t>
            </w:r>
          </w:p>
        </w:tc>
      </w:tr>
      <w:tr w:rsidR="275A0F06" w14:paraId="67DEEA0F"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8FA9137" w14:textId="25D8F7C9"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2</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7525F49A" w14:textId="7995B3A2"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XGBClassifier</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03C9495" w14:textId="6CF8536D"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96142</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D8DD716" w14:textId="30BD2D78"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838152</w:t>
            </w:r>
          </w:p>
        </w:tc>
      </w:tr>
      <w:tr w:rsidR="275A0F06" w14:paraId="32C3375C"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7D6D719C" w14:textId="0B502289"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3</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5470345" w14:textId="3D5115EE"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LogisticRegression</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4F32D96A" w14:textId="093D4A6D" w:rsidR="275A0F06" w:rsidRPr="00E656BF" w:rsidRDefault="275A0F06" w:rsidP="275A0F06">
            <w:pPr>
              <w:spacing w:after="0"/>
              <w:jc w:val="center"/>
              <w:rPr>
                <w:rFonts w:ascii="Segoe UI" w:eastAsia="Segoe UI" w:hAnsi="Segoe UI" w:cs="Segoe UI"/>
                <w:b/>
                <w:color w:val="2E74B5" w:themeColor="accent5" w:themeShade="BF"/>
                <w:sz w:val="16"/>
                <w:szCs w:val="16"/>
              </w:rPr>
            </w:pPr>
            <w:r w:rsidRPr="56307571">
              <w:rPr>
                <w:rFonts w:ascii="Segoe UI" w:eastAsia="Segoe UI" w:hAnsi="Segoe UI" w:cs="Segoe UI"/>
                <w:b/>
                <w:sz w:val="18"/>
                <w:szCs w:val="18"/>
              </w:rPr>
              <w:t>0.981136</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30C037AD" w14:textId="54DA3185" w:rsidR="275A0F06" w:rsidRPr="00E656BF" w:rsidRDefault="275A0F06" w:rsidP="275A0F06">
            <w:pPr>
              <w:spacing w:after="0"/>
              <w:jc w:val="center"/>
              <w:rPr>
                <w:rFonts w:ascii="Segoe UI" w:eastAsia="Segoe UI" w:hAnsi="Segoe UI" w:cs="Segoe UI"/>
                <w:b/>
                <w:color w:val="2E74B5" w:themeColor="accent5" w:themeShade="BF"/>
                <w:sz w:val="16"/>
                <w:szCs w:val="16"/>
              </w:rPr>
            </w:pPr>
            <w:r w:rsidRPr="56307571">
              <w:rPr>
                <w:rFonts w:ascii="Segoe UI" w:eastAsia="Segoe UI" w:hAnsi="Segoe UI" w:cs="Segoe UI"/>
                <w:b/>
                <w:sz w:val="18"/>
                <w:szCs w:val="18"/>
              </w:rPr>
              <w:t>0.890810</w:t>
            </w:r>
          </w:p>
        </w:tc>
      </w:tr>
      <w:tr w:rsidR="275A0F06" w14:paraId="6C558A72"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8196C90" w14:textId="1046B2C4"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4</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A23CF4D" w14:textId="56F303B3"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LogisticRegressionCV</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0E37E2F" w14:textId="15193A3F"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90007</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37648B88" w14:textId="2A893E21"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880912</w:t>
            </w:r>
          </w:p>
        </w:tc>
      </w:tr>
      <w:tr w:rsidR="275A0F06" w14:paraId="2587E7F6"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6D5BE8F9" w14:textId="72D2B51E"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5</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68B118AF" w14:textId="3CCC7C26"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SGDClassifier</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48D68C8E" w14:textId="1192B220"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894456</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7DB25F70" w14:textId="398F9466"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638421</w:t>
            </w:r>
          </w:p>
        </w:tc>
      </w:tr>
      <w:tr w:rsidR="275A0F06" w14:paraId="0F89448D"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26B08A7A" w14:textId="72DB26D6"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6</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B8B41F8" w14:textId="1215452F"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LinearSVC</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6C4B639" w14:textId="3CECBB98"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78612</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7EBD0EBC" w14:textId="32979CEA"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637556</w:t>
            </w:r>
          </w:p>
        </w:tc>
      </w:tr>
      <w:tr w:rsidR="275A0F06" w14:paraId="2BF49904"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368BE8D2" w14:textId="3AA74A15"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7</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377C36AE" w14:textId="13084280"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AdaBoostClassifier</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67F50A47" w14:textId="0B9CBE88"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16098</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529A266" w14:textId="31A0E16E"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792520</w:t>
            </w:r>
          </w:p>
        </w:tc>
      </w:tr>
      <w:tr w:rsidR="275A0F06" w14:paraId="483550D9"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4FD6C1D9" w14:textId="6F7B9BA3"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8</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239D955C" w14:textId="19CFF216"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GradientBoostingClassifier</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1E86140B" w14:textId="66CE10BD"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56628</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1D123F73" w14:textId="60C2206D"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770923</w:t>
            </w:r>
          </w:p>
        </w:tc>
      </w:tr>
      <w:tr w:rsidR="275A0F06" w14:paraId="470EC84A"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2BA506C" w14:textId="578F6768"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9</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4FFDB489" w14:textId="747E1752"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ClassifierChain</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2E7BB4C9" w14:textId="0D14BF1B"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53491</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3A5208A8" w14:textId="7BB60CBF"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848301</w:t>
            </w:r>
          </w:p>
        </w:tc>
      </w:tr>
      <w:tr w:rsidR="275A0F06" w14:paraId="24AE6E57"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1F61EB39" w14:textId="775EF737"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10</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25994C6C" w14:textId="0A8DC6F6" w:rsidR="275A0F06" w:rsidRDefault="275A0F06" w:rsidP="275A0F06">
            <w:pPr>
              <w:spacing w:after="0"/>
              <w:jc w:val="left"/>
              <w:rPr>
                <w:rFonts w:ascii="Segoe UI" w:eastAsia="Segoe UI" w:hAnsi="Segoe UI" w:cs="Segoe UI"/>
                <w:color w:val="000000" w:themeColor="text1"/>
                <w:sz w:val="16"/>
                <w:szCs w:val="16"/>
              </w:rPr>
            </w:pPr>
            <w:proofErr w:type="spellStart"/>
            <w:r w:rsidRPr="275A0F06">
              <w:rPr>
                <w:rFonts w:ascii="Segoe UI" w:eastAsia="Segoe UI" w:hAnsi="Segoe UI" w:cs="Segoe UI"/>
                <w:color w:val="000000" w:themeColor="text1"/>
                <w:sz w:val="18"/>
                <w:szCs w:val="18"/>
              </w:rPr>
              <w:t>KNeighborsClassifier</w:t>
            </w:r>
            <w:proofErr w:type="spellEnd"/>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561AFC39" w14:textId="40CC3D1F"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954235</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24B1F7DE" w14:textId="4D36CA65"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654497</w:t>
            </w:r>
          </w:p>
        </w:tc>
      </w:tr>
      <w:tr w:rsidR="275A0F06" w14:paraId="0A96EAD3" w14:textId="77777777" w:rsidTr="275A0F06">
        <w:trPr>
          <w:trHeight w:val="300"/>
          <w:jc w:val="center"/>
        </w:trPr>
        <w:tc>
          <w:tcPr>
            <w:tcW w:w="42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702169B" w14:textId="2E28DA33" w:rsidR="275A0F06" w:rsidRDefault="275A0F06" w:rsidP="275A0F06">
            <w:pPr>
              <w:spacing w:after="0"/>
              <w:jc w:val="right"/>
              <w:rPr>
                <w:rFonts w:ascii="Segoe UI" w:eastAsia="Segoe UI" w:hAnsi="Segoe UI" w:cs="Segoe UI"/>
                <w:b/>
                <w:bCs/>
                <w:color w:val="000000" w:themeColor="text1"/>
                <w:sz w:val="16"/>
                <w:szCs w:val="16"/>
              </w:rPr>
            </w:pPr>
            <w:r w:rsidRPr="275A0F06">
              <w:rPr>
                <w:rFonts w:ascii="Segoe UI" w:eastAsia="Segoe UI" w:hAnsi="Segoe UI" w:cs="Segoe UI"/>
                <w:b/>
                <w:bCs/>
                <w:color w:val="000000" w:themeColor="text1"/>
                <w:sz w:val="18"/>
                <w:szCs w:val="18"/>
              </w:rPr>
              <w:t>11</w:t>
            </w:r>
          </w:p>
        </w:tc>
        <w:tc>
          <w:tcPr>
            <w:tcW w:w="225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27B00D1" w14:textId="415FFAA8" w:rsidR="275A0F06" w:rsidRDefault="275A0F06" w:rsidP="275A0F06">
            <w:pPr>
              <w:spacing w:after="0"/>
              <w:jc w:val="left"/>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ClassifierChain2</w:t>
            </w:r>
          </w:p>
        </w:tc>
        <w:tc>
          <w:tcPr>
            <w:tcW w:w="177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08C97900" w14:textId="2263FEBC"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1.000.000</w:t>
            </w:r>
          </w:p>
        </w:tc>
        <w:tc>
          <w:tcPr>
            <w:tcW w:w="1230" w:type="dxa"/>
            <w:tcBorders>
              <w:top w:val="single" w:sz="4" w:space="0" w:color="auto"/>
              <w:left w:val="single" w:sz="4" w:space="0" w:color="auto"/>
              <w:bottom w:val="single" w:sz="4" w:space="0" w:color="auto"/>
              <w:right w:val="single" w:sz="4" w:space="0" w:color="auto"/>
            </w:tcBorders>
            <w:shd w:val="clear" w:color="auto" w:fill="FFFFFF" w:themeFill="background1"/>
            <w:tcMar>
              <w:top w:w="15" w:type="dxa"/>
              <w:left w:w="15" w:type="dxa"/>
              <w:right w:w="15" w:type="dxa"/>
            </w:tcMar>
            <w:vAlign w:val="center"/>
          </w:tcPr>
          <w:p w14:paraId="1C6384FF" w14:textId="3CF94398" w:rsidR="275A0F06" w:rsidRDefault="275A0F06" w:rsidP="275A0F06">
            <w:pPr>
              <w:spacing w:after="0"/>
              <w:jc w:val="center"/>
              <w:rPr>
                <w:rFonts w:ascii="Segoe UI" w:eastAsia="Segoe UI" w:hAnsi="Segoe UI" w:cs="Segoe UI"/>
                <w:color w:val="000000" w:themeColor="text1"/>
                <w:sz w:val="16"/>
                <w:szCs w:val="16"/>
              </w:rPr>
            </w:pPr>
            <w:r w:rsidRPr="275A0F06">
              <w:rPr>
                <w:rFonts w:ascii="Segoe UI" w:eastAsia="Segoe UI" w:hAnsi="Segoe UI" w:cs="Segoe UI"/>
                <w:color w:val="000000" w:themeColor="text1"/>
                <w:sz w:val="18"/>
                <w:szCs w:val="18"/>
              </w:rPr>
              <w:t>0.807897</w:t>
            </w:r>
          </w:p>
        </w:tc>
      </w:tr>
    </w:tbl>
    <w:p w14:paraId="08924F16" w14:textId="4D58259C" w:rsidR="003664ED" w:rsidRPr="00C74F90" w:rsidRDefault="6576EC01" w:rsidP="56307571">
      <w:pPr>
        <w:spacing w:before="240"/>
        <w:rPr>
          <w:rFonts w:eastAsia="Times New Roman" w:cs="Times New Roman"/>
          <w:lang w:val="es-CO"/>
        </w:rPr>
      </w:pPr>
      <w:r w:rsidRPr="52BFAF7A">
        <w:rPr>
          <w:rFonts w:eastAsia="Times New Roman" w:cs="Times New Roman"/>
          <w:color w:val="000000" w:themeColor="text1"/>
          <w:lang w:val="es-CO"/>
        </w:rPr>
        <w:t xml:space="preserve">El modelo </w:t>
      </w:r>
      <w:proofErr w:type="spellStart"/>
      <w:r w:rsidRPr="52BFAF7A">
        <w:rPr>
          <w:rFonts w:eastAsia="Times New Roman" w:cs="Times New Roman"/>
          <w:color w:val="000000" w:themeColor="text1"/>
          <w:lang w:val="es-CO"/>
        </w:rPr>
        <w:t>LogisticRegression</w:t>
      </w:r>
      <w:proofErr w:type="spellEnd"/>
      <w:r w:rsidRPr="52BFAF7A">
        <w:rPr>
          <w:rFonts w:eastAsia="Times New Roman" w:cs="Times New Roman"/>
          <w:color w:val="000000" w:themeColor="text1"/>
          <w:lang w:val="es-CO"/>
        </w:rPr>
        <w:t xml:space="preserve"> obtuvo el mejor desempeño con un AUC de 0.981 en entrenamiento y 0.891 en prueba. Los modelos basados en cadenas de clasificadores (</w:t>
      </w:r>
      <w:proofErr w:type="spellStart"/>
      <w:r w:rsidRPr="52BFAF7A">
        <w:rPr>
          <w:rFonts w:eastAsia="Times New Roman" w:cs="Times New Roman"/>
          <w:color w:val="000000" w:themeColor="text1"/>
          <w:lang w:val="es-CO"/>
        </w:rPr>
        <w:t>ClassifierChain</w:t>
      </w:r>
      <w:proofErr w:type="spellEnd"/>
      <w:r w:rsidRPr="52BFAF7A">
        <w:rPr>
          <w:rFonts w:eastAsia="Times New Roman" w:cs="Times New Roman"/>
          <w:color w:val="000000" w:themeColor="text1"/>
          <w:lang w:val="es-CO"/>
        </w:rPr>
        <w:t>)</w:t>
      </w:r>
      <w:r w:rsidR="6AE3956A" w:rsidRPr="52BFAF7A">
        <w:rPr>
          <w:rFonts w:eastAsia="Times New Roman" w:cs="Times New Roman"/>
          <w:color w:val="000000" w:themeColor="text1"/>
          <w:lang w:val="es-CO"/>
        </w:rPr>
        <w:t xml:space="preserve"> </w:t>
      </w:r>
      <w:r w:rsidRPr="52BFAF7A">
        <w:rPr>
          <w:rFonts w:eastAsia="Times New Roman" w:cs="Times New Roman"/>
          <w:color w:val="000000" w:themeColor="text1"/>
          <w:lang w:val="es-CO"/>
        </w:rPr>
        <w:t xml:space="preserve">también mostraron resultados sólidos, especialmente ClassifierChain2 con un AUC perfecto en entrenamiento, pero un rendimiento ligeramente inferior en prueba (0.808). Sin embargo, los modelos como </w:t>
      </w:r>
      <w:proofErr w:type="spellStart"/>
      <w:r w:rsidRPr="52BFAF7A">
        <w:rPr>
          <w:rFonts w:eastAsia="Times New Roman" w:cs="Times New Roman"/>
          <w:color w:val="000000" w:themeColor="text1"/>
          <w:lang w:val="es-CO"/>
        </w:rPr>
        <w:t>SGDClassifier</w:t>
      </w:r>
      <w:proofErr w:type="spellEnd"/>
      <w:r w:rsidRPr="52BFAF7A">
        <w:rPr>
          <w:rFonts w:eastAsia="Times New Roman" w:cs="Times New Roman"/>
          <w:color w:val="000000" w:themeColor="text1"/>
          <w:lang w:val="es-CO"/>
        </w:rPr>
        <w:t xml:space="preserve"> y </w:t>
      </w:r>
      <w:proofErr w:type="spellStart"/>
      <w:r w:rsidRPr="52BFAF7A">
        <w:rPr>
          <w:rFonts w:eastAsia="Times New Roman" w:cs="Times New Roman"/>
          <w:color w:val="000000" w:themeColor="text1"/>
          <w:lang w:val="es-CO"/>
        </w:rPr>
        <w:t>LinearSVC</w:t>
      </w:r>
      <w:proofErr w:type="spellEnd"/>
      <w:r w:rsidRPr="52BFAF7A">
        <w:rPr>
          <w:rFonts w:eastAsia="Times New Roman" w:cs="Times New Roman"/>
          <w:color w:val="000000" w:themeColor="text1"/>
          <w:lang w:val="es-CO"/>
        </w:rPr>
        <w:t xml:space="preserve"> obtuvieron los peores resultados, mostrando un sobreajuste y un desempeño inferior en el conjunto de prueba.</w:t>
      </w:r>
      <w:r w:rsidR="72766F86" w:rsidRPr="56307571">
        <w:rPr>
          <w:rFonts w:eastAsia="Times New Roman" w:cs="Times New Roman"/>
          <w:color w:val="000000" w:themeColor="text1"/>
          <w:lang w:val="es-CO"/>
        </w:rPr>
        <w:t xml:space="preserve"> Se realiza una comparación de estos resultados mediante la gráfica del Diagrama 9:</w:t>
      </w:r>
    </w:p>
    <w:p w14:paraId="2CC1ECB8" w14:textId="05C2877B" w:rsidR="003664ED" w:rsidRPr="00C74F90" w:rsidRDefault="6576EC01" w:rsidP="56307571">
      <w:pPr>
        <w:jc w:val="center"/>
        <w:rPr>
          <w:rFonts w:asciiTheme="majorBidi" w:hAnsiTheme="majorBidi" w:cstheme="majorBidi"/>
          <w:color w:val="FF0000"/>
          <w:lang w:val="es-CO" w:eastAsia="es-CO"/>
        </w:rPr>
      </w:pPr>
      <w:r>
        <w:rPr>
          <w:noProof/>
        </w:rPr>
        <w:drawing>
          <wp:inline distT="0" distB="0" distL="0" distR="0" wp14:anchorId="2DCAB997" wp14:editId="791A3749">
            <wp:extent cx="5525742" cy="3063833"/>
            <wp:effectExtent l="0" t="0" r="0" b="3810"/>
            <wp:docPr id="4984233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3">
                      <a:extLst>
                        <a:ext uri="{28A0092B-C50C-407E-A947-70E740481C1C}">
                          <a14:useLocalDpi xmlns:a14="http://schemas.microsoft.com/office/drawing/2010/main" val="0"/>
                        </a:ext>
                      </a:extLst>
                    </a:blip>
                    <a:stretch>
                      <a:fillRect/>
                    </a:stretch>
                  </pic:blipFill>
                  <pic:spPr>
                    <a:xfrm>
                      <a:off x="0" y="0"/>
                      <a:ext cx="5525742" cy="3063833"/>
                    </a:xfrm>
                    <a:prstGeom prst="rect">
                      <a:avLst/>
                    </a:prstGeom>
                  </pic:spPr>
                </pic:pic>
              </a:graphicData>
            </a:graphic>
          </wp:inline>
        </w:drawing>
      </w:r>
    </w:p>
    <w:p w14:paraId="29B4C09F" w14:textId="7DF53CBE" w:rsidR="00CD557D" w:rsidRPr="00C74F90" w:rsidRDefault="611C2A70" w:rsidP="52BFAF7A">
      <w:pPr>
        <w:pStyle w:val="Ttulo2"/>
        <w:numPr>
          <w:ilvl w:val="0"/>
          <w:numId w:val="0"/>
        </w:numPr>
        <w:rPr>
          <w:lang w:val="es-ES"/>
        </w:rPr>
      </w:pPr>
      <w:r w:rsidRPr="52BFAF7A">
        <w:rPr>
          <w:lang w:val="es-ES"/>
        </w:rPr>
        <w:t xml:space="preserve">5.2.  Segundo experimento: </w:t>
      </w:r>
      <w:r w:rsidR="17DC46C9" w:rsidRPr="52BFAF7A">
        <w:rPr>
          <w:lang w:val="es-ES"/>
        </w:rPr>
        <w:t xml:space="preserve">Word </w:t>
      </w:r>
      <w:proofErr w:type="spellStart"/>
      <w:r w:rsidR="17DC46C9" w:rsidRPr="52BFAF7A">
        <w:rPr>
          <w:lang w:val="es-ES"/>
        </w:rPr>
        <w:t>Embedding</w:t>
      </w:r>
      <w:proofErr w:type="spellEnd"/>
      <w:r w:rsidR="17DC46C9" w:rsidRPr="52BFAF7A">
        <w:rPr>
          <w:lang w:val="es-ES"/>
        </w:rPr>
        <w:t xml:space="preserve"> y co</w:t>
      </w:r>
      <w:r w:rsidR="00A05F4A">
        <w:rPr>
          <w:lang w:val="es-ES"/>
        </w:rPr>
        <w:t>m</w:t>
      </w:r>
      <w:r w:rsidR="17DC46C9" w:rsidRPr="52BFAF7A">
        <w:rPr>
          <w:lang w:val="es-ES"/>
        </w:rPr>
        <w:t>binar ‘</w:t>
      </w:r>
      <w:proofErr w:type="spellStart"/>
      <w:r w:rsidR="17DC46C9" w:rsidRPr="52BFAF7A">
        <w:rPr>
          <w:lang w:val="es-ES"/>
        </w:rPr>
        <w:t>year</w:t>
      </w:r>
      <w:proofErr w:type="spellEnd"/>
      <w:r w:rsidR="17DC46C9" w:rsidRPr="52BFAF7A">
        <w:rPr>
          <w:lang w:val="es-ES"/>
        </w:rPr>
        <w:t>’ y ‘rating’</w:t>
      </w:r>
    </w:p>
    <w:p w14:paraId="58337BB0" w14:textId="2847D573" w:rsidR="27C21215" w:rsidRDefault="2CCD1D7D" w:rsidP="27C21215">
      <w:pPr>
        <w:rPr>
          <w:rFonts w:asciiTheme="majorBidi" w:hAnsiTheme="majorBidi" w:cstheme="majorBidi"/>
          <w:lang w:val="es-CO" w:eastAsia="es-CO"/>
        </w:rPr>
      </w:pPr>
      <w:r w:rsidRPr="2C195EE5">
        <w:rPr>
          <w:rFonts w:asciiTheme="majorBidi" w:hAnsiTheme="majorBidi" w:cstheme="majorBidi"/>
          <w:lang w:val="es-CO" w:eastAsia="es-CO"/>
        </w:rPr>
        <w:t xml:space="preserve">Se </w:t>
      </w:r>
      <w:r w:rsidRPr="26C680A6">
        <w:rPr>
          <w:rFonts w:asciiTheme="majorBidi" w:hAnsiTheme="majorBidi" w:cstheme="majorBidi"/>
          <w:lang w:val="es-CO" w:eastAsia="es-CO"/>
        </w:rPr>
        <w:t xml:space="preserve">incluyó al </w:t>
      </w:r>
      <w:proofErr w:type="spellStart"/>
      <w:r w:rsidRPr="26C680A6">
        <w:rPr>
          <w:rFonts w:asciiTheme="majorBidi" w:hAnsiTheme="majorBidi" w:cstheme="majorBidi"/>
          <w:lang w:val="es-CO" w:eastAsia="es-CO"/>
        </w:rPr>
        <w:t>pre-procesamiento</w:t>
      </w:r>
      <w:proofErr w:type="spellEnd"/>
      <w:r w:rsidRPr="26C680A6">
        <w:rPr>
          <w:rFonts w:asciiTheme="majorBidi" w:hAnsiTheme="majorBidi" w:cstheme="majorBidi"/>
          <w:lang w:val="es-CO" w:eastAsia="es-CO"/>
        </w:rPr>
        <w:t xml:space="preserve"> básico de los datos, lo siguiente:</w:t>
      </w:r>
    </w:p>
    <w:p w14:paraId="5E0B76A3" w14:textId="0792FA27" w:rsidR="006A3A6E" w:rsidRPr="006A3A6E" w:rsidRDefault="2CCD1D7D" w:rsidP="56307571">
      <w:pPr>
        <w:pStyle w:val="Prrafodelista"/>
        <w:numPr>
          <w:ilvl w:val="0"/>
          <w:numId w:val="25"/>
        </w:numPr>
        <w:rPr>
          <w:rFonts w:asciiTheme="majorBidi" w:hAnsiTheme="majorBidi" w:cstheme="majorBidi"/>
          <w:lang w:eastAsia="es-CO"/>
        </w:rPr>
      </w:pPr>
      <w:r w:rsidRPr="56307571">
        <w:rPr>
          <w:rFonts w:asciiTheme="majorBidi" w:hAnsiTheme="majorBidi" w:cstheme="majorBidi"/>
          <w:lang w:eastAsia="es-CO"/>
        </w:rPr>
        <w:t xml:space="preserve">Realizar </w:t>
      </w:r>
      <w:proofErr w:type="spellStart"/>
      <w:r w:rsidRPr="56307571">
        <w:rPr>
          <w:rFonts w:asciiTheme="majorBidi" w:hAnsiTheme="majorBidi" w:cstheme="majorBidi"/>
          <w:lang w:eastAsia="es-CO"/>
        </w:rPr>
        <w:t>feature</w:t>
      </w:r>
      <w:proofErr w:type="spellEnd"/>
      <w:r w:rsidRPr="56307571">
        <w:rPr>
          <w:rFonts w:asciiTheme="majorBidi" w:hAnsiTheme="majorBidi" w:cstheme="majorBidi"/>
          <w:lang w:eastAsia="es-CO"/>
        </w:rPr>
        <w:t xml:space="preserve"> </w:t>
      </w:r>
      <w:proofErr w:type="spellStart"/>
      <w:r w:rsidRPr="56307571">
        <w:rPr>
          <w:rFonts w:asciiTheme="majorBidi" w:hAnsiTheme="majorBidi" w:cstheme="majorBidi"/>
          <w:lang w:eastAsia="es-CO"/>
        </w:rPr>
        <w:t>engineering</w:t>
      </w:r>
      <w:proofErr w:type="spellEnd"/>
      <w:r w:rsidRPr="56307571">
        <w:rPr>
          <w:rFonts w:asciiTheme="majorBidi" w:hAnsiTheme="majorBidi" w:cstheme="majorBidi"/>
          <w:lang w:eastAsia="es-CO"/>
        </w:rPr>
        <w:t xml:space="preserve">, con </w:t>
      </w:r>
      <w:r w:rsidR="1BC0112B" w:rsidRPr="56307571">
        <w:rPr>
          <w:rFonts w:asciiTheme="majorBidi" w:hAnsiTheme="majorBidi" w:cstheme="majorBidi"/>
          <w:lang w:eastAsia="es-CO"/>
        </w:rPr>
        <w:t xml:space="preserve">el Universal </w:t>
      </w:r>
      <w:proofErr w:type="spellStart"/>
      <w:r w:rsidR="1BC0112B" w:rsidRPr="56307571">
        <w:rPr>
          <w:rFonts w:asciiTheme="majorBidi" w:hAnsiTheme="majorBidi" w:cstheme="majorBidi"/>
          <w:lang w:eastAsia="es-CO"/>
        </w:rPr>
        <w:t>Sentence</w:t>
      </w:r>
      <w:proofErr w:type="spellEnd"/>
      <w:r w:rsidR="1BC0112B" w:rsidRPr="56307571">
        <w:rPr>
          <w:rFonts w:asciiTheme="majorBidi" w:hAnsiTheme="majorBidi" w:cstheme="majorBidi"/>
          <w:lang w:eastAsia="es-CO"/>
        </w:rPr>
        <w:t xml:space="preserve"> </w:t>
      </w:r>
      <w:proofErr w:type="spellStart"/>
      <w:r w:rsidR="1BC0112B" w:rsidRPr="56307571">
        <w:rPr>
          <w:rFonts w:asciiTheme="majorBidi" w:hAnsiTheme="majorBidi" w:cstheme="majorBidi"/>
          <w:lang w:eastAsia="es-CO"/>
        </w:rPr>
        <w:t>Encoder</w:t>
      </w:r>
      <w:proofErr w:type="spellEnd"/>
      <w:r w:rsidR="1BC0112B" w:rsidRPr="56307571">
        <w:rPr>
          <w:rFonts w:asciiTheme="majorBidi" w:hAnsiTheme="majorBidi" w:cstheme="majorBidi"/>
          <w:lang w:eastAsia="es-CO"/>
        </w:rPr>
        <w:t xml:space="preserve"> (USE)</w:t>
      </w:r>
      <w:r w:rsidR="7581F863" w:rsidRPr="56307571">
        <w:rPr>
          <w:rFonts w:asciiTheme="majorBidi" w:hAnsiTheme="majorBidi" w:cstheme="majorBidi"/>
          <w:lang w:eastAsia="es-CO"/>
        </w:rPr>
        <w:t xml:space="preserve"> versión 4 entrenado por Google, </w:t>
      </w:r>
      <w:r w:rsidR="1BC0112B" w:rsidRPr="56307571">
        <w:rPr>
          <w:rFonts w:asciiTheme="majorBidi" w:hAnsiTheme="majorBidi" w:cstheme="majorBidi"/>
          <w:lang w:eastAsia="es-CO"/>
        </w:rPr>
        <w:t xml:space="preserve">para convertir los textos en </w:t>
      </w:r>
      <w:proofErr w:type="spellStart"/>
      <w:r w:rsidR="1BC0112B" w:rsidRPr="56307571">
        <w:rPr>
          <w:rFonts w:asciiTheme="majorBidi" w:hAnsiTheme="majorBidi" w:cstheme="majorBidi"/>
          <w:lang w:eastAsia="es-CO"/>
        </w:rPr>
        <w:t>embeddings</w:t>
      </w:r>
      <w:proofErr w:type="spellEnd"/>
      <w:r w:rsidR="2B9ED7EA" w:rsidRPr="56307571">
        <w:rPr>
          <w:rFonts w:asciiTheme="majorBidi" w:hAnsiTheme="majorBidi" w:cstheme="majorBidi"/>
          <w:lang w:eastAsia="es-CO"/>
        </w:rPr>
        <w:t xml:space="preserve"> y así poder analizar cada palabra en su contexto.</w:t>
      </w:r>
    </w:p>
    <w:p w14:paraId="4ACFA4CA" w14:textId="35A3A13B" w:rsidR="00CD557D" w:rsidRPr="00C74F90" w:rsidRDefault="3C49B898" w:rsidP="137A3B30">
      <w:pPr>
        <w:pStyle w:val="Prrafodelista"/>
        <w:numPr>
          <w:ilvl w:val="0"/>
          <w:numId w:val="25"/>
        </w:numPr>
        <w:rPr>
          <w:rFonts w:asciiTheme="majorBidi" w:hAnsiTheme="majorBidi" w:cstheme="majorBidi"/>
          <w:lang w:eastAsia="es-CO"/>
        </w:rPr>
      </w:pPr>
      <w:r w:rsidRPr="137A3B30">
        <w:rPr>
          <w:rFonts w:asciiTheme="majorBidi" w:hAnsiTheme="majorBidi" w:cstheme="majorBidi"/>
          <w:lang w:eastAsia="es-CO"/>
        </w:rPr>
        <w:t xml:space="preserve">Combinar las </w:t>
      </w:r>
      <w:r w:rsidR="1BC0112B" w:rsidRPr="137A3B30">
        <w:rPr>
          <w:rFonts w:asciiTheme="majorBidi" w:hAnsiTheme="majorBidi" w:cstheme="majorBidi"/>
          <w:lang w:eastAsia="es-CO"/>
        </w:rPr>
        <w:t>variables</w:t>
      </w:r>
      <w:r w:rsidR="00D978DE" w:rsidRPr="137A3B30">
        <w:rPr>
          <w:rFonts w:asciiTheme="majorBidi" w:hAnsiTheme="majorBidi" w:cstheme="majorBidi"/>
          <w:lang w:eastAsia="es-CO"/>
        </w:rPr>
        <w:t xml:space="preserve"> adicionales como el año de la película y su rating</w:t>
      </w:r>
      <w:r w:rsidR="66F257DA" w:rsidRPr="137A3B30">
        <w:rPr>
          <w:rFonts w:asciiTheme="majorBidi" w:hAnsiTheme="majorBidi" w:cstheme="majorBidi"/>
          <w:lang w:eastAsia="es-CO"/>
        </w:rPr>
        <w:t>.</w:t>
      </w:r>
    </w:p>
    <w:p w14:paraId="6666BF33" w14:textId="761FA5C9" w:rsidR="006A3A6E" w:rsidRPr="006A3A6E" w:rsidRDefault="42202673" w:rsidP="56307571">
      <w:pPr>
        <w:rPr>
          <w:rFonts w:asciiTheme="majorBidi" w:hAnsiTheme="majorBidi" w:cstheme="majorBidi"/>
          <w:lang w:val="es-CO" w:eastAsia="es-CO"/>
        </w:rPr>
      </w:pPr>
      <w:r w:rsidRPr="56307571">
        <w:rPr>
          <w:rFonts w:asciiTheme="majorBidi" w:hAnsiTheme="majorBidi" w:cstheme="majorBidi"/>
          <w:lang w:val="es-CO" w:eastAsia="es-CO"/>
        </w:rPr>
        <w:lastRenderedPageBreak/>
        <w:t>Los datos se dividieron en conjuntos de entrenamiento y prueba, utilizando un 67% para entrenamiento y un 33% para pruebas.</w:t>
      </w:r>
    </w:p>
    <w:p w14:paraId="12FCD14E" w14:textId="2087497A" w:rsidR="006A3A6E" w:rsidRPr="006A3A6E" w:rsidRDefault="3D6ECFC7" w:rsidP="56307571">
      <w:pPr>
        <w:rPr>
          <w:rFonts w:asciiTheme="majorBidi" w:hAnsiTheme="majorBidi" w:cstheme="majorBidi"/>
          <w:lang w:val="es-CO" w:eastAsia="es-CO"/>
        </w:rPr>
      </w:pPr>
      <w:r w:rsidRPr="56307571">
        <w:rPr>
          <w:rFonts w:asciiTheme="majorBidi" w:hAnsiTheme="majorBidi" w:cstheme="majorBidi"/>
          <w:lang w:val="es-CO" w:eastAsia="es-CO"/>
        </w:rPr>
        <w:t xml:space="preserve"> </w:t>
      </w:r>
      <w:r w:rsidR="03FA5D9A" w:rsidRPr="56307571">
        <w:rPr>
          <w:rFonts w:asciiTheme="majorBidi" w:hAnsiTheme="majorBidi" w:cstheme="majorBidi"/>
          <w:lang w:val="es-CO" w:eastAsia="es-CO"/>
        </w:rPr>
        <w:t xml:space="preserve">Se desarrollaron los 4 modelos que se listan en la Tabla </w:t>
      </w:r>
      <w:r w:rsidR="13F28CDE" w:rsidRPr="56307571">
        <w:rPr>
          <w:rFonts w:asciiTheme="majorBidi" w:hAnsiTheme="majorBidi" w:cstheme="majorBidi"/>
          <w:lang w:val="es-CO" w:eastAsia="es-CO"/>
        </w:rPr>
        <w:t>4</w:t>
      </w:r>
      <w:r w:rsidR="03FA5D9A" w:rsidRPr="56307571">
        <w:rPr>
          <w:rFonts w:asciiTheme="majorBidi" w:hAnsiTheme="majorBidi" w:cstheme="majorBidi"/>
          <w:lang w:val="es-CO" w:eastAsia="es-CO"/>
        </w:rPr>
        <w:t>, con los resultados de la métrica por AUC tanto en entrenamiento como en prueba</w:t>
      </w:r>
      <w:r w:rsidR="4D5224E0" w:rsidRPr="56307571">
        <w:rPr>
          <w:rFonts w:asciiTheme="majorBidi" w:hAnsiTheme="majorBidi" w:cstheme="majorBidi"/>
          <w:lang w:val="es-CO" w:eastAsia="es-CO"/>
        </w:rPr>
        <w:t>:</w:t>
      </w:r>
    </w:p>
    <w:tbl>
      <w:tblPr>
        <w:tblW w:w="5700" w:type="dxa"/>
        <w:jc w:val="center"/>
        <w:tblCellMar>
          <w:left w:w="70" w:type="dxa"/>
          <w:right w:w="70" w:type="dxa"/>
        </w:tblCellMar>
        <w:tblLook w:val="04A0" w:firstRow="1" w:lastRow="0" w:firstColumn="1" w:lastColumn="0" w:noHBand="0" w:noVBand="1"/>
      </w:tblPr>
      <w:tblGrid>
        <w:gridCol w:w="480"/>
        <w:gridCol w:w="2480"/>
        <w:gridCol w:w="1380"/>
        <w:gridCol w:w="1360"/>
      </w:tblGrid>
      <w:tr w:rsidR="0071189C" w:rsidRPr="00CD557D" w14:paraId="1C733923" w14:textId="77777777" w:rsidTr="56307571">
        <w:trPr>
          <w:trHeight w:val="300"/>
          <w:jc w:val="center"/>
        </w:trPr>
        <w:tc>
          <w:tcPr>
            <w:tcW w:w="4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00C2161" w14:textId="77777777" w:rsidR="00CD557D" w:rsidRPr="00CD557D" w:rsidRDefault="00CD557D" w:rsidP="00CD557D">
            <w:pPr>
              <w:spacing w:after="0" w:line="240" w:lineRule="auto"/>
              <w:jc w:val="left"/>
              <w:rPr>
                <w:rFonts w:ascii="Segoe UI" w:eastAsia="Times New Roman" w:hAnsi="Segoe UI" w:cs="Segoe UI"/>
                <w:b/>
                <w:bCs/>
                <w:sz w:val="20"/>
                <w:szCs w:val="20"/>
                <w:lang w:val="es-CO" w:eastAsia="es-CO"/>
              </w:rPr>
            </w:pPr>
            <w:r w:rsidRPr="00CD557D">
              <w:rPr>
                <w:rFonts w:ascii="Segoe UI" w:eastAsia="Times New Roman" w:hAnsi="Segoe UI" w:cs="Segoe UI"/>
                <w:b/>
                <w:bCs/>
                <w:sz w:val="20"/>
                <w:szCs w:val="20"/>
                <w:lang w:val="es-CO" w:eastAsia="es-CO"/>
              </w:rPr>
              <w:t> </w:t>
            </w:r>
          </w:p>
        </w:tc>
        <w:tc>
          <w:tcPr>
            <w:tcW w:w="248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C693883" w14:textId="77777777" w:rsidR="00CD557D" w:rsidRPr="00CD557D" w:rsidRDefault="00CD557D" w:rsidP="00CD557D">
            <w:pPr>
              <w:spacing w:after="0" w:line="240" w:lineRule="auto"/>
              <w:jc w:val="center"/>
              <w:rPr>
                <w:rFonts w:ascii="Segoe UI" w:eastAsia="Times New Roman" w:hAnsi="Segoe UI" w:cs="Segoe UI"/>
                <w:b/>
                <w:bCs/>
                <w:sz w:val="20"/>
                <w:szCs w:val="20"/>
                <w:lang w:val="es-CO" w:eastAsia="es-CO"/>
              </w:rPr>
            </w:pPr>
            <w:r w:rsidRPr="00CD557D">
              <w:rPr>
                <w:rFonts w:ascii="Segoe UI" w:eastAsia="Times New Roman" w:hAnsi="Segoe UI" w:cs="Segoe UI"/>
                <w:b/>
                <w:bCs/>
                <w:sz w:val="20"/>
                <w:szCs w:val="20"/>
                <w:lang w:val="es-CO" w:eastAsia="es-CO"/>
              </w:rPr>
              <w:t>Modelo</w:t>
            </w:r>
          </w:p>
        </w:tc>
        <w:tc>
          <w:tcPr>
            <w:tcW w:w="138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A9F53A" w14:textId="77777777" w:rsidR="00CD557D" w:rsidRPr="00CD557D" w:rsidRDefault="00CD557D" w:rsidP="00CD557D">
            <w:pPr>
              <w:spacing w:after="0" w:line="240" w:lineRule="auto"/>
              <w:jc w:val="center"/>
              <w:rPr>
                <w:rFonts w:ascii="Segoe UI" w:eastAsia="Times New Roman" w:hAnsi="Segoe UI" w:cs="Segoe UI"/>
                <w:b/>
                <w:bCs/>
                <w:sz w:val="20"/>
                <w:szCs w:val="20"/>
                <w:lang w:val="es-CO" w:eastAsia="es-CO"/>
              </w:rPr>
            </w:pPr>
            <w:r w:rsidRPr="00CD557D">
              <w:rPr>
                <w:rFonts w:ascii="Segoe UI" w:eastAsia="Times New Roman" w:hAnsi="Segoe UI" w:cs="Segoe UI"/>
                <w:b/>
                <w:bCs/>
                <w:sz w:val="20"/>
                <w:szCs w:val="20"/>
                <w:lang w:val="es-CO" w:eastAsia="es-CO"/>
              </w:rPr>
              <w:t>AUC_Train</w:t>
            </w:r>
          </w:p>
        </w:tc>
        <w:tc>
          <w:tcPr>
            <w:tcW w:w="13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2316818" w14:textId="77777777" w:rsidR="00CD557D" w:rsidRPr="00CD557D" w:rsidRDefault="00CD557D" w:rsidP="00CD557D">
            <w:pPr>
              <w:spacing w:after="0" w:line="240" w:lineRule="auto"/>
              <w:jc w:val="center"/>
              <w:rPr>
                <w:rFonts w:ascii="Segoe UI" w:eastAsia="Times New Roman" w:hAnsi="Segoe UI" w:cs="Segoe UI"/>
                <w:b/>
                <w:bCs/>
                <w:sz w:val="20"/>
                <w:szCs w:val="20"/>
                <w:lang w:val="es-CO" w:eastAsia="es-CO"/>
              </w:rPr>
            </w:pPr>
            <w:r w:rsidRPr="00CD557D">
              <w:rPr>
                <w:rFonts w:ascii="Segoe UI" w:eastAsia="Times New Roman" w:hAnsi="Segoe UI" w:cs="Segoe UI"/>
                <w:b/>
                <w:bCs/>
                <w:sz w:val="20"/>
                <w:szCs w:val="20"/>
                <w:lang w:val="es-CO" w:eastAsia="es-CO"/>
              </w:rPr>
              <w:t>AUC_Test</w:t>
            </w:r>
          </w:p>
        </w:tc>
      </w:tr>
      <w:tr w:rsidR="0071189C" w:rsidRPr="00CD557D" w14:paraId="0FA5382C"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0B63B415" w14:textId="77777777" w:rsidR="00CD557D" w:rsidRPr="00CD557D" w:rsidRDefault="00CD557D" w:rsidP="00CD557D">
            <w:pPr>
              <w:spacing w:after="0" w:line="240" w:lineRule="auto"/>
              <w:jc w:val="center"/>
              <w:rPr>
                <w:rFonts w:ascii="Segoe UI" w:eastAsia="Times New Roman" w:hAnsi="Segoe UI" w:cs="Segoe UI"/>
                <w:b/>
                <w:bCs/>
                <w:color w:val="000000"/>
                <w:sz w:val="20"/>
                <w:szCs w:val="20"/>
                <w:lang w:val="es-CO" w:eastAsia="es-CO"/>
              </w:rPr>
            </w:pPr>
            <w:r w:rsidRPr="00CD557D">
              <w:rPr>
                <w:rFonts w:ascii="Segoe UI" w:eastAsia="Times New Roman" w:hAnsi="Segoe UI" w:cs="Segoe UI"/>
                <w:b/>
                <w:bCs/>
                <w:color w:val="000000"/>
                <w:sz w:val="20"/>
                <w:szCs w:val="20"/>
                <w:lang w:val="es-CO" w:eastAsia="es-CO"/>
              </w:rPr>
              <w:t>0</w:t>
            </w:r>
          </w:p>
        </w:tc>
        <w:tc>
          <w:tcPr>
            <w:tcW w:w="2480" w:type="dxa"/>
            <w:tcBorders>
              <w:top w:val="nil"/>
              <w:left w:val="nil"/>
              <w:bottom w:val="single" w:sz="4" w:space="0" w:color="auto"/>
              <w:right w:val="single" w:sz="4" w:space="0" w:color="auto"/>
            </w:tcBorders>
            <w:shd w:val="clear" w:color="auto" w:fill="FFFFFF" w:themeFill="background1"/>
            <w:vAlign w:val="center"/>
            <w:hideMark/>
          </w:tcPr>
          <w:p w14:paraId="0B003E3B" w14:textId="77777777" w:rsidR="00CD557D" w:rsidRPr="00CD557D" w:rsidRDefault="00CD557D" w:rsidP="00CD557D">
            <w:pPr>
              <w:spacing w:after="0" w:line="240" w:lineRule="auto"/>
              <w:jc w:val="left"/>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Logistic Regression</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2360248B" w14:textId="77777777" w:rsidR="00CD557D" w:rsidRPr="00CD557D" w:rsidRDefault="00CD557D" w:rsidP="00CD557D">
            <w:pPr>
              <w:spacing w:after="0" w:line="240" w:lineRule="auto"/>
              <w:jc w:val="center"/>
              <w:rPr>
                <w:rFonts w:ascii="Segoe UI" w:eastAsia="Times New Roman" w:hAnsi="Segoe UI" w:cs="Segoe UI"/>
                <w:b/>
                <w:sz w:val="20"/>
                <w:szCs w:val="20"/>
                <w:lang w:val="es-CO" w:eastAsia="es-CO"/>
              </w:rPr>
            </w:pPr>
            <w:r w:rsidRPr="00CD557D">
              <w:rPr>
                <w:rFonts w:ascii="Segoe UI" w:eastAsia="Times New Roman" w:hAnsi="Segoe UI" w:cs="Segoe UI"/>
                <w:b/>
                <w:sz w:val="20"/>
                <w:szCs w:val="20"/>
                <w:lang w:val="es-CO" w:eastAsia="es-CO"/>
              </w:rPr>
              <w:t>0.931710</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3A66AA6F" w14:textId="77777777" w:rsidR="00CD557D" w:rsidRPr="00CD557D" w:rsidRDefault="00CD557D" w:rsidP="00CD557D">
            <w:pPr>
              <w:spacing w:after="0" w:line="240" w:lineRule="auto"/>
              <w:jc w:val="center"/>
              <w:rPr>
                <w:rFonts w:ascii="Segoe UI" w:eastAsia="Times New Roman" w:hAnsi="Segoe UI" w:cs="Segoe UI"/>
                <w:b/>
                <w:sz w:val="20"/>
                <w:szCs w:val="20"/>
                <w:lang w:val="es-CO" w:eastAsia="es-CO"/>
              </w:rPr>
            </w:pPr>
            <w:r w:rsidRPr="00CD557D">
              <w:rPr>
                <w:rFonts w:ascii="Segoe UI" w:eastAsia="Times New Roman" w:hAnsi="Segoe UI" w:cs="Segoe UI"/>
                <w:b/>
                <w:sz w:val="20"/>
                <w:szCs w:val="20"/>
                <w:lang w:val="es-CO" w:eastAsia="es-CO"/>
              </w:rPr>
              <w:t>0.901413</w:t>
            </w:r>
          </w:p>
        </w:tc>
      </w:tr>
      <w:tr w:rsidR="0071189C" w:rsidRPr="00CD557D" w14:paraId="7D94715E"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5068AD46" w14:textId="77777777" w:rsidR="00CD557D" w:rsidRPr="00CD557D" w:rsidRDefault="00CD557D" w:rsidP="00CD557D">
            <w:pPr>
              <w:spacing w:after="0" w:line="240" w:lineRule="auto"/>
              <w:jc w:val="center"/>
              <w:rPr>
                <w:rFonts w:ascii="Segoe UI" w:eastAsia="Times New Roman" w:hAnsi="Segoe UI" w:cs="Segoe UI"/>
                <w:b/>
                <w:bCs/>
                <w:color w:val="000000"/>
                <w:sz w:val="20"/>
                <w:szCs w:val="20"/>
                <w:lang w:val="es-CO" w:eastAsia="es-CO"/>
              </w:rPr>
            </w:pPr>
            <w:r w:rsidRPr="00CD557D">
              <w:rPr>
                <w:rFonts w:ascii="Segoe UI" w:eastAsia="Times New Roman" w:hAnsi="Segoe UI" w:cs="Segoe UI"/>
                <w:b/>
                <w:bCs/>
                <w:color w:val="000000"/>
                <w:sz w:val="20"/>
                <w:szCs w:val="20"/>
                <w:lang w:val="es-CO" w:eastAsia="es-CO"/>
              </w:rPr>
              <w:t>1</w:t>
            </w:r>
          </w:p>
        </w:tc>
        <w:tc>
          <w:tcPr>
            <w:tcW w:w="2480" w:type="dxa"/>
            <w:tcBorders>
              <w:top w:val="nil"/>
              <w:left w:val="nil"/>
              <w:bottom w:val="single" w:sz="4" w:space="0" w:color="auto"/>
              <w:right w:val="single" w:sz="4" w:space="0" w:color="auto"/>
            </w:tcBorders>
            <w:shd w:val="clear" w:color="auto" w:fill="FFFFFF" w:themeFill="background1"/>
            <w:vAlign w:val="center"/>
            <w:hideMark/>
          </w:tcPr>
          <w:p w14:paraId="5ACC4699" w14:textId="77777777" w:rsidR="00CD557D" w:rsidRPr="00CD557D" w:rsidRDefault="00CD557D" w:rsidP="00CD557D">
            <w:pPr>
              <w:spacing w:after="0" w:line="240" w:lineRule="auto"/>
              <w:jc w:val="left"/>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Random Forest</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69BD3232" w14:textId="77777777" w:rsidR="00CD557D" w:rsidRPr="00CD557D" w:rsidRDefault="00CD557D" w:rsidP="00CD557D">
            <w:pPr>
              <w:spacing w:after="0" w:line="240" w:lineRule="auto"/>
              <w:jc w:val="center"/>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0.922219</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1A3BA778" w14:textId="77777777" w:rsidR="00CD557D" w:rsidRPr="00CD557D" w:rsidRDefault="00CD557D" w:rsidP="00CD557D">
            <w:pPr>
              <w:spacing w:after="0" w:line="240" w:lineRule="auto"/>
              <w:jc w:val="center"/>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0.872027</w:t>
            </w:r>
          </w:p>
        </w:tc>
      </w:tr>
      <w:tr w:rsidR="0071189C" w:rsidRPr="00CD557D" w14:paraId="539C27C6"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42CE2DFE" w14:textId="77777777" w:rsidR="00CD557D" w:rsidRPr="00CD557D" w:rsidRDefault="00CD557D" w:rsidP="00CD557D">
            <w:pPr>
              <w:spacing w:after="0" w:line="240" w:lineRule="auto"/>
              <w:jc w:val="center"/>
              <w:rPr>
                <w:rFonts w:ascii="Segoe UI" w:eastAsia="Times New Roman" w:hAnsi="Segoe UI" w:cs="Segoe UI"/>
                <w:b/>
                <w:bCs/>
                <w:color w:val="000000"/>
                <w:sz w:val="20"/>
                <w:szCs w:val="20"/>
                <w:lang w:val="es-CO" w:eastAsia="es-CO"/>
              </w:rPr>
            </w:pPr>
            <w:r w:rsidRPr="00CD557D">
              <w:rPr>
                <w:rFonts w:ascii="Segoe UI" w:eastAsia="Times New Roman" w:hAnsi="Segoe UI" w:cs="Segoe UI"/>
                <w:b/>
                <w:bCs/>
                <w:color w:val="000000"/>
                <w:sz w:val="20"/>
                <w:szCs w:val="20"/>
                <w:lang w:val="es-CO" w:eastAsia="es-CO"/>
              </w:rPr>
              <w:t>2</w:t>
            </w:r>
          </w:p>
        </w:tc>
        <w:tc>
          <w:tcPr>
            <w:tcW w:w="2480" w:type="dxa"/>
            <w:tcBorders>
              <w:top w:val="nil"/>
              <w:left w:val="nil"/>
              <w:bottom w:val="single" w:sz="4" w:space="0" w:color="auto"/>
              <w:right w:val="single" w:sz="4" w:space="0" w:color="auto"/>
            </w:tcBorders>
            <w:shd w:val="clear" w:color="auto" w:fill="FFFFFF" w:themeFill="background1"/>
            <w:vAlign w:val="center"/>
            <w:hideMark/>
          </w:tcPr>
          <w:p w14:paraId="7AC73313" w14:textId="77777777" w:rsidR="00CD557D" w:rsidRPr="00CD557D" w:rsidRDefault="00CD557D" w:rsidP="00CD557D">
            <w:pPr>
              <w:spacing w:after="0" w:line="240" w:lineRule="auto"/>
              <w:jc w:val="left"/>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XGBoost</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46FF5CE2" w14:textId="77777777" w:rsidR="00CD557D" w:rsidRPr="00CD557D" w:rsidRDefault="00CD557D" w:rsidP="00CD557D">
            <w:pPr>
              <w:spacing w:after="0" w:line="240" w:lineRule="auto"/>
              <w:jc w:val="center"/>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0.985749</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4D9B230A" w14:textId="77777777" w:rsidR="00CD557D" w:rsidRPr="00CD557D" w:rsidRDefault="00CD557D" w:rsidP="00CD557D">
            <w:pPr>
              <w:spacing w:after="0" w:line="240" w:lineRule="auto"/>
              <w:jc w:val="center"/>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0.851250</w:t>
            </w:r>
          </w:p>
        </w:tc>
      </w:tr>
      <w:tr w:rsidR="0071189C" w:rsidRPr="00CD557D" w14:paraId="406958ED"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28AEBB69" w14:textId="77777777" w:rsidR="00CD557D" w:rsidRPr="00CD557D" w:rsidRDefault="00CD557D" w:rsidP="00CD557D">
            <w:pPr>
              <w:spacing w:after="0" w:line="240" w:lineRule="auto"/>
              <w:jc w:val="center"/>
              <w:rPr>
                <w:rFonts w:ascii="Segoe UI" w:eastAsia="Times New Roman" w:hAnsi="Segoe UI" w:cs="Segoe UI"/>
                <w:b/>
                <w:bCs/>
                <w:color w:val="000000"/>
                <w:sz w:val="20"/>
                <w:szCs w:val="20"/>
                <w:lang w:val="es-CO" w:eastAsia="es-CO"/>
              </w:rPr>
            </w:pPr>
            <w:r w:rsidRPr="00CD557D">
              <w:rPr>
                <w:rFonts w:ascii="Segoe UI" w:eastAsia="Times New Roman" w:hAnsi="Segoe UI" w:cs="Segoe UI"/>
                <w:b/>
                <w:bCs/>
                <w:color w:val="000000"/>
                <w:sz w:val="20"/>
                <w:szCs w:val="20"/>
                <w:lang w:val="es-CO" w:eastAsia="es-CO"/>
              </w:rPr>
              <w:t>3</w:t>
            </w:r>
          </w:p>
        </w:tc>
        <w:tc>
          <w:tcPr>
            <w:tcW w:w="2480" w:type="dxa"/>
            <w:tcBorders>
              <w:top w:val="nil"/>
              <w:left w:val="nil"/>
              <w:bottom w:val="single" w:sz="4" w:space="0" w:color="auto"/>
              <w:right w:val="single" w:sz="4" w:space="0" w:color="auto"/>
            </w:tcBorders>
            <w:shd w:val="clear" w:color="auto" w:fill="FFFFFF" w:themeFill="background1"/>
            <w:vAlign w:val="center"/>
            <w:hideMark/>
          </w:tcPr>
          <w:p w14:paraId="525874E0" w14:textId="77777777" w:rsidR="00CD557D" w:rsidRPr="00CD557D" w:rsidRDefault="00CD557D" w:rsidP="00CD557D">
            <w:pPr>
              <w:spacing w:after="0" w:line="240" w:lineRule="auto"/>
              <w:jc w:val="left"/>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Redes Neuronales LSTM</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26888507" w14:textId="77777777" w:rsidR="00CD557D" w:rsidRPr="00CD557D" w:rsidRDefault="00CD557D" w:rsidP="00CD557D">
            <w:pPr>
              <w:spacing w:after="0" w:line="240" w:lineRule="auto"/>
              <w:jc w:val="center"/>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0.546452</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5E64143D" w14:textId="77777777" w:rsidR="00CD557D" w:rsidRPr="00CD557D" w:rsidRDefault="00CD557D" w:rsidP="00CD557D">
            <w:pPr>
              <w:spacing w:after="0" w:line="240" w:lineRule="auto"/>
              <w:jc w:val="center"/>
              <w:rPr>
                <w:rFonts w:ascii="Segoe UI" w:eastAsia="Times New Roman" w:hAnsi="Segoe UI" w:cs="Segoe UI"/>
                <w:color w:val="000000"/>
                <w:sz w:val="20"/>
                <w:szCs w:val="20"/>
                <w:lang w:val="es-CO" w:eastAsia="es-CO"/>
              </w:rPr>
            </w:pPr>
            <w:r w:rsidRPr="00CD557D">
              <w:rPr>
                <w:rFonts w:ascii="Segoe UI" w:eastAsia="Times New Roman" w:hAnsi="Segoe UI" w:cs="Segoe UI"/>
                <w:color w:val="000000"/>
                <w:sz w:val="20"/>
                <w:szCs w:val="20"/>
                <w:lang w:val="es-CO" w:eastAsia="es-CO"/>
              </w:rPr>
              <w:t>0.542434</w:t>
            </w:r>
          </w:p>
        </w:tc>
      </w:tr>
    </w:tbl>
    <w:p w14:paraId="10D364A4" w14:textId="48B88B82" w:rsidR="00CD557D" w:rsidRPr="00C74F90" w:rsidRDefault="004A2FC0" w:rsidP="56307571">
      <w:pPr>
        <w:spacing w:before="240"/>
        <w:rPr>
          <w:rFonts w:asciiTheme="majorBidi" w:hAnsiTheme="majorBidi" w:cstheme="majorBidi"/>
          <w:lang w:val="es-CO" w:eastAsia="es-CO"/>
        </w:rPr>
      </w:pPr>
      <w:r w:rsidRPr="00C74F90">
        <w:rPr>
          <w:rFonts w:asciiTheme="majorBidi" w:hAnsiTheme="majorBidi" w:cstheme="majorBidi"/>
          <w:lang w:val="es-CO" w:eastAsia="es-CO"/>
        </w:rPr>
        <w:t>El modelo de regresión logística presentó el mejor desempeño general con un AUC de 0.901 en el conjunto de prueba, seguido por el modelo Random Forest y XGBoost. Si bien el modelo de Random Forest mostró un buen ajuste en el conjunto de entrenamiento, evidenció cierto sobreajuste en los datos de prueba. Por otro lado, la red neuronal LSTM obtuvo el peor desempeño, lo que sugiere que el modelo no logró capturar las relaciones entre los datos de manera eficiente. La gráfica final muestra que el umbral de éxito fue superado únicamente por la regresión logística, destacándose como el modelo más robusto para este conjunto de datos.</w:t>
      </w:r>
    </w:p>
    <w:p w14:paraId="29202890" w14:textId="6B97FFC2" w:rsidR="03435AD2" w:rsidRDefault="03435AD2" w:rsidP="56307571">
      <w:pPr>
        <w:rPr>
          <w:rFonts w:asciiTheme="majorBidi" w:hAnsiTheme="majorBidi" w:cstheme="majorBidi"/>
          <w:lang w:val="es-CO" w:eastAsia="es-CO"/>
        </w:rPr>
      </w:pPr>
      <w:r w:rsidRPr="56307571">
        <w:rPr>
          <w:rFonts w:asciiTheme="majorBidi" w:hAnsiTheme="majorBidi" w:cstheme="majorBidi"/>
          <w:lang w:val="es-CO" w:eastAsia="es-CO"/>
        </w:rPr>
        <w:t>En los modelos implementados, s</w:t>
      </w:r>
      <w:r w:rsidR="66988794" w:rsidRPr="56307571">
        <w:rPr>
          <w:rFonts w:asciiTheme="majorBidi" w:hAnsiTheme="majorBidi" w:cstheme="majorBidi"/>
          <w:lang w:val="es-CO" w:eastAsia="es-CO"/>
        </w:rPr>
        <w:t xml:space="preserve">e utilizó </w:t>
      </w:r>
      <w:proofErr w:type="spellStart"/>
      <w:r w:rsidR="66988794" w:rsidRPr="56307571">
        <w:rPr>
          <w:rFonts w:asciiTheme="majorBidi" w:hAnsiTheme="majorBidi" w:cstheme="majorBidi"/>
          <w:i/>
          <w:iCs/>
          <w:lang w:eastAsia="es-CO"/>
        </w:rPr>
        <w:t>MultiOutputClassifier</w:t>
      </w:r>
      <w:proofErr w:type="spellEnd"/>
      <w:r w:rsidR="66988794" w:rsidRPr="56307571">
        <w:rPr>
          <w:rFonts w:asciiTheme="majorBidi" w:hAnsiTheme="majorBidi" w:cstheme="majorBidi"/>
          <w:lang w:eastAsia="es-CO"/>
        </w:rPr>
        <w:t xml:space="preserve">, un </w:t>
      </w:r>
      <w:r w:rsidR="66988794" w:rsidRPr="56307571">
        <w:rPr>
          <w:rFonts w:asciiTheme="majorBidi" w:hAnsiTheme="majorBidi" w:cstheme="majorBidi"/>
          <w:lang w:val="es-CO" w:eastAsia="es-CO"/>
        </w:rPr>
        <w:t xml:space="preserve">clasificador para problemas de clasificación </w:t>
      </w:r>
      <w:proofErr w:type="spellStart"/>
      <w:r w:rsidR="66988794" w:rsidRPr="56307571">
        <w:rPr>
          <w:rFonts w:asciiTheme="majorBidi" w:hAnsiTheme="majorBidi" w:cstheme="majorBidi"/>
          <w:lang w:val="es-CO" w:eastAsia="es-CO"/>
        </w:rPr>
        <w:t>multietiqueta</w:t>
      </w:r>
      <w:proofErr w:type="spellEnd"/>
      <w:r w:rsidR="66988794" w:rsidRPr="56307571">
        <w:rPr>
          <w:rFonts w:asciiTheme="majorBidi" w:hAnsiTheme="majorBidi" w:cstheme="majorBidi"/>
          <w:lang w:val="es-CO" w:eastAsia="es-CO"/>
        </w:rPr>
        <w:t xml:space="preserve"> (</w:t>
      </w:r>
      <w:proofErr w:type="spellStart"/>
      <w:r w:rsidR="66988794" w:rsidRPr="56307571">
        <w:rPr>
          <w:rFonts w:asciiTheme="majorBidi" w:hAnsiTheme="majorBidi" w:cstheme="majorBidi"/>
          <w:lang w:val="es-CO" w:eastAsia="es-CO"/>
        </w:rPr>
        <w:t>multilabel</w:t>
      </w:r>
      <w:proofErr w:type="spellEnd"/>
      <w:r w:rsidR="66988794" w:rsidRPr="56307571">
        <w:rPr>
          <w:rFonts w:asciiTheme="majorBidi" w:hAnsiTheme="majorBidi" w:cstheme="majorBidi"/>
          <w:lang w:val="es-CO" w:eastAsia="es-CO"/>
        </w:rPr>
        <w:t xml:space="preserve">), donde cada instancia (ejemplo) puede pertenecer a múltiples clases simultáneamente. </w:t>
      </w:r>
      <w:r w:rsidR="65734DF4" w:rsidRPr="56307571">
        <w:rPr>
          <w:rFonts w:asciiTheme="majorBidi" w:hAnsiTheme="majorBidi" w:cstheme="majorBidi"/>
          <w:lang w:val="es-CO" w:eastAsia="es-CO"/>
        </w:rPr>
        <w:t>E</w:t>
      </w:r>
      <w:r w:rsidR="66988794" w:rsidRPr="56307571">
        <w:rPr>
          <w:rFonts w:asciiTheme="majorBidi" w:hAnsiTheme="majorBidi" w:cstheme="majorBidi"/>
          <w:lang w:val="es-CO" w:eastAsia="es-CO"/>
        </w:rPr>
        <w:t>ntrena un clasificador por cada etiqueta (o clase) presente en los datos. Para cada etiqueta, crea un modelo independiente y luego hace predicciones para cada uno de esos modelos. El resultado es que cada instancia puede ser clasificada en múltiples clases.</w:t>
      </w:r>
      <w:r w:rsidR="76F928E0" w:rsidRPr="56307571">
        <w:rPr>
          <w:rFonts w:asciiTheme="majorBidi" w:hAnsiTheme="majorBidi" w:cstheme="majorBidi"/>
          <w:lang w:val="es-CO" w:eastAsia="es-CO"/>
        </w:rPr>
        <w:t xml:space="preserve"> Finalmente, se obtiene el AUC promedio de los AUC calculados por clase.</w:t>
      </w:r>
    </w:p>
    <w:p w14:paraId="3FD05D50" w14:textId="182BFF1D" w:rsidR="2EF4A673" w:rsidRDefault="2EF4A673" w:rsidP="56307571">
      <w:pPr>
        <w:spacing w:before="240"/>
        <w:rPr>
          <w:rFonts w:eastAsia="Times New Roman" w:cs="Times New Roman"/>
        </w:rPr>
      </w:pPr>
      <w:r w:rsidRPr="56307571">
        <w:rPr>
          <w:rFonts w:asciiTheme="majorBidi" w:hAnsiTheme="majorBidi" w:cstheme="majorBidi"/>
          <w:lang w:val="es-CO" w:eastAsia="es-CO"/>
        </w:rPr>
        <w:t>En el modelo Random Forest s</w:t>
      </w:r>
      <w:r w:rsidR="66988794" w:rsidRPr="56307571">
        <w:rPr>
          <w:rFonts w:asciiTheme="majorBidi" w:hAnsiTheme="majorBidi" w:cstheme="majorBidi"/>
          <w:lang w:val="es-CO" w:eastAsia="es-CO"/>
        </w:rPr>
        <w:t>e incluy</w:t>
      </w:r>
      <w:r w:rsidR="77D0A56B" w:rsidRPr="56307571">
        <w:rPr>
          <w:rFonts w:asciiTheme="majorBidi" w:hAnsiTheme="majorBidi" w:cstheme="majorBidi"/>
          <w:lang w:val="es-CO" w:eastAsia="es-CO"/>
        </w:rPr>
        <w:t>ó</w:t>
      </w:r>
      <w:r w:rsidR="66988794" w:rsidRPr="56307571">
        <w:rPr>
          <w:rFonts w:asciiTheme="majorBidi" w:hAnsiTheme="majorBidi" w:cstheme="majorBidi"/>
          <w:lang w:val="es-CO" w:eastAsia="es-CO"/>
        </w:rPr>
        <w:t xml:space="preserve"> el parámetro </w:t>
      </w:r>
      <w:proofErr w:type="spellStart"/>
      <w:r w:rsidR="66988794" w:rsidRPr="56307571">
        <w:rPr>
          <w:rFonts w:asciiTheme="majorBidi" w:hAnsiTheme="majorBidi" w:cstheme="majorBidi"/>
          <w:i/>
          <w:iCs/>
          <w:lang w:val="es-CO" w:eastAsia="es-CO"/>
        </w:rPr>
        <w:t>class_weight</w:t>
      </w:r>
      <w:proofErr w:type="spellEnd"/>
      <w:r w:rsidR="66988794" w:rsidRPr="56307571">
        <w:rPr>
          <w:rFonts w:asciiTheme="majorBidi" w:hAnsiTheme="majorBidi" w:cstheme="majorBidi"/>
          <w:i/>
          <w:iCs/>
          <w:lang w:val="es-CO" w:eastAsia="es-CO"/>
        </w:rPr>
        <w:t>='</w:t>
      </w:r>
      <w:proofErr w:type="spellStart"/>
      <w:r w:rsidR="66988794" w:rsidRPr="56307571">
        <w:rPr>
          <w:rFonts w:asciiTheme="majorBidi" w:hAnsiTheme="majorBidi" w:cstheme="majorBidi"/>
          <w:i/>
          <w:iCs/>
          <w:lang w:val="es-CO" w:eastAsia="es-CO"/>
        </w:rPr>
        <w:t>balanced</w:t>
      </w:r>
      <w:proofErr w:type="spellEnd"/>
      <w:r w:rsidR="66988794" w:rsidRPr="56307571">
        <w:rPr>
          <w:rFonts w:asciiTheme="majorBidi" w:hAnsiTheme="majorBidi" w:cstheme="majorBidi"/>
          <w:i/>
          <w:iCs/>
          <w:lang w:val="es-CO" w:eastAsia="es-CO"/>
        </w:rPr>
        <w:t>'</w:t>
      </w:r>
      <w:r w:rsidR="66988794" w:rsidRPr="56307571">
        <w:rPr>
          <w:rFonts w:asciiTheme="majorBidi" w:hAnsiTheme="majorBidi" w:cstheme="majorBidi"/>
          <w:lang w:val="es-CO" w:eastAsia="es-CO"/>
        </w:rPr>
        <w:t xml:space="preserve"> de </w:t>
      </w:r>
      <w:proofErr w:type="spellStart"/>
      <w:r w:rsidR="66988794" w:rsidRPr="56307571">
        <w:rPr>
          <w:rFonts w:asciiTheme="majorBidi" w:hAnsiTheme="majorBidi" w:cstheme="majorBidi"/>
          <w:lang w:val="es-CO" w:eastAsia="es-CO"/>
        </w:rPr>
        <w:t>scikit-learn</w:t>
      </w:r>
      <w:proofErr w:type="spellEnd"/>
      <w:r w:rsidR="66988794" w:rsidRPr="56307571">
        <w:rPr>
          <w:rFonts w:asciiTheme="majorBidi" w:hAnsiTheme="majorBidi" w:cstheme="majorBidi"/>
          <w:lang w:val="es-CO" w:eastAsia="es-CO"/>
        </w:rPr>
        <w:t>, para manejar el desbalanceo de las clases a predecir, calculando automáticamente los pesos inversamente proporcionales a las frecuencias de las clases en los datos. Esto significa que las clases con menos instancias obtendrán un peso mayor, mientras que las clases con más instancias obtendrán un peso menor. Este ajuste ayuda a que el clasificador preste más atención a las instancias de la clase minoritaria durante el proceso de entrenamiento. Como resultado, puede mejorar la capacidad del modelo para predecir correctamente las clases menos representadas.</w:t>
      </w:r>
      <w:r w:rsidR="3F39194C" w:rsidRPr="56307571">
        <w:rPr>
          <w:rFonts w:asciiTheme="majorBidi" w:hAnsiTheme="majorBidi" w:cstheme="majorBidi"/>
          <w:lang w:val="es-CO" w:eastAsia="es-CO"/>
        </w:rPr>
        <w:t xml:space="preserve"> </w:t>
      </w:r>
      <w:r w:rsidR="3F39194C" w:rsidRPr="56307571">
        <w:rPr>
          <w:rFonts w:eastAsia="Times New Roman" w:cs="Times New Roman"/>
          <w:color w:val="000000" w:themeColor="text1"/>
          <w:lang w:val="es-CO"/>
        </w:rPr>
        <w:t>Se realiza una comparación de estos resultados mediante la gráfica del Diagrama 10:</w:t>
      </w:r>
    </w:p>
    <w:p w14:paraId="323A764A" w14:textId="2A00A99F" w:rsidR="66988794" w:rsidRDefault="66988794" w:rsidP="56307571">
      <w:pPr>
        <w:jc w:val="center"/>
        <w:rPr>
          <w:rFonts w:asciiTheme="majorBidi" w:hAnsiTheme="majorBidi" w:cstheme="majorBidi"/>
          <w:color w:val="FF0000"/>
          <w:lang w:val="es-CO" w:eastAsia="es-CO"/>
        </w:rPr>
      </w:pPr>
      <w:r>
        <w:rPr>
          <w:noProof/>
        </w:rPr>
        <w:drawing>
          <wp:inline distT="0" distB="0" distL="0" distR="0" wp14:anchorId="71D2E3AB" wp14:editId="45B13F60">
            <wp:extent cx="2797768" cy="1972744"/>
            <wp:effectExtent l="0" t="0" r="6985" b="0"/>
            <wp:docPr id="199040335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4">
                      <a:extLst>
                        <a:ext uri="{28A0092B-C50C-407E-A947-70E740481C1C}">
                          <a14:useLocalDpi xmlns:a14="http://schemas.microsoft.com/office/drawing/2010/main" val="0"/>
                        </a:ext>
                      </a:extLst>
                    </a:blip>
                    <a:stretch>
                      <a:fillRect/>
                    </a:stretch>
                  </pic:blipFill>
                  <pic:spPr>
                    <a:xfrm>
                      <a:off x="0" y="0"/>
                      <a:ext cx="2797768" cy="1972744"/>
                    </a:xfrm>
                    <a:prstGeom prst="rect">
                      <a:avLst/>
                    </a:prstGeom>
                  </pic:spPr>
                </pic:pic>
              </a:graphicData>
            </a:graphic>
          </wp:inline>
        </w:drawing>
      </w:r>
    </w:p>
    <w:p w14:paraId="4A55D88B" w14:textId="77777777" w:rsidR="00AE6205" w:rsidRPr="00C74F90" w:rsidRDefault="00AE6205" w:rsidP="00CD557D">
      <w:pPr>
        <w:rPr>
          <w:rFonts w:asciiTheme="majorBidi" w:hAnsiTheme="majorBidi" w:cstheme="majorBidi"/>
          <w:lang w:val="es-CO" w:eastAsia="es-CO"/>
        </w:rPr>
      </w:pPr>
    </w:p>
    <w:p w14:paraId="5AE8EDCC" w14:textId="33887E0E" w:rsidR="00CD557D" w:rsidRPr="00C74F90" w:rsidRDefault="29E1DA10" w:rsidP="52BFAF7A">
      <w:pPr>
        <w:pStyle w:val="Ttulo2"/>
        <w:numPr>
          <w:ilvl w:val="0"/>
          <w:numId w:val="0"/>
        </w:numPr>
        <w:rPr>
          <w:lang w:val="es-ES"/>
        </w:rPr>
      </w:pPr>
      <w:r w:rsidRPr="52BFAF7A">
        <w:rPr>
          <w:lang w:val="es-ES"/>
        </w:rPr>
        <w:t>5.</w:t>
      </w:r>
      <w:r w:rsidR="5DDABB8F" w:rsidRPr="56307571">
        <w:rPr>
          <w:lang w:val="es-ES"/>
        </w:rPr>
        <w:t>3</w:t>
      </w:r>
      <w:r w:rsidRPr="52BFAF7A">
        <w:rPr>
          <w:lang w:val="es-ES"/>
        </w:rPr>
        <w:t xml:space="preserve">.  Tercer experimento: Word </w:t>
      </w:r>
      <w:proofErr w:type="spellStart"/>
      <w:r w:rsidRPr="52BFAF7A">
        <w:rPr>
          <w:lang w:val="es-ES"/>
        </w:rPr>
        <w:t>Embedding</w:t>
      </w:r>
      <w:proofErr w:type="spellEnd"/>
      <w:r w:rsidRPr="52BFAF7A">
        <w:rPr>
          <w:lang w:val="es-ES"/>
        </w:rPr>
        <w:t>, solo con ‘</w:t>
      </w:r>
      <w:proofErr w:type="spellStart"/>
      <w:r w:rsidRPr="52BFAF7A">
        <w:rPr>
          <w:lang w:val="es-ES"/>
        </w:rPr>
        <w:t>plot</w:t>
      </w:r>
      <w:proofErr w:type="spellEnd"/>
      <w:r w:rsidRPr="52BFAF7A">
        <w:rPr>
          <w:lang w:val="es-ES"/>
        </w:rPr>
        <w:t>’</w:t>
      </w:r>
    </w:p>
    <w:p w14:paraId="1BD2FB5D" w14:textId="7F8DA4C8" w:rsidR="00A615F8" w:rsidRPr="00F7609A" w:rsidRDefault="5F2CCF1D" w:rsidP="56307571">
      <w:pPr>
        <w:rPr>
          <w:rFonts w:asciiTheme="majorBidi" w:hAnsiTheme="majorBidi" w:cstheme="majorBidi"/>
          <w:lang w:val="es-CO" w:eastAsia="es-CO"/>
        </w:rPr>
      </w:pPr>
      <w:r w:rsidRPr="56307571">
        <w:rPr>
          <w:rFonts w:asciiTheme="majorBidi" w:hAnsiTheme="majorBidi" w:cstheme="majorBidi"/>
          <w:lang w:val="es-CO" w:eastAsia="es-CO"/>
        </w:rPr>
        <w:t xml:space="preserve">En el último experimento, se optó por una preparación de datos solo considerando la variable de </w:t>
      </w:r>
      <w:proofErr w:type="spellStart"/>
      <w:r w:rsidRPr="56307571">
        <w:rPr>
          <w:rFonts w:asciiTheme="majorBidi" w:hAnsiTheme="majorBidi" w:cstheme="majorBidi"/>
          <w:lang w:val="es-CO" w:eastAsia="es-CO"/>
        </w:rPr>
        <w:t>plot</w:t>
      </w:r>
      <w:proofErr w:type="spellEnd"/>
      <w:r w:rsidRPr="56307571">
        <w:rPr>
          <w:rFonts w:asciiTheme="majorBidi" w:hAnsiTheme="majorBidi" w:cstheme="majorBidi"/>
          <w:lang w:val="es-CO" w:eastAsia="es-CO"/>
        </w:rPr>
        <w:t>, sin añadir información adicional como en los anteriores intentos</w:t>
      </w:r>
      <w:r w:rsidR="65A2BB5C" w:rsidRPr="56307571">
        <w:rPr>
          <w:rFonts w:asciiTheme="majorBidi" w:hAnsiTheme="majorBidi" w:cstheme="majorBidi"/>
          <w:lang w:val="es-CO" w:eastAsia="es-CO"/>
        </w:rPr>
        <w:t>.</w:t>
      </w:r>
    </w:p>
    <w:p w14:paraId="17462880" w14:textId="4BF1E00D" w:rsidR="00A615F8" w:rsidRPr="00F7609A" w:rsidRDefault="5EA9C237" w:rsidP="56307571">
      <w:pPr>
        <w:rPr>
          <w:rFonts w:asciiTheme="majorBidi" w:hAnsiTheme="majorBidi" w:cstheme="majorBidi"/>
          <w:lang w:val="es-CO" w:eastAsia="es-CO"/>
        </w:rPr>
      </w:pPr>
      <w:r w:rsidRPr="56307571">
        <w:rPr>
          <w:rFonts w:asciiTheme="majorBidi" w:hAnsiTheme="majorBidi" w:cstheme="majorBidi"/>
          <w:lang w:val="es-CO" w:eastAsia="es-CO"/>
        </w:rPr>
        <w:t xml:space="preserve">Se incluyó al </w:t>
      </w:r>
      <w:proofErr w:type="spellStart"/>
      <w:r w:rsidRPr="56307571">
        <w:rPr>
          <w:rFonts w:asciiTheme="majorBidi" w:hAnsiTheme="majorBidi" w:cstheme="majorBidi"/>
          <w:lang w:val="es-CO" w:eastAsia="es-CO"/>
        </w:rPr>
        <w:t>pre-procesamiento</w:t>
      </w:r>
      <w:proofErr w:type="spellEnd"/>
      <w:r w:rsidRPr="56307571">
        <w:rPr>
          <w:rFonts w:asciiTheme="majorBidi" w:hAnsiTheme="majorBidi" w:cstheme="majorBidi"/>
          <w:lang w:val="es-CO" w:eastAsia="es-CO"/>
        </w:rPr>
        <w:t xml:space="preserve"> básico de los datos, lo siguiente:</w:t>
      </w:r>
    </w:p>
    <w:p w14:paraId="7208897F" w14:textId="0792FA27" w:rsidR="00A615F8" w:rsidRPr="00F7609A" w:rsidRDefault="5EA9C237" w:rsidP="56307571">
      <w:pPr>
        <w:pStyle w:val="Prrafodelista"/>
        <w:numPr>
          <w:ilvl w:val="0"/>
          <w:numId w:val="25"/>
        </w:numPr>
        <w:rPr>
          <w:rFonts w:asciiTheme="majorBidi" w:hAnsiTheme="majorBidi" w:cstheme="majorBidi"/>
          <w:lang w:eastAsia="es-CO"/>
        </w:rPr>
      </w:pPr>
      <w:r w:rsidRPr="56307571">
        <w:rPr>
          <w:rFonts w:asciiTheme="majorBidi" w:hAnsiTheme="majorBidi" w:cstheme="majorBidi"/>
          <w:lang w:eastAsia="es-CO"/>
        </w:rPr>
        <w:t xml:space="preserve">Realizar </w:t>
      </w:r>
      <w:proofErr w:type="spellStart"/>
      <w:r w:rsidRPr="56307571">
        <w:rPr>
          <w:rFonts w:asciiTheme="majorBidi" w:hAnsiTheme="majorBidi" w:cstheme="majorBidi"/>
          <w:lang w:eastAsia="es-CO"/>
        </w:rPr>
        <w:t>feature</w:t>
      </w:r>
      <w:proofErr w:type="spellEnd"/>
      <w:r w:rsidRPr="56307571">
        <w:rPr>
          <w:rFonts w:asciiTheme="majorBidi" w:hAnsiTheme="majorBidi" w:cstheme="majorBidi"/>
          <w:lang w:eastAsia="es-CO"/>
        </w:rPr>
        <w:t xml:space="preserve"> </w:t>
      </w:r>
      <w:proofErr w:type="spellStart"/>
      <w:r w:rsidRPr="56307571">
        <w:rPr>
          <w:rFonts w:asciiTheme="majorBidi" w:hAnsiTheme="majorBidi" w:cstheme="majorBidi"/>
          <w:lang w:eastAsia="es-CO"/>
        </w:rPr>
        <w:t>engineering</w:t>
      </w:r>
      <w:proofErr w:type="spellEnd"/>
      <w:r w:rsidRPr="56307571">
        <w:rPr>
          <w:rFonts w:asciiTheme="majorBidi" w:hAnsiTheme="majorBidi" w:cstheme="majorBidi"/>
          <w:lang w:eastAsia="es-CO"/>
        </w:rPr>
        <w:t xml:space="preserve">, con el Universal </w:t>
      </w:r>
      <w:proofErr w:type="spellStart"/>
      <w:r w:rsidRPr="56307571">
        <w:rPr>
          <w:rFonts w:asciiTheme="majorBidi" w:hAnsiTheme="majorBidi" w:cstheme="majorBidi"/>
          <w:lang w:eastAsia="es-CO"/>
        </w:rPr>
        <w:t>Sentence</w:t>
      </w:r>
      <w:proofErr w:type="spellEnd"/>
      <w:r w:rsidRPr="56307571">
        <w:rPr>
          <w:rFonts w:asciiTheme="majorBidi" w:hAnsiTheme="majorBidi" w:cstheme="majorBidi"/>
          <w:lang w:eastAsia="es-CO"/>
        </w:rPr>
        <w:t xml:space="preserve"> </w:t>
      </w:r>
      <w:proofErr w:type="spellStart"/>
      <w:r w:rsidRPr="56307571">
        <w:rPr>
          <w:rFonts w:asciiTheme="majorBidi" w:hAnsiTheme="majorBidi" w:cstheme="majorBidi"/>
          <w:lang w:eastAsia="es-CO"/>
        </w:rPr>
        <w:t>Encoder</w:t>
      </w:r>
      <w:proofErr w:type="spellEnd"/>
      <w:r w:rsidRPr="56307571">
        <w:rPr>
          <w:rFonts w:asciiTheme="majorBidi" w:hAnsiTheme="majorBidi" w:cstheme="majorBidi"/>
          <w:lang w:eastAsia="es-CO"/>
        </w:rPr>
        <w:t xml:space="preserve"> (USE) versión 4 entrenado por Google, para convertir los textos en </w:t>
      </w:r>
      <w:proofErr w:type="spellStart"/>
      <w:r w:rsidRPr="56307571">
        <w:rPr>
          <w:rFonts w:asciiTheme="majorBidi" w:hAnsiTheme="majorBidi" w:cstheme="majorBidi"/>
          <w:lang w:eastAsia="es-CO"/>
        </w:rPr>
        <w:t>embeddings</w:t>
      </w:r>
      <w:proofErr w:type="spellEnd"/>
      <w:r w:rsidRPr="56307571">
        <w:rPr>
          <w:rFonts w:asciiTheme="majorBidi" w:hAnsiTheme="majorBidi" w:cstheme="majorBidi"/>
          <w:lang w:eastAsia="es-CO"/>
        </w:rPr>
        <w:t xml:space="preserve"> y así poder analizar cada palabra en su contexto.</w:t>
      </w:r>
    </w:p>
    <w:p w14:paraId="57CCD06B" w14:textId="761FA5C9" w:rsidR="00A615F8" w:rsidRPr="00F7609A" w:rsidRDefault="5EA9C237" w:rsidP="56307571">
      <w:pPr>
        <w:rPr>
          <w:rFonts w:asciiTheme="majorBidi" w:hAnsiTheme="majorBidi" w:cstheme="majorBidi"/>
          <w:lang w:val="es-CO" w:eastAsia="es-CO"/>
        </w:rPr>
      </w:pPr>
      <w:r w:rsidRPr="56307571">
        <w:rPr>
          <w:rFonts w:asciiTheme="majorBidi" w:hAnsiTheme="majorBidi" w:cstheme="majorBidi"/>
          <w:lang w:val="es-CO" w:eastAsia="es-CO"/>
        </w:rPr>
        <w:t>Los datos se dividieron en conjuntos de entrenamiento y prueba, utilizando un 67% para entrenamiento y un 33% para pruebas.</w:t>
      </w:r>
    </w:p>
    <w:p w14:paraId="3B98051B" w14:textId="72616FF1" w:rsidR="00881D07" w:rsidRDefault="5EA9C237" w:rsidP="56307571">
      <w:pPr>
        <w:rPr>
          <w:rFonts w:asciiTheme="majorBidi" w:hAnsiTheme="majorBidi" w:cstheme="majorBidi"/>
          <w:lang w:val="es-CO" w:eastAsia="es-CO"/>
        </w:rPr>
      </w:pPr>
      <w:r w:rsidRPr="56307571">
        <w:rPr>
          <w:rFonts w:asciiTheme="majorBidi" w:hAnsiTheme="majorBidi" w:cstheme="majorBidi"/>
          <w:lang w:val="es-CO" w:eastAsia="es-CO"/>
        </w:rPr>
        <w:t xml:space="preserve">Se desarrollaron los 4 modelos que se listan en la Tabla </w:t>
      </w:r>
      <w:r w:rsidR="5DD62C2B" w:rsidRPr="56307571">
        <w:rPr>
          <w:rFonts w:asciiTheme="majorBidi" w:hAnsiTheme="majorBidi" w:cstheme="majorBidi"/>
          <w:lang w:val="es-CO" w:eastAsia="es-CO"/>
        </w:rPr>
        <w:t>5</w:t>
      </w:r>
      <w:r w:rsidRPr="56307571">
        <w:rPr>
          <w:rFonts w:asciiTheme="majorBidi" w:hAnsiTheme="majorBidi" w:cstheme="majorBidi"/>
          <w:lang w:val="es-CO" w:eastAsia="es-CO"/>
        </w:rPr>
        <w:t xml:space="preserve">, con los resultados de la métrica por AUC tanto en entrenamiento como en prueba: </w:t>
      </w:r>
    </w:p>
    <w:p w14:paraId="34CC5F09" w14:textId="77777777" w:rsidR="00881D07" w:rsidRPr="00F7609A" w:rsidRDefault="00881D07" w:rsidP="56307571">
      <w:pPr>
        <w:rPr>
          <w:rFonts w:asciiTheme="majorBidi" w:hAnsiTheme="majorBidi" w:cstheme="majorBidi"/>
          <w:lang w:val="es-CO" w:eastAsia="es-CO"/>
        </w:rPr>
      </w:pPr>
    </w:p>
    <w:tbl>
      <w:tblPr>
        <w:tblW w:w="5540" w:type="dxa"/>
        <w:jc w:val="center"/>
        <w:tblCellMar>
          <w:left w:w="70" w:type="dxa"/>
          <w:right w:w="70" w:type="dxa"/>
        </w:tblCellMar>
        <w:tblLook w:val="04A0" w:firstRow="1" w:lastRow="0" w:firstColumn="1" w:lastColumn="0" w:noHBand="0" w:noVBand="1"/>
      </w:tblPr>
      <w:tblGrid>
        <w:gridCol w:w="480"/>
        <w:gridCol w:w="2320"/>
        <w:gridCol w:w="1380"/>
        <w:gridCol w:w="1360"/>
      </w:tblGrid>
      <w:tr w:rsidR="0071189C" w:rsidRPr="000459D1" w14:paraId="3F415ED9" w14:textId="77777777" w:rsidTr="56307571">
        <w:trPr>
          <w:trHeight w:val="300"/>
          <w:jc w:val="center"/>
        </w:trPr>
        <w:tc>
          <w:tcPr>
            <w:tcW w:w="48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677DD0B0" w14:textId="77777777" w:rsidR="000459D1" w:rsidRPr="000459D1" w:rsidRDefault="000459D1" w:rsidP="000459D1">
            <w:pPr>
              <w:spacing w:after="0" w:line="240" w:lineRule="auto"/>
              <w:jc w:val="left"/>
              <w:rPr>
                <w:rFonts w:ascii="Segoe UI" w:eastAsia="Times New Roman" w:hAnsi="Segoe UI" w:cs="Segoe UI"/>
                <w:b/>
                <w:bCs/>
                <w:sz w:val="20"/>
                <w:szCs w:val="20"/>
                <w:lang w:val="es-CO" w:eastAsia="es-CO"/>
              </w:rPr>
            </w:pPr>
            <w:r w:rsidRPr="000459D1">
              <w:rPr>
                <w:rFonts w:ascii="Segoe UI" w:eastAsia="Times New Roman" w:hAnsi="Segoe UI" w:cs="Segoe UI"/>
                <w:b/>
                <w:bCs/>
                <w:sz w:val="20"/>
                <w:szCs w:val="20"/>
                <w:lang w:val="es-CO" w:eastAsia="es-CO"/>
              </w:rPr>
              <w:t> </w:t>
            </w:r>
          </w:p>
        </w:tc>
        <w:tc>
          <w:tcPr>
            <w:tcW w:w="232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0BBD384" w14:textId="77777777" w:rsidR="000459D1" w:rsidRPr="000459D1" w:rsidRDefault="000459D1" w:rsidP="000459D1">
            <w:pPr>
              <w:spacing w:after="0" w:line="240" w:lineRule="auto"/>
              <w:jc w:val="center"/>
              <w:rPr>
                <w:rFonts w:ascii="Segoe UI" w:eastAsia="Times New Roman" w:hAnsi="Segoe UI" w:cs="Segoe UI"/>
                <w:b/>
                <w:bCs/>
                <w:sz w:val="20"/>
                <w:szCs w:val="20"/>
                <w:lang w:val="es-CO" w:eastAsia="es-CO"/>
              </w:rPr>
            </w:pPr>
            <w:r w:rsidRPr="000459D1">
              <w:rPr>
                <w:rFonts w:ascii="Segoe UI" w:eastAsia="Times New Roman" w:hAnsi="Segoe UI" w:cs="Segoe UI"/>
                <w:b/>
                <w:bCs/>
                <w:sz w:val="20"/>
                <w:szCs w:val="20"/>
                <w:lang w:val="es-CO" w:eastAsia="es-CO"/>
              </w:rPr>
              <w:t>Modelo</w:t>
            </w:r>
          </w:p>
        </w:tc>
        <w:tc>
          <w:tcPr>
            <w:tcW w:w="138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0AE5828" w14:textId="77777777" w:rsidR="000459D1" w:rsidRPr="000459D1" w:rsidRDefault="000459D1" w:rsidP="000459D1">
            <w:pPr>
              <w:spacing w:after="0" w:line="240" w:lineRule="auto"/>
              <w:jc w:val="center"/>
              <w:rPr>
                <w:rFonts w:ascii="Segoe UI" w:eastAsia="Times New Roman" w:hAnsi="Segoe UI" w:cs="Segoe UI"/>
                <w:b/>
                <w:bCs/>
                <w:sz w:val="20"/>
                <w:szCs w:val="20"/>
                <w:lang w:val="es-CO" w:eastAsia="es-CO"/>
              </w:rPr>
            </w:pPr>
            <w:r w:rsidRPr="000459D1">
              <w:rPr>
                <w:rFonts w:ascii="Segoe UI" w:eastAsia="Times New Roman" w:hAnsi="Segoe UI" w:cs="Segoe UI"/>
                <w:b/>
                <w:bCs/>
                <w:sz w:val="20"/>
                <w:szCs w:val="20"/>
                <w:lang w:val="es-CO" w:eastAsia="es-CO"/>
              </w:rPr>
              <w:t>AUC_Train</w:t>
            </w:r>
          </w:p>
        </w:tc>
        <w:tc>
          <w:tcPr>
            <w:tcW w:w="13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5B78AAE8" w14:textId="77777777" w:rsidR="000459D1" w:rsidRPr="000459D1" w:rsidRDefault="000459D1" w:rsidP="000459D1">
            <w:pPr>
              <w:spacing w:after="0" w:line="240" w:lineRule="auto"/>
              <w:jc w:val="center"/>
              <w:rPr>
                <w:rFonts w:ascii="Segoe UI" w:eastAsia="Times New Roman" w:hAnsi="Segoe UI" w:cs="Segoe UI"/>
                <w:b/>
                <w:bCs/>
                <w:sz w:val="20"/>
                <w:szCs w:val="20"/>
                <w:lang w:val="es-CO" w:eastAsia="es-CO"/>
              </w:rPr>
            </w:pPr>
            <w:r w:rsidRPr="000459D1">
              <w:rPr>
                <w:rFonts w:ascii="Segoe UI" w:eastAsia="Times New Roman" w:hAnsi="Segoe UI" w:cs="Segoe UI"/>
                <w:b/>
                <w:bCs/>
                <w:sz w:val="20"/>
                <w:szCs w:val="20"/>
                <w:lang w:val="es-CO" w:eastAsia="es-CO"/>
              </w:rPr>
              <w:t>AUC_Test</w:t>
            </w:r>
          </w:p>
        </w:tc>
      </w:tr>
      <w:tr w:rsidR="0071189C" w:rsidRPr="000459D1" w14:paraId="54C0444B"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49E07922" w14:textId="77777777" w:rsidR="000459D1" w:rsidRPr="000459D1" w:rsidRDefault="000459D1" w:rsidP="000459D1">
            <w:pPr>
              <w:spacing w:after="0" w:line="240" w:lineRule="auto"/>
              <w:jc w:val="center"/>
              <w:rPr>
                <w:rFonts w:ascii="Segoe UI" w:eastAsia="Times New Roman" w:hAnsi="Segoe UI" w:cs="Segoe UI"/>
                <w:b/>
                <w:bCs/>
                <w:color w:val="000000"/>
                <w:sz w:val="20"/>
                <w:szCs w:val="20"/>
                <w:lang w:val="es-CO" w:eastAsia="es-CO"/>
              </w:rPr>
            </w:pPr>
            <w:r w:rsidRPr="000459D1">
              <w:rPr>
                <w:rFonts w:ascii="Segoe UI" w:eastAsia="Times New Roman" w:hAnsi="Segoe UI" w:cs="Segoe UI"/>
                <w:b/>
                <w:bCs/>
                <w:color w:val="000000"/>
                <w:sz w:val="20"/>
                <w:szCs w:val="20"/>
                <w:lang w:val="es-CO" w:eastAsia="es-CO"/>
              </w:rPr>
              <w:t>0</w:t>
            </w:r>
          </w:p>
        </w:tc>
        <w:tc>
          <w:tcPr>
            <w:tcW w:w="2320" w:type="dxa"/>
            <w:tcBorders>
              <w:top w:val="nil"/>
              <w:left w:val="nil"/>
              <w:bottom w:val="single" w:sz="4" w:space="0" w:color="auto"/>
              <w:right w:val="single" w:sz="4" w:space="0" w:color="auto"/>
            </w:tcBorders>
            <w:shd w:val="clear" w:color="auto" w:fill="FFFFFF" w:themeFill="background1"/>
            <w:vAlign w:val="center"/>
            <w:hideMark/>
          </w:tcPr>
          <w:p w14:paraId="4393E013" w14:textId="77777777" w:rsidR="000459D1" w:rsidRPr="000459D1" w:rsidRDefault="000459D1" w:rsidP="000459D1">
            <w:pPr>
              <w:spacing w:after="0" w:line="240" w:lineRule="auto"/>
              <w:jc w:val="left"/>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Logistic Regression</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1B0800C3" w14:textId="77777777" w:rsidR="000459D1" w:rsidRPr="000459D1" w:rsidRDefault="000459D1" w:rsidP="000459D1">
            <w:pPr>
              <w:spacing w:after="0" w:line="240" w:lineRule="auto"/>
              <w:jc w:val="center"/>
              <w:rPr>
                <w:rFonts w:ascii="Segoe UI" w:eastAsia="Times New Roman" w:hAnsi="Segoe UI" w:cs="Segoe UI"/>
                <w:b/>
                <w:sz w:val="20"/>
                <w:szCs w:val="20"/>
                <w:lang w:val="es-CO" w:eastAsia="es-CO"/>
              </w:rPr>
            </w:pPr>
            <w:r w:rsidRPr="000459D1">
              <w:rPr>
                <w:rFonts w:ascii="Segoe UI" w:eastAsia="Times New Roman" w:hAnsi="Segoe UI" w:cs="Segoe UI"/>
                <w:b/>
                <w:sz w:val="20"/>
                <w:szCs w:val="20"/>
                <w:lang w:val="es-CO" w:eastAsia="es-CO"/>
              </w:rPr>
              <w:t>0.928439</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1D11F3BC" w14:textId="77777777" w:rsidR="000459D1" w:rsidRPr="000459D1" w:rsidRDefault="000459D1" w:rsidP="000459D1">
            <w:pPr>
              <w:spacing w:after="0" w:line="240" w:lineRule="auto"/>
              <w:jc w:val="center"/>
              <w:rPr>
                <w:rFonts w:ascii="Segoe UI" w:eastAsia="Times New Roman" w:hAnsi="Segoe UI" w:cs="Segoe UI"/>
                <w:b/>
                <w:sz w:val="20"/>
                <w:szCs w:val="20"/>
                <w:lang w:val="es-CO" w:eastAsia="es-CO"/>
              </w:rPr>
            </w:pPr>
            <w:r w:rsidRPr="000459D1">
              <w:rPr>
                <w:rFonts w:ascii="Segoe UI" w:eastAsia="Times New Roman" w:hAnsi="Segoe UI" w:cs="Segoe UI"/>
                <w:b/>
                <w:sz w:val="20"/>
                <w:szCs w:val="20"/>
                <w:lang w:val="es-CO" w:eastAsia="es-CO"/>
              </w:rPr>
              <w:t>0.892604</w:t>
            </w:r>
          </w:p>
        </w:tc>
      </w:tr>
      <w:tr w:rsidR="0071189C" w:rsidRPr="000459D1" w14:paraId="6BF6A57C"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6F08D8A5" w14:textId="77777777" w:rsidR="000459D1" w:rsidRPr="000459D1" w:rsidRDefault="000459D1" w:rsidP="000459D1">
            <w:pPr>
              <w:spacing w:after="0" w:line="240" w:lineRule="auto"/>
              <w:jc w:val="center"/>
              <w:rPr>
                <w:rFonts w:ascii="Segoe UI" w:eastAsia="Times New Roman" w:hAnsi="Segoe UI" w:cs="Segoe UI"/>
                <w:b/>
                <w:bCs/>
                <w:color w:val="000000"/>
                <w:sz w:val="20"/>
                <w:szCs w:val="20"/>
                <w:lang w:val="es-CO" w:eastAsia="es-CO"/>
              </w:rPr>
            </w:pPr>
            <w:r w:rsidRPr="000459D1">
              <w:rPr>
                <w:rFonts w:ascii="Segoe UI" w:eastAsia="Times New Roman" w:hAnsi="Segoe UI" w:cs="Segoe UI"/>
                <w:b/>
                <w:bCs/>
                <w:color w:val="000000"/>
                <w:sz w:val="20"/>
                <w:szCs w:val="20"/>
                <w:lang w:val="es-CO" w:eastAsia="es-CO"/>
              </w:rPr>
              <w:t>1</w:t>
            </w:r>
          </w:p>
        </w:tc>
        <w:tc>
          <w:tcPr>
            <w:tcW w:w="2320" w:type="dxa"/>
            <w:tcBorders>
              <w:top w:val="nil"/>
              <w:left w:val="nil"/>
              <w:bottom w:val="single" w:sz="4" w:space="0" w:color="auto"/>
              <w:right w:val="single" w:sz="4" w:space="0" w:color="auto"/>
            </w:tcBorders>
            <w:shd w:val="clear" w:color="auto" w:fill="FFFFFF" w:themeFill="background1"/>
            <w:vAlign w:val="center"/>
            <w:hideMark/>
          </w:tcPr>
          <w:p w14:paraId="416C2542" w14:textId="77777777" w:rsidR="000459D1" w:rsidRPr="000459D1" w:rsidRDefault="000459D1" w:rsidP="000459D1">
            <w:pPr>
              <w:spacing w:after="0" w:line="240" w:lineRule="auto"/>
              <w:jc w:val="left"/>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Random Forest</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6CDE1D6E" w14:textId="77777777" w:rsidR="000459D1" w:rsidRPr="000459D1" w:rsidRDefault="000459D1" w:rsidP="000459D1">
            <w:pPr>
              <w:spacing w:after="0" w:line="240" w:lineRule="auto"/>
              <w:jc w:val="center"/>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0.916614</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201BF79A" w14:textId="77777777" w:rsidR="000459D1" w:rsidRPr="000459D1" w:rsidRDefault="000459D1" w:rsidP="000459D1">
            <w:pPr>
              <w:spacing w:after="0" w:line="240" w:lineRule="auto"/>
              <w:jc w:val="center"/>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0.857721</w:t>
            </w:r>
          </w:p>
        </w:tc>
      </w:tr>
      <w:tr w:rsidR="0071189C" w:rsidRPr="000459D1" w14:paraId="39935D80"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70377E61" w14:textId="77777777" w:rsidR="000459D1" w:rsidRPr="000459D1" w:rsidRDefault="000459D1" w:rsidP="000459D1">
            <w:pPr>
              <w:spacing w:after="0" w:line="240" w:lineRule="auto"/>
              <w:jc w:val="center"/>
              <w:rPr>
                <w:rFonts w:ascii="Segoe UI" w:eastAsia="Times New Roman" w:hAnsi="Segoe UI" w:cs="Segoe UI"/>
                <w:b/>
                <w:bCs/>
                <w:color w:val="000000"/>
                <w:sz w:val="20"/>
                <w:szCs w:val="20"/>
                <w:lang w:val="es-CO" w:eastAsia="es-CO"/>
              </w:rPr>
            </w:pPr>
            <w:r w:rsidRPr="000459D1">
              <w:rPr>
                <w:rFonts w:ascii="Segoe UI" w:eastAsia="Times New Roman" w:hAnsi="Segoe UI" w:cs="Segoe UI"/>
                <w:b/>
                <w:bCs/>
                <w:color w:val="000000"/>
                <w:sz w:val="20"/>
                <w:szCs w:val="20"/>
                <w:lang w:val="es-CO" w:eastAsia="es-CO"/>
              </w:rPr>
              <w:t>3</w:t>
            </w:r>
          </w:p>
        </w:tc>
        <w:tc>
          <w:tcPr>
            <w:tcW w:w="2320" w:type="dxa"/>
            <w:tcBorders>
              <w:top w:val="nil"/>
              <w:left w:val="nil"/>
              <w:bottom w:val="single" w:sz="4" w:space="0" w:color="auto"/>
              <w:right w:val="single" w:sz="4" w:space="0" w:color="auto"/>
            </w:tcBorders>
            <w:shd w:val="clear" w:color="auto" w:fill="FFFFFF" w:themeFill="background1"/>
            <w:vAlign w:val="center"/>
            <w:hideMark/>
          </w:tcPr>
          <w:p w14:paraId="1BF844A7" w14:textId="77777777" w:rsidR="000459D1" w:rsidRPr="000459D1" w:rsidRDefault="000459D1" w:rsidP="000459D1">
            <w:pPr>
              <w:spacing w:after="0" w:line="240" w:lineRule="auto"/>
              <w:jc w:val="left"/>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Redes Neuronales LSTM</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1E6E866C" w14:textId="77777777" w:rsidR="000459D1" w:rsidRPr="000459D1" w:rsidRDefault="000459D1" w:rsidP="000459D1">
            <w:pPr>
              <w:spacing w:after="0" w:line="240" w:lineRule="auto"/>
              <w:jc w:val="center"/>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0.878771</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1127A937" w14:textId="77777777" w:rsidR="000459D1" w:rsidRPr="000459D1" w:rsidRDefault="000459D1" w:rsidP="000459D1">
            <w:pPr>
              <w:spacing w:after="0" w:line="240" w:lineRule="auto"/>
              <w:jc w:val="center"/>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0.843580</w:t>
            </w:r>
          </w:p>
        </w:tc>
      </w:tr>
      <w:tr w:rsidR="0071189C" w:rsidRPr="000459D1" w14:paraId="6C537C86" w14:textId="77777777" w:rsidTr="56307571">
        <w:trPr>
          <w:trHeight w:val="300"/>
          <w:jc w:val="center"/>
        </w:trPr>
        <w:tc>
          <w:tcPr>
            <w:tcW w:w="480" w:type="dxa"/>
            <w:tcBorders>
              <w:top w:val="nil"/>
              <w:left w:val="single" w:sz="4" w:space="0" w:color="auto"/>
              <w:bottom w:val="single" w:sz="4" w:space="0" w:color="auto"/>
              <w:right w:val="single" w:sz="4" w:space="0" w:color="auto"/>
            </w:tcBorders>
            <w:shd w:val="clear" w:color="auto" w:fill="FFFFFF" w:themeFill="background1"/>
            <w:vAlign w:val="center"/>
            <w:hideMark/>
          </w:tcPr>
          <w:p w14:paraId="6576CC04" w14:textId="77777777" w:rsidR="000459D1" w:rsidRPr="000459D1" w:rsidRDefault="000459D1" w:rsidP="000459D1">
            <w:pPr>
              <w:spacing w:after="0" w:line="240" w:lineRule="auto"/>
              <w:jc w:val="center"/>
              <w:rPr>
                <w:rFonts w:ascii="Segoe UI" w:eastAsia="Times New Roman" w:hAnsi="Segoe UI" w:cs="Segoe UI"/>
                <w:b/>
                <w:bCs/>
                <w:color w:val="000000"/>
                <w:sz w:val="20"/>
                <w:szCs w:val="20"/>
                <w:lang w:val="es-CO" w:eastAsia="es-CO"/>
              </w:rPr>
            </w:pPr>
            <w:r w:rsidRPr="000459D1">
              <w:rPr>
                <w:rFonts w:ascii="Segoe UI" w:eastAsia="Times New Roman" w:hAnsi="Segoe UI" w:cs="Segoe UI"/>
                <w:b/>
                <w:bCs/>
                <w:color w:val="000000"/>
                <w:sz w:val="20"/>
                <w:szCs w:val="20"/>
                <w:lang w:val="es-CO" w:eastAsia="es-CO"/>
              </w:rPr>
              <w:t>2</w:t>
            </w:r>
          </w:p>
        </w:tc>
        <w:tc>
          <w:tcPr>
            <w:tcW w:w="2320" w:type="dxa"/>
            <w:tcBorders>
              <w:top w:val="nil"/>
              <w:left w:val="nil"/>
              <w:bottom w:val="single" w:sz="4" w:space="0" w:color="auto"/>
              <w:right w:val="single" w:sz="4" w:space="0" w:color="auto"/>
            </w:tcBorders>
            <w:shd w:val="clear" w:color="auto" w:fill="FFFFFF" w:themeFill="background1"/>
            <w:vAlign w:val="center"/>
            <w:hideMark/>
          </w:tcPr>
          <w:p w14:paraId="197DB176" w14:textId="77777777" w:rsidR="000459D1" w:rsidRPr="000459D1" w:rsidRDefault="000459D1" w:rsidP="000459D1">
            <w:pPr>
              <w:spacing w:after="0" w:line="240" w:lineRule="auto"/>
              <w:jc w:val="left"/>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XGBoost</w:t>
            </w:r>
          </w:p>
        </w:tc>
        <w:tc>
          <w:tcPr>
            <w:tcW w:w="1380" w:type="dxa"/>
            <w:tcBorders>
              <w:top w:val="nil"/>
              <w:left w:val="nil"/>
              <w:bottom w:val="single" w:sz="4" w:space="0" w:color="auto"/>
              <w:right w:val="single" w:sz="4" w:space="0" w:color="auto"/>
            </w:tcBorders>
            <w:shd w:val="clear" w:color="auto" w:fill="FFFFFF" w:themeFill="background1"/>
            <w:vAlign w:val="center"/>
            <w:hideMark/>
          </w:tcPr>
          <w:p w14:paraId="060DC6F3" w14:textId="77777777" w:rsidR="000459D1" w:rsidRPr="000459D1" w:rsidRDefault="000459D1" w:rsidP="000459D1">
            <w:pPr>
              <w:spacing w:after="0" w:line="240" w:lineRule="auto"/>
              <w:jc w:val="center"/>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0.985967</w:t>
            </w:r>
          </w:p>
        </w:tc>
        <w:tc>
          <w:tcPr>
            <w:tcW w:w="1360" w:type="dxa"/>
            <w:tcBorders>
              <w:top w:val="nil"/>
              <w:left w:val="nil"/>
              <w:bottom w:val="single" w:sz="4" w:space="0" w:color="auto"/>
              <w:right w:val="single" w:sz="4" w:space="0" w:color="auto"/>
            </w:tcBorders>
            <w:shd w:val="clear" w:color="auto" w:fill="FFFFFF" w:themeFill="background1"/>
            <w:vAlign w:val="center"/>
            <w:hideMark/>
          </w:tcPr>
          <w:p w14:paraId="59960BE7" w14:textId="77777777" w:rsidR="000459D1" w:rsidRPr="000459D1" w:rsidRDefault="000459D1" w:rsidP="000459D1">
            <w:pPr>
              <w:spacing w:after="0" w:line="240" w:lineRule="auto"/>
              <w:jc w:val="center"/>
              <w:rPr>
                <w:rFonts w:ascii="Segoe UI" w:eastAsia="Times New Roman" w:hAnsi="Segoe UI" w:cs="Segoe UI"/>
                <w:color w:val="000000"/>
                <w:sz w:val="20"/>
                <w:szCs w:val="20"/>
                <w:lang w:val="es-CO" w:eastAsia="es-CO"/>
              </w:rPr>
            </w:pPr>
            <w:r w:rsidRPr="000459D1">
              <w:rPr>
                <w:rFonts w:ascii="Segoe UI" w:eastAsia="Times New Roman" w:hAnsi="Segoe UI" w:cs="Segoe UI"/>
                <w:color w:val="000000"/>
                <w:sz w:val="20"/>
                <w:szCs w:val="20"/>
                <w:lang w:val="es-CO" w:eastAsia="es-CO"/>
              </w:rPr>
              <w:t>0.823202</w:t>
            </w:r>
          </w:p>
        </w:tc>
      </w:tr>
    </w:tbl>
    <w:p w14:paraId="4CA214ED" w14:textId="4F6A473E" w:rsidR="1DD5ABAD" w:rsidRDefault="1DD5ABAD" w:rsidP="56307571">
      <w:pPr>
        <w:spacing w:before="240"/>
        <w:rPr>
          <w:rFonts w:eastAsia="Times New Roman" w:cs="Times New Roman"/>
        </w:rPr>
      </w:pPr>
      <w:r w:rsidRPr="56307571">
        <w:rPr>
          <w:rFonts w:asciiTheme="majorBidi" w:hAnsiTheme="majorBidi" w:cstheme="majorBidi"/>
          <w:lang w:eastAsia="es-CO"/>
        </w:rPr>
        <w:t xml:space="preserve">El modelo de regresión logística resultó ser el más eficiente y confiable para este conjunto de datos, alcanzando el mejor desempeño en términos de AUC sin sobreajuste significativo. La evaluación de los resultados se muestra gráficamente con un umbral de éxito del AUC fijado en 0.89, donde solo la regresión logística superó este umbral, destacándose como la mejor opción para la clasificación </w:t>
      </w:r>
      <w:proofErr w:type="spellStart"/>
      <w:r w:rsidRPr="56307571">
        <w:rPr>
          <w:rFonts w:asciiTheme="majorBidi" w:hAnsiTheme="majorBidi" w:cstheme="majorBidi"/>
          <w:lang w:eastAsia="es-CO"/>
        </w:rPr>
        <w:t>multietiqueta</w:t>
      </w:r>
      <w:proofErr w:type="spellEnd"/>
      <w:r w:rsidRPr="56307571">
        <w:rPr>
          <w:rFonts w:asciiTheme="majorBidi" w:hAnsiTheme="majorBidi" w:cstheme="majorBidi"/>
          <w:lang w:eastAsia="es-CO"/>
        </w:rPr>
        <w:t xml:space="preserve"> en este problema.</w:t>
      </w:r>
      <w:r w:rsidR="28BE8A2C" w:rsidRPr="56307571">
        <w:rPr>
          <w:rFonts w:eastAsia="Times New Roman" w:cs="Times New Roman"/>
          <w:color w:val="000000" w:themeColor="text1"/>
          <w:lang w:val="es-CO"/>
        </w:rPr>
        <w:t xml:space="preserve"> Se realiza una comparación de estos resultados mediante la gráfica del Diagrama 11:</w:t>
      </w:r>
    </w:p>
    <w:p w14:paraId="2863F9CE" w14:textId="3A9400BF" w:rsidR="00F7609A" w:rsidRPr="00F7609A" w:rsidRDefault="769CF43F" w:rsidP="56307571">
      <w:pPr>
        <w:jc w:val="center"/>
        <w:rPr>
          <w:rFonts w:asciiTheme="majorBidi" w:hAnsiTheme="majorBidi" w:cstheme="majorBidi"/>
          <w:color w:val="FF0000"/>
          <w:lang w:val="es-CO" w:eastAsia="es-CO"/>
        </w:rPr>
      </w:pPr>
      <w:r>
        <w:rPr>
          <w:noProof/>
        </w:rPr>
        <w:drawing>
          <wp:inline distT="0" distB="0" distL="0" distR="0" wp14:anchorId="177B9F36" wp14:editId="2F699E2E">
            <wp:extent cx="2898974" cy="2211588"/>
            <wp:effectExtent l="0" t="0" r="0" b="3175"/>
            <wp:docPr id="5618873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5">
                      <a:extLst>
                        <a:ext uri="{28A0092B-C50C-407E-A947-70E740481C1C}">
                          <a14:useLocalDpi xmlns:a14="http://schemas.microsoft.com/office/drawing/2010/main" val="0"/>
                        </a:ext>
                      </a:extLst>
                    </a:blip>
                    <a:stretch>
                      <a:fillRect/>
                    </a:stretch>
                  </pic:blipFill>
                  <pic:spPr>
                    <a:xfrm>
                      <a:off x="0" y="0"/>
                      <a:ext cx="2898974" cy="2211588"/>
                    </a:xfrm>
                    <a:prstGeom prst="rect">
                      <a:avLst/>
                    </a:prstGeom>
                  </pic:spPr>
                </pic:pic>
              </a:graphicData>
            </a:graphic>
          </wp:inline>
        </w:drawing>
      </w:r>
    </w:p>
    <w:p w14:paraId="67D47817" w14:textId="54AA6692" w:rsidR="00497187" w:rsidRDefault="005A4A37" w:rsidP="00F64FFA">
      <w:pPr>
        <w:pStyle w:val="Ttulo1"/>
      </w:pPr>
      <w:r w:rsidRPr="005A4A37">
        <w:lastRenderedPageBreak/>
        <w:t>Conclusi</w:t>
      </w:r>
      <w:r w:rsidR="00497187">
        <w:t>ones</w:t>
      </w:r>
    </w:p>
    <w:p w14:paraId="710987E3" w14:textId="4AFA1F14" w:rsidR="00F64FFA" w:rsidRPr="00CF06B9" w:rsidRDefault="00CF06B9" w:rsidP="56307571">
      <w:pPr>
        <w:rPr>
          <w:lang w:val="es-CO" w:eastAsia="es-CO"/>
        </w:rPr>
      </w:pPr>
      <w:r w:rsidRPr="56307571">
        <w:rPr>
          <w:b/>
          <w:lang w:val="es-CO" w:eastAsia="es-CO"/>
        </w:rPr>
        <w:t xml:space="preserve">Experimento </w:t>
      </w:r>
      <w:r w:rsidR="00F64FFA" w:rsidRPr="56307571">
        <w:rPr>
          <w:b/>
          <w:lang w:val="es-CO" w:eastAsia="es-CO"/>
        </w:rPr>
        <w:t>1:</w:t>
      </w:r>
      <w:r w:rsidR="00497187" w:rsidRPr="00CF06B9">
        <w:rPr>
          <w:b/>
          <w:lang w:val="es-CO" w:eastAsia="es-CO"/>
        </w:rPr>
        <w:t xml:space="preserve"> </w:t>
      </w:r>
      <w:r w:rsidR="713C72BF" w:rsidRPr="56307571">
        <w:rPr>
          <w:lang w:val="es-CO" w:eastAsia="es-CO"/>
        </w:rPr>
        <w:t xml:space="preserve">La lematización con el </w:t>
      </w:r>
      <w:proofErr w:type="spellStart"/>
      <w:r w:rsidR="713C72BF" w:rsidRPr="56307571">
        <w:rPr>
          <w:rFonts w:asciiTheme="majorBidi" w:hAnsiTheme="majorBidi" w:cstheme="majorBidi"/>
          <w:lang w:val="es-CO" w:eastAsia="es-CO"/>
        </w:rPr>
        <w:t>vectorizador</w:t>
      </w:r>
      <w:proofErr w:type="spellEnd"/>
      <w:r w:rsidR="713C72BF" w:rsidRPr="56307571">
        <w:rPr>
          <w:rFonts w:asciiTheme="majorBidi" w:hAnsiTheme="majorBidi" w:cstheme="majorBidi"/>
          <w:lang w:val="es-CO" w:eastAsia="es-CO"/>
        </w:rPr>
        <w:t xml:space="preserve"> </w:t>
      </w:r>
      <w:r w:rsidR="00497187" w:rsidRPr="00CF06B9">
        <w:rPr>
          <w:rFonts w:asciiTheme="majorBidi" w:hAnsiTheme="majorBidi" w:cstheme="majorBidi"/>
          <w:lang w:val="es-CO" w:eastAsia="es-CO"/>
        </w:rPr>
        <w:t>TF-IDF</w:t>
      </w:r>
      <w:r w:rsidR="713C72BF" w:rsidRPr="56307571">
        <w:rPr>
          <w:rFonts w:asciiTheme="majorBidi" w:hAnsiTheme="majorBidi" w:cstheme="majorBidi"/>
          <w:lang w:val="es-CO" w:eastAsia="es-CO"/>
        </w:rPr>
        <w:t xml:space="preserve"> de n-gramas (1,3)</w:t>
      </w:r>
      <w:r w:rsidR="6655812D" w:rsidRPr="56307571">
        <w:rPr>
          <w:lang w:val="es-CO" w:eastAsia="es-CO"/>
        </w:rPr>
        <w:t>,</w:t>
      </w:r>
      <w:r w:rsidR="1F060350" w:rsidRPr="56307571">
        <w:rPr>
          <w:lang w:val="es-CO" w:eastAsia="es-CO"/>
        </w:rPr>
        <w:t xml:space="preserve"> aplicadas al texto combinado de</w:t>
      </w:r>
      <w:r w:rsidR="00702A0C">
        <w:rPr>
          <w:lang w:val="es-CO" w:eastAsia="es-CO"/>
        </w:rPr>
        <w:t xml:space="preserve"> </w:t>
      </w:r>
      <w:r w:rsidR="001463A9">
        <w:rPr>
          <w:lang w:val="es-CO" w:eastAsia="es-CO"/>
        </w:rPr>
        <w:t>título</w:t>
      </w:r>
      <w:r w:rsidR="1F060350" w:rsidRPr="56307571">
        <w:rPr>
          <w:lang w:val="es-CO" w:eastAsia="es-CO"/>
        </w:rPr>
        <w:t xml:space="preserve"> y </w:t>
      </w:r>
      <w:proofErr w:type="spellStart"/>
      <w:r w:rsidR="1F060350" w:rsidRPr="56307571">
        <w:rPr>
          <w:lang w:val="es-CO" w:eastAsia="es-CO"/>
        </w:rPr>
        <w:t>plot</w:t>
      </w:r>
      <w:proofErr w:type="spellEnd"/>
      <w:r w:rsidR="1F060350" w:rsidRPr="56307571">
        <w:rPr>
          <w:lang w:val="es-CO" w:eastAsia="es-CO"/>
        </w:rPr>
        <w:t>,</w:t>
      </w:r>
      <w:r w:rsidR="00497187" w:rsidRPr="00CF06B9">
        <w:rPr>
          <w:lang w:val="es-CO" w:eastAsia="es-CO"/>
        </w:rPr>
        <w:t xml:space="preserve"> permitió un buen rendimiento de la regresión logística </w:t>
      </w:r>
      <w:r w:rsidR="296E5207" w:rsidRPr="56307571">
        <w:rPr>
          <w:lang w:val="es-CO" w:eastAsia="es-CO"/>
        </w:rPr>
        <w:t xml:space="preserve">(logrando el AUC mínimo propuesto de 0,89 en test) </w:t>
      </w:r>
      <w:r w:rsidR="6655812D" w:rsidRPr="56307571">
        <w:rPr>
          <w:lang w:val="es-CO" w:eastAsia="es-CO"/>
        </w:rPr>
        <w:t>con balance</w:t>
      </w:r>
      <w:r w:rsidR="00497187" w:rsidRPr="00CF06B9">
        <w:rPr>
          <w:lang w:val="es-CO" w:eastAsia="es-CO"/>
        </w:rPr>
        <w:t xml:space="preserve"> entre simplicidad y efectividad.</w:t>
      </w:r>
    </w:p>
    <w:p w14:paraId="77CE28DC" w14:textId="4D0A1566" w:rsidR="00F64FFA" w:rsidRPr="00F64FFA" w:rsidRDefault="17A261F8" w:rsidP="56307571">
      <w:pPr>
        <w:rPr>
          <w:lang w:val="es-CO" w:eastAsia="es-CO"/>
        </w:rPr>
      </w:pPr>
      <w:r w:rsidRPr="56307571">
        <w:rPr>
          <w:b/>
          <w:bCs/>
          <w:lang w:val="es-CO" w:eastAsia="es-CO"/>
        </w:rPr>
        <w:t>Experimento</w:t>
      </w:r>
      <w:r w:rsidR="6655812D" w:rsidRPr="56307571">
        <w:rPr>
          <w:b/>
          <w:bCs/>
          <w:lang w:val="es-CO" w:eastAsia="es-CO"/>
        </w:rPr>
        <w:t xml:space="preserve"> 2:</w:t>
      </w:r>
      <w:r w:rsidR="6655812D" w:rsidRPr="56307571">
        <w:rPr>
          <w:lang w:val="es-CO" w:eastAsia="es-CO"/>
        </w:rPr>
        <w:t xml:space="preserve"> </w:t>
      </w:r>
      <w:r w:rsidR="14A41A2E" w:rsidRPr="56307571">
        <w:rPr>
          <w:lang w:val="es-CO" w:eastAsia="es-CO"/>
        </w:rPr>
        <w:t xml:space="preserve">Utilizando el USE v4 para </w:t>
      </w:r>
      <w:proofErr w:type="spellStart"/>
      <w:r w:rsidR="6655812D" w:rsidRPr="56307571">
        <w:rPr>
          <w:lang w:val="es-CO" w:eastAsia="es-CO"/>
        </w:rPr>
        <w:t>embeddings</w:t>
      </w:r>
      <w:proofErr w:type="spellEnd"/>
      <w:r w:rsidR="67EC40F9" w:rsidRPr="56307571">
        <w:rPr>
          <w:lang w:val="es-CO" w:eastAsia="es-CO"/>
        </w:rPr>
        <w:t xml:space="preserve"> en la variable ‘</w:t>
      </w:r>
      <w:proofErr w:type="spellStart"/>
      <w:r w:rsidR="67EC40F9" w:rsidRPr="56307571">
        <w:rPr>
          <w:lang w:val="es-CO" w:eastAsia="es-CO"/>
        </w:rPr>
        <w:t>plot</w:t>
      </w:r>
      <w:proofErr w:type="spellEnd"/>
      <w:r w:rsidR="67EC40F9" w:rsidRPr="56307571">
        <w:rPr>
          <w:lang w:val="es-CO" w:eastAsia="es-CO"/>
        </w:rPr>
        <w:t>’</w:t>
      </w:r>
      <w:r w:rsidR="3A813496" w:rsidRPr="56307571">
        <w:rPr>
          <w:lang w:val="es-CO" w:eastAsia="es-CO"/>
        </w:rPr>
        <w:t xml:space="preserve"> y combinando las variables ‘</w:t>
      </w:r>
      <w:proofErr w:type="spellStart"/>
      <w:r w:rsidR="3A813496" w:rsidRPr="56307571">
        <w:rPr>
          <w:lang w:val="es-CO" w:eastAsia="es-CO"/>
        </w:rPr>
        <w:t>year</w:t>
      </w:r>
      <w:proofErr w:type="spellEnd"/>
      <w:r w:rsidR="3A813496" w:rsidRPr="56307571">
        <w:rPr>
          <w:lang w:val="es-CO" w:eastAsia="es-CO"/>
        </w:rPr>
        <w:t>’ y ‘rating’, se alcanzó el máximo AUC en test de los experimentos realizados</w:t>
      </w:r>
      <w:r w:rsidR="40719B20" w:rsidRPr="56307571">
        <w:rPr>
          <w:lang w:val="es-CO" w:eastAsia="es-CO"/>
        </w:rPr>
        <w:t>, de 0,90 y sin sobreajuste significativo</w:t>
      </w:r>
      <w:r w:rsidR="6655812D" w:rsidRPr="56307571">
        <w:rPr>
          <w:lang w:val="es-CO" w:eastAsia="es-CO"/>
        </w:rPr>
        <w:t>.</w:t>
      </w:r>
      <w:r w:rsidR="78B9B6D1" w:rsidRPr="56307571">
        <w:rPr>
          <w:lang w:val="es-CO" w:eastAsia="es-CO"/>
        </w:rPr>
        <w:t xml:space="preserve"> Como en el experimento 1, el modelo más sencillo obtiene los mejores resultados para este problema.</w:t>
      </w:r>
    </w:p>
    <w:p w14:paraId="7146874C" w14:textId="63961AF8" w:rsidR="00D66130" w:rsidRPr="00F64FFA" w:rsidRDefault="17A261F8" w:rsidP="56307571">
      <w:pPr>
        <w:rPr>
          <w:lang w:val="es-CO" w:eastAsia="es-CO"/>
        </w:rPr>
      </w:pPr>
      <w:r w:rsidRPr="56307571">
        <w:rPr>
          <w:b/>
          <w:bCs/>
          <w:lang w:val="es-CO" w:eastAsia="es-CO"/>
        </w:rPr>
        <w:t>Experimento</w:t>
      </w:r>
      <w:r w:rsidR="6655812D" w:rsidRPr="56307571">
        <w:rPr>
          <w:b/>
          <w:bCs/>
          <w:lang w:val="es-CO" w:eastAsia="es-CO"/>
        </w:rPr>
        <w:t xml:space="preserve"> 3:</w:t>
      </w:r>
      <w:r w:rsidR="491F60CD" w:rsidRPr="56307571">
        <w:rPr>
          <w:b/>
          <w:bCs/>
          <w:lang w:val="es-CO" w:eastAsia="es-CO"/>
        </w:rPr>
        <w:t xml:space="preserve"> </w:t>
      </w:r>
      <w:r w:rsidR="21C65CFD" w:rsidRPr="56307571">
        <w:rPr>
          <w:lang w:val="es-CO" w:eastAsia="es-CO"/>
        </w:rPr>
        <w:t xml:space="preserve">El </w:t>
      </w:r>
      <w:proofErr w:type="spellStart"/>
      <w:r w:rsidR="21C65CFD" w:rsidRPr="56307571">
        <w:rPr>
          <w:lang w:val="es-CO" w:eastAsia="es-CO"/>
        </w:rPr>
        <w:t>embedding</w:t>
      </w:r>
      <w:proofErr w:type="spellEnd"/>
      <w:r w:rsidR="21C65CFD" w:rsidRPr="56307571">
        <w:rPr>
          <w:lang w:val="es-CO" w:eastAsia="es-CO"/>
        </w:rPr>
        <w:t xml:space="preserve"> USE v4 aplicado a la variable ‘</w:t>
      </w:r>
      <w:proofErr w:type="spellStart"/>
      <w:r w:rsidR="21C65CFD" w:rsidRPr="56307571">
        <w:rPr>
          <w:lang w:val="es-CO" w:eastAsia="es-CO"/>
        </w:rPr>
        <w:t>plot</w:t>
      </w:r>
      <w:proofErr w:type="spellEnd"/>
      <w:r w:rsidR="21C65CFD" w:rsidRPr="56307571">
        <w:rPr>
          <w:lang w:val="es-CO" w:eastAsia="es-CO"/>
        </w:rPr>
        <w:t>’ sin combinar otras variables</w:t>
      </w:r>
      <w:r w:rsidR="0A325BD5" w:rsidRPr="56307571">
        <w:rPr>
          <w:lang w:val="es-CO" w:eastAsia="es-CO"/>
        </w:rPr>
        <w:t>, también logró el mínimo AUC propuesto de 0,89 en test con el modelo más sencillo de regresión logística.</w:t>
      </w:r>
    </w:p>
    <w:p w14:paraId="3A103B33" w14:textId="1E36E5D2" w:rsidR="00BA072C" w:rsidRPr="00BA072C" w:rsidRDefault="00BA072C" w:rsidP="00F64FFA">
      <w:pPr>
        <w:pStyle w:val="Ttulo1"/>
      </w:pPr>
      <w:r w:rsidRPr="00BA072C">
        <w:t>Anexos</w:t>
      </w:r>
    </w:p>
    <w:p w14:paraId="5C255E28" w14:textId="10D4DCD4" w:rsidR="468F7BB6" w:rsidRDefault="45D241D5" w:rsidP="468F7BB6">
      <w:pPr>
        <w:rPr>
          <w:lang w:val="es-CO" w:eastAsia="es-CO"/>
        </w:rPr>
      </w:pPr>
      <w:r w:rsidRPr="56307571">
        <w:rPr>
          <w:lang w:val="es-CO" w:eastAsia="es-CO"/>
        </w:rPr>
        <w:t>S</w:t>
      </w:r>
      <w:r w:rsidR="698B1E89" w:rsidRPr="56307571">
        <w:rPr>
          <w:lang w:val="es-CO" w:eastAsia="es-CO"/>
        </w:rPr>
        <w:t>e</w:t>
      </w:r>
      <w:r w:rsidR="003442AA">
        <w:rPr>
          <w:lang w:val="es-CO" w:eastAsia="es-CO"/>
        </w:rPr>
        <w:t xml:space="preserve"> anexa</w:t>
      </w:r>
      <w:r w:rsidR="00A25222">
        <w:rPr>
          <w:lang w:val="es-CO" w:eastAsia="es-CO"/>
        </w:rPr>
        <w:t xml:space="preserve">n tres notebooks </w:t>
      </w:r>
      <w:r w:rsidR="007A61F0">
        <w:rPr>
          <w:lang w:val="es-CO" w:eastAsia="es-CO"/>
        </w:rPr>
        <w:t>con los experi</w:t>
      </w:r>
      <w:r w:rsidR="00BA4007">
        <w:rPr>
          <w:lang w:val="es-CO" w:eastAsia="es-CO"/>
        </w:rPr>
        <w:t xml:space="preserve">mentos realizados para la </w:t>
      </w:r>
      <w:r w:rsidR="001B1F28">
        <w:rPr>
          <w:lang w:val="es-CO" w:eastAsia="es-CO"/>
        </w:rPr>
        <w:t xml:space="preserve">predicción </w:t>
      </w:r>
      <w:r w:rsidR="6770D1FC" w:rsidRPr="56307571">
        <w:rPr>
          <w:lang w:val="es-CO" w:eastAsia="es-CO"/>
        </w:rPr>
        <w:t>de género</w:t>
      </w:r>
      <w:r w:rsidR="57E667BC" w:rsidRPr="56307571">
        <w:rPr>
          <w:lang w:val="es-CO" w:eastAsia="es-CO"/>
        </w:rPr>
        <w:t>s</w:t>
      </w:r>
      <w:r w:rsidR="001B1F28">
        <w:rPr>
          <w:lang w:val="es-CO" w:eastAsia="es-CO"/>
        </w:rPr>
        <w:t xml:space="preserve"> de las películas.</w:t>
      </w:r>
      <w:r w:rsidR="7CC3BE60" w:rsidRPr="56307571">
        <w:rPr>
          <w:lang w:val="es-CO" w:eastAsia="es-CO"/>
        </w:rPr>
        <w:t xml:space="preserve"> </w:t>
      </w:r>
      <w:r w:rsidR="3274DA61" w:rsidRPr="39A16169">
        <w:rPr>
          <w:lang w:val="es-CO" w:eastAsia="es-CO"/>
        </w:rPr>
        <w:t>También se anexa el archivo .</w:t>
      </w:r>
      <w:proofErr w:type="spellStart"/>
      <w:r w:rsidR="3274DA61" w:rsidRPr="39A16169">
        <w:rPr>
          <w:lang w:val="es-CO" w:eastAsia="es-CO"/>
        </w:rPr>
        <w:t>csv</w:t>
      </w:r>
      <w:proofErr w:type="spellEnd"/>
      <w:r w:rsidR="3274DA61" w:rsidRPr="39A16169">
        <w:rPr>
          <w:lang w:val="es-CO" w:eastAsia="es-CO"/>
        </w:rPr>
        <w:t xml:space="preserve"> con las predicciones del modelo de regresión logística bajo el </w:t>
      </w:r>
      <w:r w:rsidR="01F33DAB" w:rsidRPr="56307571">
        <w:rPr>
          <w:lang w:val="es-CO" w:eastAsia="es-CO"/>
        </w:rPr>
        <w:t>E</w:t>
      </w:r>
      <w:r w:rsidR="099C11A5" w:rsidRPr="56307571">
        <w:rPr>
          <w:lang w:val="es-CO" w:eastAsia="es-CO"/>
        </w:rPr>
        <w:t>xperimento</w:t>
      </w:r>
      <w:r w:rsidR="3274DA61" w:rsidRPr="39A16169">
        <w:rPr>
          <w:lang w:val="es-CO" w:eastAsia="es-CO"/>
        </w:rPr>
        <w:t xml:space="preserve"> 2</w:t>
      </w:r>
      <w:r w:rsidR="2D7FFD14" w:rsidRPr="56307571">
        <w:rPr>
          <w:lang w:val="es-CO" w:eastAsia="es-CO"/>
        </w:rPr>
        <w:t xml:space="preserve"> (el mejor modelo obtenido)</w:t>
      </w:r>
      <w:r w:rsidR="099C11A5" w:rsidRPr="56307571">
        <w:rPr>
          <w:lang w:val="es-CO" w:eastAsia="es-CO"/>
        </w:rPr>
        <w:t>,</w:t>
      </w:r>
      <w:r w:rsidR="3274DA61" w:rsidRPr="39A16169">
        <w:rPr>
          <w:lang w:val="es-CO" w:eastAsia="es-CO"/>
        </w:rPr>
        <w:t xml:space="preserve"> para los datos en ‘</w:t>
      </w:r>
      <w:proofErr w:type="spellStart"/>
      <w:r w:rsidR="3274DA61" w:rsidRPr="39A16169">
        <w:rPr>
          <w:lang w:val="es-CO" w:eastAsia="es-CO"/>
        </w:rPr>
        <w:t>dataTesting</w:t>
      </w:r>
      <w:proofErr w:type="spellEnd"/>
      <w:r w:rsidR="3274DA61" w:rsidRPr="39A16169">
        <w:rPr>
          <w:lang w:val="es-CO" w:eastAsia="es-CO"/>
        </w:rPr>
        <w:t>’.</w:t>
      </w:r>
    </w:p>
    <w:p w14:paraId="68437EED" w14:textId="63E81435" w:rsidR="468F7BB6" w:rsidRDefault="052E4902" w:rsidP="468F7BB6">
      <w:pPr>
        <w:rPr>
          <w:lang w:val="es-CO" w:eastAsia="es-CO"/>
        </w:rPr>
      </w:pPr>
      <w:r w:rsidRPr="0D15341F">
        <w:rPr>
          <w:lang w:val="es-CO" w:eastAsia="es-CO"/>
        </w:rPr>
        <w:t xml:space="preserve">Con el fin de mejorar la experiencia del usuario y optimizar la búsqueda de contenido, se ha incorporado una API. Esta API, construida con </w:t>
      </w:r>
      <w:proofErr w:type="spellStart"/>
      <w:r w:rsidRPr="0D15341F">
        <w:rPr>
          <w:lang w:val="es-CO" w:eastAsia="es-CO"/>
        </w:rPr>
        <w:t>FastAPI</w:t>
      </w:r>
      <w:proofErr w:type="spellEnd"/>
      <w:r w:rsidRPr="0D15341F">
        <w:rPr>
          <w:lang w:val="es-CO" w:eastAsia="es-CO"/>
        </w:rPr>
        <w:t xml:space="preserve"> y </w:t>
      </w:r>
      <w:proofErr w:type="spellStart"/>
      <w:r w:rsidRPr="0D15341F">
        <w:rPr>
          <w:lang w:val="es-CO" w:eastAsia="es-CO"/>
        </w:rPr>
        <w:t>Streamlit</w:t>
      </w:r>
      <w:proofErr w:type="spellEnd"/>
      <w:r w:rsidRPr="0D15341F">
        <w:rPr>
          <w:lang w:val="es-CO" w:eastAsia="es-CO"/>
        </w:rPr>
        <w:t>, emplea algoritmos desarrollados en el proyecto para determinar el género de una película a partir de su sinopsis.</w:t>
      </w:r>
      <w:r w:rsidR="26382CE3" w:rsidRPr="3DF08FEA">
        <w:rPr>
          <w:lang w:val="es-CO" w:eastAsia="es-CO"/>
        </w:rPr>
        <w:t xml:space="preserve"> </w:t>
      </w:r>
      <w:r w:rsidR="7435802A" w:rsidRPr="161D3E14">
        <w:rPr>
          <w:rFonts w:eastAsia="Times New Roman" w:cs="Times New Roman"/>
          <w:lang w:val="es-CO"/>
        </w:rPr>
        <w:t>La documentación de uso se encuentra disponible en el repositorio de GitHub.</w:t>
      </w:r>
    </w:p>
    <w:p w14:paraId="077E910F" w14:textId="2EFD3FB6" w:rsidR="3612FD31" w:rsidRDefault="052E4902" w:rsidP="3612FD31">
      <w:pPr>
        <w:rPr>
          <w:lang w:val="es-CO" w:eastAsia="es-CO"/>
        </w:rPr>
      </w:pPr>
      <w:r>
        <w:rPr>
          <w:noProof/>
        </w:rPr>
        <w:drawing>
          <wp:inline distT="0" distB="0" distL="0" distR="0" wp14:anchorId="67B57863" wp14:editId="23B94719">
            <wp:extent cx="2651760" cy="1652041"/>
            <wp:effectExtent l="0" t="0" r="0" b="0"/>
            <wp:docPr id="267103547" name="Picture 267103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10354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51760" cy="1652041"/>
                    </a:xfrm>
                    <a:prstGeom prst="rect">
                      <a:avLst/>
                    </a:prstGeom>
                  </pic:spPr>
                </pic:pic>
              </a:graphicData>
            </a:graphic>
          </wp:inline>
        </w:drawing>
      </w:r>
      <w:r w:rsidR="101041DA">
        <w:rPr>
          <w:noProof/>
        </w:rPr>
        <w:drawing>
          <wp:inline distT="0" distB="0" distL="0" distR="0" wp14:anchorId="4141A9CE" wp14:editId="59802286">
            <wp:extent cx="3089910" cy="1680691"/>
            <wp:effectExtent l="0" t="0" r="0" b="0"/>
            <wp:docPr id="2067289728" name="Picture 2067289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728972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89910" cy="1680691"/>
                    </a:xfrm>
                    <a:prstGeom prst="rect">
                      <a:avLst/>
                    </a:prstGeom>
                  </pic:spPr>
                </pic:pic>
              </a:graphicData>
            </a:graphic>
          </wp:inline>
        </w:drawing>
      </w:r>
    </w:p>
    <w:p w14:paraId="532FF211" w14:textId="059AA7F1" w:rsidR="0071067C" w:rsidRPr="006C63D7" w:rsidRDefault="006C63D7" w:rsidP="00F64FFA">
      <w:pPr>
        <w:pStyle w:val="Ttulo1"/>
      </w:pPr>
      <w:r>
        <w:t>Bibliografía</w:t>
      </w:r>
    </w:p>
    <w:p w14:paraId="4155B9D6" w14:textId="77777777" w:rsidR="0071067C" w:rsidRPr="0071067C" w:rsidRDefault="0071067C" w:rsidP="006F1659">
      <w:pPr>
        <w:pStyle w:val="Bibliografa"/>
        <w:rPr>
          <w:rFonts w:cs="Times New Roman"/>
          <w:lang w:val="es-MX"/>
        </w:rPr>
      </w:pPr>
      <w:r>
        <w:fldChar w:fldCharType="begin"/>
      </w:r>
      <w:r>
        <w:instrText xml:space="preserve"> ADDIN ZOTERO_BIBL {"uncited":[],"omitted":[],"custom":[]} CSL_BIBLIOGRAPHY </w:instrText>
      </w:r>
      <w:r>
        <w:fldChar w:fldCharType="separate"/>
      </w:r>
      <w:r w:rsidRPr="0071067C">
        <w:rPr>
          <w:rFonts w:cs="Times New Roman"/>
          <w:i/>
          <w:iCs/>
          <w:lang w:val="es-MX"/>
        </w:rPr>
        <w:t>Géneros cinematográficos según taquilla en Norteamérica en 2023</w:t>
      </w:r>
      <w:r w:rsidRPr="0071067C">
        <w:rPr>
          <w:rFonts w:cs="Times New Roman"/>
          <w:lang w:val="es-MX"/>
        </w:rPr>
        <w:t>. (s. f.). Statista. Recuperado 1 de octubre de 2024, de https://es.statista.com/estadisticas/637140/taquilla-de-las-peliculas-de-hollywood-por-genero-cinematografico-norteamerica/</w:t>
      </w:r>
    </w:p>
    <w:p w14:paraId="10C723E2" w14:textId="77777777" w:rsidR="006F1659" w:rsidRPr="006F1659" w:rsidRDefault="006F1659" w:rsidP="006F1659">
      <w:pPr>
        <w:pStyle w:val="Bibliografa"/>
        <w:rPr>
          <w:rFonts w:cs="Times New Roman"/>
          <w:lang w:val="es-MX"/>
        </w:rPr>
      </w:pPr>
      <w:proofErr w:type="gramStart"/>
      <w:r w:rsidRPr="006F1659">
        <w:rPr>
          <w:rFonts w:cs="Times New Roman"/>
          <w:lang w:val="es-MX"/>
        </w:rPr>
        <w:t xml:space="preserve">Romo,  </w:t>
      </w:r>
      <w:proofErr w:type="spellStart"/>
      <w:r w:rsidRPr="006F1659">
        <w:rPr>
          <w:rFonts w:cs="Times New Roman"/>
          <w:lang w:val="es-MX"/>
        </w:rPr>
        <w:t>unocero</w:t>
      </w:r>
      <w:proofErr w:type="spellEnd"/>
      <w:proofErr w:type="gramEnd"/>
      <w:r w:rsidRPr="006F1659">
        <w:rPr>
          <w:rFonts w:cs="Times New Roman"/>
          <w:lang w:val="es-MX"/>
        </w:rPr>
        <w:t xml:space="preserve">-J. C. P. (2023, octubre 2). </w:t>
      </w:r>
      <w:r w:rsidRPr="006F1659">
        <w:rPr>
          <w:rFonts w:cs="Times New Roman"/>
          <w:i/>
          <w:iCs/>
          <w:lang w:val="es-MX"/>
        </w:rPr>
        <w:t>¿Cómo funcionan las recomendaciones de Netflix?</w:t>
      </w:r>
      <w:r w:rsidRPr="006F1659">
        <w:rPr>
          <w:rFonts w:cs="Times New Roman"/>
          <w:lang w:val="es-MX"/>
        </w:rPr>
        <w:t xml:space="preserve"> unocero. https://www.unocero.com/como-se-hace/como-funcionan-las-recomendaciones-de-netflix/</w:t>
      </w:r>
    </w:p>
    <w:p w14:paraId="51104661" w14:textId="49FC2607" w:rsidR="00900840" w:rsidRPr="00900840" w:rsidRDefault="0071067C" w:rsidP="00900840">
      <w:pPr>
        <w:rPr>
          <w:lang w:val="es-CO" w:eastAsia="es-CO"/>
        </w:rPr>
      </w:pPr>
      <w:r>
        <w:fldChar w:fldCharType="end"/>
      </w:r>
    </w:p>
    <w:sectPr w:rsidR="00900840" w:rsidRPr="00900840" w:rsidSect="005B1C23">
      <w:headerReference w:type="default" r:id="rId28"/>
      <w:footerReference w:type="even" r:id="rId29"/>
      <w:footerReference w:type="default" r:id="rId30"/>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BBABC3" w14:textId="77777777" w:rsidR="0036207F" w:rsidRDefault="0036207F" w:rsidP="00F71B57">
      <w:pPr>
        <w:spacing w:after="0" w:line="240" w:lineRule="auto"/>
      </w:pPr>
      <w:r>
        <w:separator/>
      </w:r>
    </w:p>
  </w:endnote>
  <w:endnote w:type="continuationSeparator" w:id="0">
    <w:p w14:paraId="3B1236BF" w14:textId="77777777" w:rsidR="0036207F" w:rsidRDefault="0036207F" w:rsidP="00F71B57">
      <w:pPr>
        <w:spacing w:after="0" w:line="240" w:lineRule="auto"/>
      </w:pPr>
      <w:r>
        <w:continuationSeparator/>
      </w:r>
    </w:p>
  </w:endnote>
  <w:endnote w:type="continuationNotice" w:id="1">
    <w:p w14:paraId="3C782991" w14:textId="77777777" w:rsidR="0036207F" w:rsidRDefault="003620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roximaNova-Regular">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merodepgina"/>
      </w:rPr>
      <w:id w:val="-2129304817"/>
      <w:docPartObj>
        <w:docPartGallery w:val="Page Numbers (Bottom of Page)"/>
        <w:docPartUnique/>
      </w:docPartObj>
    </w:sdtPr>
    <w:sdtEndPr>
      <w:rPr>
        <w:rStyle w:val="Nmerodepgina"/>
      </w:rPr>
    </w:sdtEndPr>
    <w:sdtContent>
      <w:p w14:paraId="51DC2994" w14:textId="0FA17826" w:rsidR="001700AB" w:rsidRDefault="001700AB" w:rsidP="00D1577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D1A1AEA" w14:textId="77777777" w:rsidR="001700AB" w:rsidRDefault="001700AB" w:rsidP="001700AB">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10F8F8" w14:textId="77777777" w:rsidR="001700AB" w:rsidRDefault="001700AB">
    <w:pPr>
      <w:pStyle w:val="Piedepgina"/>
      <w:jc w:val="right"/>
    </w:pPr>
    <w:r>
      <w:rPr>
        <w:color w:val="4472C4" w:themeColor="accent1"/>
        <w:sz w:val="20"/>
        <w:szCs w:val="20"/>
      </w:rPr>
      <w:t xml:space="preserve">pág. </w:t>
    </w:r>
    <w:r>
      <w:rPr>
        <w:color w:val="4472C4" w:themeColor="accent1"/>
        <w:sz w:val="20"/>
        <w:szCs w:val="20"/>
      </w:rPr>
      <w:fldChar w:fldCharType="begin"/>
    </w:r>
    <w:r>
      <w:rPr>
        <w:color w:val="4472C4" w:themeColor="accent1"/>
        <w:sz w:val="20"/>
        <w:szCs w:val="20"/>
      </w:rPr>
      <w:instrText>PAGE  \* Arabic</w:instrText>
    </w:r>
    <w:r>
      <w:rPr>
        <w:color w:val="4472C4" w:themeColor="accent1"/>
        <w:sz w:val="20"/>
        <w:szCs w:val="20"/>
      </w:rPr>
      <w:fldChar w:fldCharType="separate"/>
    </w:r>
    <w:r>
      <w:rPr>
        <w:color w:val="4472C4" w:themeColor="accent1"/>
        <w:sz w:val="20"/>
        <w:szCs w:val="20"/>
      </w:rPr>
      <w:t>1</w:t>
    </w:r>
    <w:r>
      <w:rPr>
        <w:color w:val="4472C4" w:themeColor="accen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48C156" w14:textId="77777777" w:rsidR="0036207F" w:rsidRDefault="0036207F" w:rsidP="00F71B57">
      <w:pPr>
        <w:spacing w:after="0" w:line="240" w:lineRule="auto"/>
      </w:pPr>
      <w:r>
        <w:separator/>
      </w:r>
    </w:p>
  </w:footnote>
  <w:footnote w:type="continuationSeparator" w:id="0">
    <w:p w14:paraId="293370DC" w14:textId="77777777" w:rsidR="0036207F" w:rsidRDefault="0036207F" w:rsidP="00F71B57">
      <w:pPr>
        <w:spacing w:after="0" w:line="240" w:lineRule="auto"/>
      </w:pPr>
      <w:r>
        <w:continuationSeparator/>
      </w:r>
    </w:p>
  </w:footnote>
  <w:footnote w:type="continuationNotice" w:id="1">
    <w:p w14:paraId="29191C56" w14:textId="77777777" w:rsidR="0036207F" w:rsidRDefault="0036207F">
      <w:pPr>
        <w:spacing w:after="0" w:line="240" w:lineRule="auto"/>
      </w:pPr>
    </w:p>
  </w:footnote>
  <w:footnote w:id="2">
    <w:p w14:paraId="15323C51" w14:textId="2D44CBD5" w:rsidR="0058425B" w:rsidRPr="0058425B" w:rsidRDefault="0058425B">
      <w:pPr>
        <w:pStyle w:val="Textonotapie"/>
        <w:rPr>
          <w:lang w:val="es-CO"/>
        </w:rPr>
      </w:pPr>
      <w:r>
        <w:rPr>
          <w:rStyle w:val="Refdenotaalpie"/>
        </w:rPr>
        <w:footnoteRef/>
      </w:r>
      <w:r w:rsidRPr="0058425B">
        <w:rPr>
          <w:sz w:val="15"/>
          <w:szCs w:val="15"/>
        </w:rPr>
        <w:t xml:space="preserve"> </w:t>
      </w:r>
      <w:r w:rsidRPr="0058425B">
        <w:rPr>
          <w:noProof/>
          <w:sz w:val="15"/>
          <w:szCs w:val="15"/>
        </w:rPr>
        <w:fldChar w:fldCharType="begin"/>
      </w:r>
      <w:r w:rsidR="00A36687">
        <w:rPr>
          <w:noProof/>
          <w:sz w:val="15"/>
          <w:szCs w:val="15"/>
        </w:rPr>
        <w:instrText xml:space="preserve"> ADDIN ZOTERO_ITEM CSL_CITATION {"citationID":"Ptfo2QUl","properties":{"formattedCitation":"({\\i{}G\\uc0\\u233{}neros cinematogr\\uc0\\u225{}ficos seg\\uc0\\u250{}n taquilla en Norteam\\uc0\\u233{}rica en 2023}, s.\\uc0\\u160{}f.)","plainCitation":"(Géneros cinematográficos según taquilla en Norteamérica en 2023, s. f.)","noteIndex":1},"citationItems":[{"id":82,"uris":["http://zotero.org/users/14981725/items/ZIXRX98R"],"itemData":{"id":82,"type":"webpage","abstract":"Esta estadística distribuye la recaudación en taquilla de las películas estrenadas en los cines de Estados Unidos y Canadá en 2023 en función del género cinematográfico al que pertenecen.","container-title":"Statista","language":"es","title":"Géneros cinematográficos según taquilla en Norteamérica en 2023","URL":"https://es.statista.com/estadisticas/637140/taquilla-de-las-peliculas-de-hollywood-por-genero-cinematografico-norteamerica/","accessed":{"date-parts":[["2024",10,1]]}}}],"schema":"https://github.com/citation-style-language/schema/raw/master/csl-citation.json"} </w:instrText>
      </w:r>
      <w:r w:rsidRPr="0058425B">
        <w:rPr>
          <w:noProof/>
          <w:sz w:val="15"/>
          <w:szCs w:val="15"/>
        </w:rPr>
        <w:fldChar w:fldCharType="separate"/>
      </w:r>
      <w:r w:rsidR="006F1659" w:rsidRPr="006F1659">
        <w:rPr>
          <w:rFonts w:cs="Times New Roman"/>
          <w:lang w:val="es-MX"/>
        </w:rPr>
        <w:t>(</w:t>
      </w:r>
      <w:r w:rsidR="006F1659" w:rsidRPr="006F1659">
        <w:rPr>
          <w:rFonts w:cs="Times New Roman"/>
          <w:i/>
          <w:iCs/>
          <w:lang w:val="es-MX"/>
        </w:rPr>
        <w:t>Géneros cinematográficos según taquilla en Norteamérica en 2023</w:t>
      </w:r>
      <w:r w:rsidR="006F1659" w:rsidRPr="006F1659">
        <w:rPr>
          <w:rFonts w:cs="Times New Roman"/>
          <w:lang w:val="es-MX"/>
        </w:rPr>
        <w:t>, s. f.)</w:t>
      </w:r>
      <w:r w:rsidRPr="0058425B">
        <w:rPr>
          <w:noProof/>
          <w:sz w:val="15"/>
          <w:szCs w:val="15"/>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1418" w:type="dxa"/>
      <w:tblInd w:w="-1281" w:type="dxa"/>
      <w:tblLayout w:type="fixed"/>
      <w:tblLook w:val="0000" w:firstRow="0" w:lastRow="0" w:firstColumn="0" w:lastColumn="0" w:noHBand="0" w:noVBand="0"/>
    </w:tblPr>
    <w:tblGrid>
      <w:gridCol w:w="1443"/>
      <w:gridCol w:w="9975"/>
    </w:tblGrid>
    <w:tr w:rsidR="00F71B57" w:rsidRPr="00076BA6" w14:paraId="520A302D" w14:textId="77777777">
      <w:trPr>
        <w:trHeight w:val="1438"/>
      </w:trPr>
      <w:tc>
        <w:tcPr>
          <w:tcW w:w="1443" w:type="dxa"/>
        </w:tcPr>
        <w:p w14:paraId="316E8FEB" w14:textId="4C8FF208" w:rsidR="00F71B57" w:rsidRDefault="00AF675C" w:rsidP="0A4AA81C">
          <w:pPr>
            <w:pStyle w:val="Encabezado"/>
            <w:jc w:val="right"/>
            <w:rPr>
              <w:sz w:val="10"/>
              <w:szCs w:val="10"/>
            </w:rPr>
          </w:pPr>
          <w:r>
            <w:rPr>
              <w:noProof/>
            </w:rPr>
            <w:drawing>
              <wp:anchor distT="0" distB="0" distL="114300" distR="114300" simplePos="0" relativeHeight="251658240" behindDoc="0" locked="0" layoutInCell="1" allowOverlap="1" wp14:anchorId="0DA632CE" wp14:editId="5BD883D6">
                <wp:simplePos x="0" y="0"/>
                <wp:positionH relativeFrom="column">
                  <wp:posOffset>403983</wp:posOffset>
                </wp:positionH>
                <wp:positionV relativeFrom="paragraph">
                  <wp:posOffset>-68239</wp:posOffset>
                </wp:positionV>
                <wp:extent cx="600502" cy="775970"/>
                <wp:effectExtent l="0" t="0" r="9525" b="5080"/>
                <wp:wrapNone/>
                <wp:docPr id="419992924" name="Imagen 353903263" descr="desc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53903263"/>
                        <pic:cNvPicPr/>
                      </pic:nvPicPr>
                      <pic:blipFill>
                        <a:blip r:embed="rId1">
                          <a:extLst>
                            <a:ext uri="{28A0092B-C50C-407E-A947-70E740481C1C}">
                              <a14:useLocalDpi xmlns:a14="http://schemas.microsoft.com/office/drawing/2010/main" val="0"/>
                            </a:ext>
                          </a:extLst>
                        </a:blip>
                        <a:stretch>
                          <a:fillRect/>
                        </a:stretch>
                      </pic:blipFill>
                      <pic:spPr bwMode="auto">
                        <a:xfrm>
                          <a:off x="0" y="0"/>
                          <a:ext cx="601031" cy="776654"/>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9975" w:type="dxa"/>
        </w:tcPr>
        <w:p w14:paraId="7993FE36" w14:textId="507F2D13" w:rsidR="00F71B57" w:rsidRPr="00690312" w:rsidRDefault="00D55751" w:rsidP="003F6029">
          <w:pPr>
            <w:pStyle w:val="Encabezado"/>
            <w:spacing w:after="120"/>
            <w:ind w:left="720"/>
            <w:jc w:val="right"/>
            <w:rPr>
              <w:rFonts w:cs="Times New Roman"/>
              <w:i/>
              <w:iCs/>
              <w:sz w:val="28"/>
            </w:rPr>
          </w:pPr>
          <w:r>
            <w:rPr>
              <w:rFonts w:cs="Times New Roman"/>
              <w:i/>
              <w:iCs/>
              <w:sz w:val="28"/>
            </w:rPr>
            <w:t>Maestrí</w:t>
          </w:r>
          <w:r w:rsidR="00F71B57" w:rsidRPr="00690312">
            <w:rPr>
              <w:rFonts w:cs="Times New Roman"/>
              <w:i/>
              <w:iCs/>
              <w:sz w:val="28"/>
            </w:rPr>
            <w:t>a</w:t>
          </w:r>
          <w:r w:rsidR="003A37D9">
            <w:rPr>
              <w:rFonts w:cs="Times New Roman"/>
              <w:i/>
              <w:iCs/>
              <w:sz w:val="28"/>
            </w:rPr>
            <w:t>s</w:t>
          </w:r>
          <w:r>
            <w:rPr>
              <w:rFonts w:cs="Times New Roman"/>
              <w:i/>
              <w:iCs/>
              <w:sz w:val="28"/>
            </w:rPr>
            <w:t xml:space="preserve"> en Analítica </w:t>
          </w:r>
          <w:r w:rsidR="003A37D9">
            <w:rPr>
              <w:rFonts w:cs="Times New Roman"/>
              <w:i/>
              <w:iCs/>
              <w:sz w:val="28"/>
            </w:rPr>
            <w:t>e Inteligencia Artificial</w:t>
          </w:r>
        </w:p>
        <w:p w14:paraId="3D8C67A3" w14:textId="1968EEAE" w:rsidR="00F71B57" w:rsidRPr="00690312" w:rsidRDefault="003A37D9" w:rsidP="00F71B57">
          <w:pPr>
            <w:pStyle w:val="Encabezado"/>
            <w:spacing w:after="120"/>
            <w:jc w:val="right"/>
            <w:rPr>
              <w:rFonts w:cs="Times New Roman"/>
              <w:i/>
              <w:iCs/>
              <w:sz w:val="36"/>
              <w:szCs w:val="36"/>
            </w:rPr>
          </w:pPr>
          <w:r>
            <w:rPr>
              <w:rFonts w:cs="Times New Roman"/>
              <w:i/>
              <w:iCs/>
              <w:sz w:val="36"/>
              <w:szCs w:val="36"/>
            </w:rPr>
            <w:t>Tópicos Avanzados de Anal</w:t>
          </w:r>
          <w:r w:rsidR="00D55751">
            <w:rPr>
              <w:rFonts w:cs="Times New Roman"/>
              <w:i/>
              <w:iCs/>
              <w:sz w:val="36"/>
              <w:szCs w:val="36"/>
            </w:rPr>
            <w:t>ítica</w:t>
          </w:r>
        </w:p>
        <w:p w14:paraId="4E70A22B" w14:textId="70BE1FF0" w:rsidR="00F71B57" w:rsidRPr="00076BA6" w:rsidRDefault="00F71B57" w:rsidP="00F71B57">
          <w:pPr>
            <w:pStyle w:val="Encabezado"/>
            <w:ind w:left="2160" w:right="-2646"/>
            <w:jc w:val="center"/>
            <w:rPr>
              <w:rFonts w:ascii="Arial" w:hAnsi="Arial" w:cs="Arial"/>
              <w:i/>
              <w:iCs/>
              <w:sz w:val="18"/>
            </w:rPr>
          </w:pPr>
          <w:r w:rsidRPr="00690312">
            <w:rPr>
              <w:rFonts w:cs="Times New Roman"/>
              <w:i/>
              <w:iCs/>
              <w:sz w:val="18"/>
            </w:rPr>
            <w:t xml:space="preserve">                                         </w:t>
          </w:r>
          <w:r w:rsidR="003A37D9">
            <w:rPr>
              <w:rFonts w:cs="Times New Roman"/>
              <w:i/>
              <w:iCs/>
              <w:sz w:val="18"/>
            </w:rPr>
            <w:t>Segundo</w:t>
          </w:r>
          <w:r w:rsidRPr="00690312">
            <w:rPr>
              <w:rFonts w:cs="Times New Roman"/>
              <w:i/>
              <w:iCs/>
              <w:sz w:val="18"/>
            </w:rPr>
            <w:t xml:space="preserve"> Semestre 202</w:t>
          </w:r>
          <w:r w:rsidR="00690312">
            <w:rPr>
              <w:rFonts w:cs="Times New Roman"/>
              <w:i/>
              <w:iCs/>
              <w:sz w:val="18"/>
            </w:rPr>
            <w:t>4</w:t>
          </w:r>
        </w:p>
      </w:tc>
    </w:tr>
  </w:tbl>
  <w:p w14:paraId="77C363E4" w14:textId="4ECDE9D2" w:rsidR="00F71B57" w:rsidRDefault="00F71B57" w:rsidP="003D6202">
    <w:pPr>
      <w:pStyle w:val="Encabezado"/>
    </w:pPr>
  </w:p>
</w:hdr>
</file>

<file path=word/intelligence2.xml><?xml version="1.0" encoding="utf-8"?>
<int2:intelligence xmlns:int2="http://schemas.microsoft.com/office/intelligence/2020/intelligence" xmlns:oel="http://schemas.microsoft.com/office/2019/extlst">
  <int2:observations>
    <int2:textHash int2:hashCode="RosRlgTsy00rnc" int2:id="1DMAi3Gd">
      <int2:state int2:value="Rejected" int2:type="AugLoop_Text_Critique"/>
    </int2:textHash>
    <int2:textHash int2:hashCode="zMAYrA8MEQ4Oxx" int2:id="84ThfGFZ">
      <int2:state int2:value="Rejected" int2:type="AugLoop_Text_Critique"/>
    </int2:textHash>
    <int2:textHash int2:hashCode="B5VQv1QVF8jQSv" int2:id="VHDsK0Js">
      <int2:state int2:value="Rejected" int2:type="AugLoop_Text_Critique"/>
    </int2:textHash>
    <int2:textHash int2:hashCode="c1XjVqc/WhB/O2" int2:id="Wch8GzxA">
      <int2:state int2:value="Rejected" int2:type="AugLoop_Text_Critique"/>
    </int2:textHash>
    <int2:textHash int2:hashCode="Z5edeLGYAf+Me2" int2:id="aELhbBt3">
      <int2:state int2:value="Rejected" int2:type="AugLoop_Text_Critique"/>
    </int2:textHash>
    <int2:textHash int2:hashCode="y2AtPftmWsLkOV" int2:id="zfSC6cnK">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94179"/>
    <w:multiLevelType w:val="hybridMultilevel"/>
    <w:tmpl w:val="406CF3AA"/>
    <w:lvl w:ilvl="0" w:tplc="A2BC7EBA">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89C4832"/>
    <w:multiLevelType w:val="hybridMultilevel"/>
    <w:tmpl w:val="FFFFFFFF"/>
    <w:lvl w:ilvl="0" w:tplc="F9CC8C54">
      <w:start w:val="1"/>
      <w:numFmt w:val="bullet"/>
      <w:lvlText w:val=""/>
      <w:lvlJc w:val="left"/>
      <w:pPr>
        <w:ind w:left="720" w:hanging="360"/>
      </w:pPr>
      <w:rPr>
        <w:rFonts w:ascii="Symbol" w:hAnsi="Symbol" w:hint="default"/>
      </w:rPr>
    </w:lvl>
    <w:lvl w:ilvl="1" w:tplc="0B0AEDD8">
      <w:start w:val="1"/>
      <w:numFmt w:val="bullet"/>
      <w:lvlText w:val="o"/>
      <w:lvlJc w:val="left"/>
      <w:pPr>
        <w:ind w:left="1440" w:hanging="360"/>
      </w:pPr>
      <w:rPr>
        <w:rFonts w:ascii="Courier New" w:hAnsi="Courier New" w:hint="default"/>
      </w:rPr>
    </w:lvl>
    <w:lvl w:ilvl="2" w:tplc="0CA2DE98">
      <w:start w:val="1"/>
      <w:numFmt w:val="bullet"/>
      <w:lvlText w:val=""/>
      <w:lvlJc w:val="left"/>
      <w:pPr>
        <w:ind w:left="2160" w:hanging="360"/>
      </w:pPr>
      <w:rPr>
        <w:rFonts w:ascii="Wingdings" w:hAnsi="Wingdings" w:hint="default"/>
      </w:rPr>
    </w:lvl>
    <w:lvl w:ilvl="3" w:tplc="08FC00E4">
      <w:start w:val="1"/>
      <w:numFmt w:val="bullet"/>
      <w:lvlText w:val=""/>
      <w:lvlJc w:val="left"/>
      <w:pPr>
        <w:ind w:left="2880" w:hanging="360"/>
      </w:pPr>
      <w:rPr>
        <w:rFonts w:ascii="Symbol" w:hAnsi="Symbol" w:hint="default"/>
      </w:rPr>
    </w:lvl>
    <w:lvl w:ilvl="4" w:tplc="803A994E">
      <w:start w:val="1"/>
      <w:numFmt w:val="bullet"/>
      <w:lvlText w:val="o"/>
      <w:lvlJc w:val="left"/>
      <w:pPr>
        <w:ind w:left="3600" w:hanging="360"/>
      </w:pPr>
      <w:rPr>
        <w:rFonts w:ascii="Courier New" w:hAnsi="Courier New" w:hint="default"/>
      </w:rPr>
    </w:lvl>
    <w:lvl w:ilvl="5" w:tplc="B6B84F70">
      <w:start w:val="1"/>
      <w:numFmt w:val="bullet"/>
      <w:lvlText w:val=""/>
      <w:lvlJc w:val="left"/>
      <w:pPr>
        <w:ind w:left="4320" w:hanging="360"/>
      </w:pPr>
      <w:rPr>
        <w:rFonts w:ascii="Wingdings" w:hAnsi="Wingdings" w:hint="default"/>
      </w:rPr>
    </w:lvl>
    <w:lvl w:ilvl="6" w:tplc="E466AC4A">
      <w:start w:val="1"/>
      <w:numFmt w:val="bullet"/>
      <w:lvlText w:val=""/>
      <w:lvlJc w:val="left"/>
      <w:pPr>
        <w:ind w:left="5040" w:hanging="360"/>
      </w:pPr>
      <w:rPr>
        <w:rFonts w:ascii="Symbol" w:hAnsi="Symbol" w:hint="default"/>
      </w:rPr>
    </w:lvl>
    <w:lvl w:ilvl="7" w:tplc="4480450A">
      <w:start w:val="1"/>
      <w:numFmt w:val="bullet"/>
      <w:lvlText w:val="o"/>
      <w:lvlJc w:val="left"/>
      <w:pPr>
        <w:ind w:left="5760" w:hanging="360"/>
      </w:pPr>
      <w:rPr>
        <w:rFonts w:ascii="Courier New" w:hAnsi="Courier New" w:hint="default"/>
      </w:rPr>
    </w:lvl>
    <w:lvl w:ilvl="8" w:tplc="1D36F01E">
      <w:start w:val="1"/>
      <w:numFmt w:val="bullet"/>
      <w:lvlText w:val=""/>
      <w:lvlJc w:val="left"/>
      <w:pPr>
        <w:ind w:left="6480" w:hanging="360"/>
      </w:pPr>
      <w:rPr>
        <w:rFonts w:ascii="Wingdings" w:hAnsi="Wingdings" w:hint="default"/>
      </w:rPr>
    </w:lvl>
  </w:abstractNum>
  <w:abstractNum w:abstractNumId="2" w15:restartNumberingAfterBreak="0">
    <w:nsid w:val="094850C6"/>
    <w:multiLevelType w:val="hybridMultilevel"/>
    <w:tmpl w:val="618A4E4A"/>
    <w:lvl w:ilvl="0" w:tplc="CFDE30C0">
      <w:start w:val="1"/>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E08352C"/>
    <w:multiLevelType w:val="hybridMultilevel"/>
    <w:tmpl w:val="FFFFFFFF"/>
    <w:lvl w:ilvl="0" w:tplc="DFC62ECA">
      <w:start w:val="1"/>
      <w:numFmt w:val="bullet"/>
      <w:lvlText w:val="•"/>
      <w:lvlJc w:val="left"/>
      <w:pPr>
        <w:ind w:left="360" w:hanging="360"/>
      </w:pPr>
      <w:rPr>
        <w:rFonts w:ascii="Arial" w:hAnsi="Arial" w:hint="default"/>
      </w:rPr>
    </w:lvl>
    <w:lvl w:ilvl="1" w:tplc="68561B72">
      <w:start w:val="1"/>
      <w:numFmt w:val="bullet"/>
      <w:lvlText w:val="o"/>
      <w:lvlJc w:val="left"/>
      <w:pPr>
        <w:ind w:left="1080" w:hanging="360"/>
      </w:pPr>
      <w:rPr>
        <w:rFonts w:ascii="Courier New" w:hAnsi="Courier New" w:hint="default"/>
      </w:rPr>
    </w:lvl>
    <w:lvl w:ilvl="2" w:tplc="6E5665A6">
      <w:start w:val="1"/>
      <w:numFmt w:val="bullet"/>
      <w:lvlText w:val=""/>
      <w:lvlJc w:val="left"/>
      <w:pPr>
        <w:ind w:left="1800" w:hanging="360"/>
      </w:pPr>
      <w:rPr>
        <w:rFonts w:ascii="Wingdings" w:hAnsi="Wingdings" w:hint="default"/>
      </w:rPr>
    </w:lvl>
    <w:lvl w:ilvl="3" w:tplc="24D0B448">
      <w:start w:val="1"/>
      <w:numFmt w:val="bullet"/>
      <w:lvlText w:val=""/>
      <w:lvlJc w:val="left"/>
      <w:pPr>
        <w:ind w:left="2520" w:hanging="360"/>
      </w:pPr>
      <w:rPr>
        <w:rFonts w:ascii="Symbol" w:hAnsi="Symbol" w:hint="default"/>
      </w:rPr>
    </w:lvl>
    <w:lvl w:ilvl="4" w:tplc="E6FE1CD4">
      <w:start w:val="1"/>
      <w:numFmt w:val="bullet"/>
      <w:lvlText w:val="o"/>
      <w:lvlJc w:val="left"/>
      <w:pPr>
        <w:ind w:left="3240" w:hanging="360"/>
      </w:pPr>
      <w:rPr>
        <w:rFonts w:ascii="Courier New" w:hAnsi="Courier New" w:hint="default"/>
      </w:rPr>
    </w:lvl>
    <w:lvl w:ilvl="5" w:tplc="47E6BB62">
      <w:start w:val="1"/>
      <w:numFmt w:val="bullet"/>
      <w:lvlText w:val=""/>
      <w:lvlJc w:val="left"/>
      <w:pPr>
        <w:ind w:left="3960" w:hanging="360"/>
      </w:pPr>
      <w:rPr>
        <w:rFonts w:ascii="Wingdings" w:hAnsi="Wingdings" w:hint="default"/>
      </w:rPr>
    </w:lvl>
    <w:lvl w:ilvl="6" w:tplc="14CA1196">
      <w:start w:val="1"/>
      <w:numFmt w:val="bullet"/>
      <w:lvlText w:val=""/>
      <w:lvlJc w:val="left"/>
      <w:pPr>
        <w:ind w:left="4680" w:hanging="360"/>
      </w:pPr>
      <w:rPr>
        <w:rFonts w:ascii="Symbol" w:hAnsi="Symbol" w:hint="default"/>
      </w:rPr>
    </w:lvl>
    <w:lvl w:ilvl="7" w:tplc="EB1E6FF6">
      <w:start w:val="1"/>
      <w:numFmt w:val="bullet"/>
      <w:lvlText w:val="o"/>
      <w:lvlJc w:val="left"/>
      <w:pPr>
        <w:ind w:left="5400" w:hanging="360"/>
      </w:pPr>
      <w:rPr>
        <w:rFonts w:ascii="Courier New" w:hAnsi="Courier New" w:hint="default"/>
      </w:rPr>
    </w:lvl>
    <w:lvl w:ilvl="8" w:tplc="CDBC5FB2">
      <w:start w:val="1"/>
      <w:numFmt w:val="bullet"/>
      <w:lvlText w:val=""/>
      <w:lvlJc w:val="left"/>
      <w:pPr>
        <w:ind w:left="6120" w:hanging="360"/>
      </w:pPr>
      <w:rPr>
        <w:rFonts w:ascii="Wingdings" w:hAnsi="Wingdings" w:hint="default"/>
      </w:rPr>
    </w:lvl>
  </w:abstractNum>
  <w:abstractNum w:abstractNumId="4" w15:restartNumberingAfterBreak="0">
    <w:nsid w:val="156E3A7E"/>
    <w:multiLevelType w:val="hybridMultilevel"/>
    <w:tmpl w:val="FFFFFFFF"/>
    <w:lvl w:ilvl="0" w:tplc="EB445266">
      <w:start w:val="1"/>
      <w:numFmt w:val="bullet"/>
      <w:lvlText w:val=""/>
      <w:lvlJc w:val="left"/>
      <w:pPr>
        <w:ind w:left="360" w:hanging="360"/>
      </w:pPr>
      <w:rPr>
        <w:rFonts w:ascii="Symbol" w:hAnsi="Symbol" w:hint="default"/>
      </w:rPr>
    </w:lvl>
    <w:lvl w:ilvl="1" w:tplc="795C428C">
      <w:start w:val="1"/>
      <w:numFmt w:val="bullet"/>
      <w:lvlText w:val="o"/>
      <w:lvlJc w:val="left"/>
      <w:pPr>
        <w:ind w:left="1080" w:hanging="360"/>
      </w:pPr>
      <w:rPr>
        <w:rFonts w:ascii="Courier New" w:hAnsi="Courier New" w:hint="default"/>
      </w:rPr>
    </w:lvl>
    <w:lvl w:ilvl="2" w:tplc="4EC0983C">
      <w:start w:val="1"/>
      <w:numFmt w:val="bullet"/>
      <w:lvlText w:val=""/>
      <w:lvlJc w:val="left"/>
      <w:pPr>
        <w:ind w:left="1800" w:hanging="360"/>
      </w:pPr>
      <w:rPr>
        <w:rFonts w:ascii="Wingdings" w:hAnsi="Wingdings" w:hint="default"/>
      </w:rPr>
    </w:lvl>
    <w:lvl w:ilvl="3" w:tplc="B83AFAEC">
      <w:start w:val="1"/>
      <w:numFmt w:val="bullet"/>
      <w:lvlText w:val=""/>
      <w:lvlJc w:val="left"/>
      <w:pPr>
        <w:ind w:left="2520" w:hanging="360"/>
      </w:pPr>
      <w:rPr>
        <w:rFonts w:ascii="Symbol" w:hAnsi="Symbol" w:hint="default"/>
      </w:rPr>
    </w:lvl>
    <w:lvl w:ilvl="4" w:tplc="EF7E4928">
      <w:start w:val="1"/>
      <w:numFmt w:val="bullet"/>
      <w:lvlText w:val="o"/>
      <w:lvlJc w:val="left"/>
      <w:pPr>
        <w:ind w:left="3240" w:hanging="360"/>
      </w:pPr>
      <w:rPr>
        <w:rFonts w:ascii="Courier New" w:hAnsi="Courier New" w:hint="default"/>
      </w:rPr>
    </w:lvl>
    <w:lvl w:ilvl="5" w:tplc="EFB0F5DA">
      <w:start w:val="1"/>
      <w:numFmt w:val="bullet"/>
      <w:lvlText w:val=""/>
      <w:lvlJc w:val="left"/>
      <w:pPr>
        <w:ind w:left="3960" w:hanging="360"/>
      </w:pPr>
      <w:rPr>
        <w:rFonts w:ascii="Wingdings" w:hAnsi="Wingdings" w:hint="default"/>
      </w:rPr>
    </w:lvl>
    <w:lvl w:ilvl="6" w:tplc="57F23B80">
      <w:start w:val="1"/>
      <w:numFmt w:val="bullet"/>
      <w:lvlText w:val=""/>
      <w:lvlJc w:val="left"/>
      <w:pPr>
        <w:ind w:left="4680" w:hanging="360"/>
      </w:pPr>
      <w:rPr>
        <w:rFonts w:ascii="Symbol" w:hAnsi="Symbol" w:hint="default"/>
      </w:rPr>
    </w:lvl>
    <w:lvl w:ilvl="7" w:tplc="1F16D182">
      <w:start w:val="1"/>
      <w:numFmt w:val="bullet"/>
      <w:lvlText w:val="o"/>
      <w:lvlJc w:val="left"/>
      <w:pPr>
        <w:ind w:left="5400" w:hanging="360"/>
      </w:pPr>
      <w:rPr>
        <w:rFonts w:ascii="Courier New" w:hAnsi="Courier New" w:hint="default"/>
      </w:rPr>
    </w:lvl>
    <w:lvl w:ilvl="8" w:tplc="E2BC0026">
      <w:start w:val="1"/>
      <w:numFmt w:val="bullet"/>
      <w:lvlText w:val=""/>
      <w:lvlJc w:val="left"/>
      <w:pPr>
        <w:ind w:left="6120" w:hanging="360"/>
      </w:pPr>
      <w:rPr>
        <w:rFonts w:ascii="Wingdings" w:hAnsi="Wingdings" w:hint="default"/>
      </w:rPr>
    </w:lvl>
  </w:abstractNum>
  <w:abstractNum w:abstractNumId="5" w15:restartNumberingAfterBreak="0">
    <w:nsid w:val="1A84B8A1"/>
    <w:multiLevelType w:val="hybridMultilevel"/>
    <w:tmpl w:val="FFFFFFFF"/>
    <w:lvl w:ilvl="0" w:tplc="0CE2867E">
      <w:start w:val="1"/>
      <w:numFmt w:val="decimal"/>
      <w:lvlText w:val="%1-"/>
      <w:lvlJc w:val="left"/>
      <w:pPr>
        <w:ind w:left="720" w:hanging="360"/>
      </w:pPr>
    </w:lvl>
    <w:lvl w:ilvl="1" w:tplc="1432386C">
      <w:start w:val="1"/>
      <w:numFmt w:val="lowerLetter"/>
      <w:lvlText w:val="%2."/>
      <w:lvlJc w:val="left"/>
      <w:pPr>
        <w:ind w:left="1440" w:hanging="360"/>
      </w:pPr>
    </w:lvl>
    <w:lvl w:ilvl="2" w:tplc="0592F0E8">
      <w:start w:val="1"/>
      <w:numFmt w:val="lowerRoman"/>
      <w:lvlText w:val="%3."/>
      <w:lvlJc w:val="right"/>
      <w:pPr>
        <w:ind w:left="2160" w:hanging="180"/>
      </w:pPr>
    </w:lvl>
    <w:lvl w:ilvl="3" w:tplc="9C865504">
      <w:start w:val="1"/>
      <w:numFmt w:val="decimal"/>
      <w:lvlText w:val="%4."/>
      <w:lvlJc w:val="left"/>
      <w:pPr>
        <w:ind w:left="2880" w:hanging="360"/>
      </w:pPr>
    </w:lvl>
    <w:lvl w:ilvl="4" w:tplc="0A0CD5E0">
      <w:start w:val="1"/>
      <w:numFmt w:val="lowerLetter"/>
      <w:lvlText w:val="%5."/>
      <w:lvlJc w:val="left"/>
      <w:pPr>
        <w:ind w:left="3600" w:hanging="360"/>
      </w:pPr>
    </w:lvl>
    <w:lvl w:ilvl="5" w:tplc="69AC6C72">
      <w:start w:val="1"/>
      <w:numFmt w:val="lowerRoman"/>
      <w:lvlText w:val="%6."/>
      <w:lvlJc w:val="right"/>
      <w:pPr>
        <w:ind w:left="4320" w:hanging="180"/>
      </w:pPr>
    </w:lvl>
    <w:lvl w:ilvl="6" w:tplc="CA7A364C">
      <w:start w:val="1"/>
      <w:numFmt w:val="decimal"/>
      <w:lvlText w:val="%7."/>
      <w:lvlJc w:val="left"/>
      <w:pPr>
        <w:ind w:left="5040" w:hanging="360"/>
      </w:pPr>
    </w:lvl>
    <w:lvl w:ilvl="7" w:tplc="4EBC14CA">
      <w:start w:val="1"/>
      <w:numFmt w:val="lowerLetter"/>
      <w:lvlText w:val="%8."/>
      <w:lvlJc w:val="left"/>
      <w:pPr>
        <w:ind w:left="5760" w:hanging="360"/>
      </w:pPr>
    </w:lvl>
    <w:lvl w:ilvl="8" w:tplc="04A0C5BC">
      <w:start w:val="1"/>
      <w:numFmt w:val="lowerRoman"/>
      <w:lvlText w:val="%9."/>
      <w:lvlJc w:val="right"/>
      <w:pPr>
        <w:ind w:left="6480" w:hanging="180"/>
      </w:pPr>
    </w:lvl>
  </w:abstractNum>
  <w:abstractNum w:abstractNumId="6" w15:restartNumberingAfterBreak="0">
    <w:nsid w:val="23623286"/>
    <w:multiLevelType w:val="multilevel"/>
    <w:tmpl w:val="0DDC2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944740"/>
    <w:multiLevelType w:val="hybridMultilevel"/>
    <w:tmpl w:val="FFFFFFFF"/>
    <w:lvl w:ilvl="0" w:tplc="855C8AF0">
      <w:start w:val="1"/>
      <w:numFmt w:val="bullet"/>
      <w:lvlText w:val="•"/>
      <w:lvlJc w:val="left"/>
      <w:pPr>
        <w:ind w:left="720" w:hanging="360"/>
      </w:pPr>
      <w:rPr>
        <w:rFonts w:ascii="Arial" w:hAnsi="Arial" w:hint="default"/>
      </w:rPr>
    </w:lvl>
    <w:lvl w:ilvl="1" w:tplc="A5FC38F2">
      <w:start w:val="1"/>
      <w:numFmt w:val="bullet"/>
      <w:lvlText w:val="o"/>
      <w:lvlJc w:val="left"/>
      <w:pPr>
        <w:ind w:left="1440" w:hanging="360"/>
      </w:pPr>
      <w:rPr>
        <w:rFonts w:ascii="Courier New" w:hAnsi="Courier New" w:hint="default"/>
      </w:rPr>
    </w:lvl>
    <w:lvl w:ilvl="2" w:tplc="E3C48BEA">
      <w:start w:val="1"/>
      <w:numFmt w:val="bullet"/>
      <w:lvlText w:val=""/>
      <w:lvlJc w:val="left"/>
      <w:pPr>
        <w:ind w:left="2160" w:hanging="360"/>
      </w:pPr>
      <w:rPr>
        <w:rFonts w:ascii="Wingdings" w:hAnsi="Wingdings" w:hint="default"/>
      </w:rPr>
    </w:lvl>
    <w:lvl w:ilvl="3" w:tplc="02028846">
      <w:start w:val="1"/>
      <w:numFmt w:val="bullet"/>
      <w:lvlText w:val=""/>
      <w:lvlJc w:val="left"/>
      <w:pPr>
        <w:ind w:left="2880" w:hanging="360"/>
      </w:pPr>
      <w:rPr>
        <w:rFonts w:ascii="Symbol" w:hAnsi="Symbol" w:hint="default"/>
      </w:rPr>
    </w:lvl>
    <w:lvl w:ilvl="4" w:tplc="51F6D30E">
      <w:start w:val="1"/>
      <w:numFmt w:val="bullet"/>
      <w:lvlText w:val="o"/>
      <w:lvlJc w:val="left"/>
      <w:pPr>
        <w:ind w:left="3600" w:hanging="360"/>
      </w:pPr>
      <w:rPr>
        <w:rFonts w:ascii="Courier New" w:hAnsi="Courier New" w:hint="default"/>
      </w:rPr>
    </w:lvl>
    <w:lvl w:ilvl="5" w:tplc="6C5C71D6">
      <w:start w:val="1"/>
      <w:numFmt w:val="bullet"/>
      <w:lvlText w:val=""/>
      <w:lvlJc w:val="left"/>
      <w:pPr>
        <w:ind w:left="4320" w:hanging="360"/>
      </w:pPr>
      <w:rPr>
        <w:rFonts w:ascii="Wingdings" w:hAnsi="Wingdings" w:hint="default"/>
      </w:rPr>
    </w:lvl>
    <w:lvl w:ilvl="6" w:tplc="96E2DF82">
      <w:start w:val="1"/>
      <w:numFmt w:val="bullet"/>
      <w:lvlText w:val=""/>
      <w:lvlJc w:val="left"/>
      <w:pPr>
        <w:ind w:left="5040" w:hanging="360"/>
      </w:pPr>
      <w:rPr>
        <w:rFonts w:ascii="Symbol" w:hAnsi="Symbol" w:hint="default"/>
      </w:rPr>
    </w:lvl>
    <w:lvl w:ilvl="7" w:tplc="33B4F1DA">
      <w:start w:val="1"/>
      <w:numFmt w:val="bullet"/>
      <w:lvlText w:val="o"/>
      <w:lvlJc w:val="left"/>
      <w:pPr>
        <w:ind w:left="5760" w:hanging="360"/>
      </w:pPr>
      <w:rPr>
        <w:rFonts w:ascii="Courier New" w:hAnsi="Courier New" w:hint="default"/>
      </w:rPr>
    </w:lvl>
    <w:lvl w:ilvl="8" w:tplc="BCEAF19A">
      <w:start w:val="1"/>
      <w:numFmt w:val="bullet"/>
      <w:lvlText w:val=""/>
      <w:lvlJc w:val="left"/>
      <w:pPr>
        <w:ind w:left="6480" w:hanging="360"/>
      </w:pPr>
      <w:rPr>
        <w:rFonts w:ascii="Wingdings" w:hAnsi="Wingdings" w:hint="default"/>
      </w:rPr>
    </w:lvl>
  </w:abstractNum>
  <w:abstractNum w:abstractNumId="8" w15:restartNumberingAfterBreak="0">
    <w:nsid w:val="261D3418"/>
    <w:multiLevelType w:val="hybridMultilevel"/>
    <w:tmpl w:val="FFFFFFFF"/>
    <w:lvl w:ilvl="0" w:tplc="49C8FDFC">
      <w:start w:val="1"/>
      <w:numFmt w:val="bullet"/>
      <w:lvlText w:val="•"/>
      <w:lvlJc w:val="left"/>
      <w:pPr>
        <w:ind w:left="360" w:hanging="360"/>
      </w:pPr>
      <w:rPr>
        <w:rFonts w:ascii="Arial" w:hAnsi="Arial" w:hint="default"/>
      </w:rPr>
    </w:lvl>
    <w:lvl w:ilvl="1" w:tplc="3262409E">
      <w:start w:val="1"/>
      <w:numFmt w:val="bullet"/>
      <w:lvlText w:val="o"/>
      <w:lvlJc w:val="left"/>
      <w:pPr>
        <w:ind w:left="1080" w:hanging="360"/>
      </w:pPr>
      <w:rPr>
        <w:rFonts w:ascii="Courier New" w:hAnsi="Courier New" w:hint="default"/>
      </w:rPr>
    </w:lvl>
    <w:lvl w:ilvl="2" w:tplc="7A2C7CA2">
      <w:start w:val="1"/>
      <w:numFmt w:val="bullet"/>
      <w:lvlText w:val=""/>
      <w:lvlJc w:val="left"/>
      <w:pPr>
        <w:ind w:left="1800" w:hanging="360"/>
      </w:pPr>
      <w:rPr>
        <w:rFonts w:ascii="Wingdings" w:hAnsi="Wingdings" w:hint="default"/>
      </w:rPr>
    </w:lvl>
    <w:lvl w:ilvl="3" w:tplc="D2E42288">
      <w:start w:val="1"/>
      <w:numFmt w:val="bullet"/>
      <w:lvlText w:val=""/>
      <w:lvlJc w:val="left"/>
      <w:pPr>
        <w:ind w:left="2520" w:hanging="360"/>
      </w:pPr>
      <w:rPr>
        <w:rFonts w:ascii="Symbol" w:hAnsi="Symbol" w:hint="default"/>
      </w:rPr>
    </w:lvl>
    <w:lvl w:ilvl="4" w:tplc="162634A2">
      <w:start w:val="1"/>
      <w:numFmt w:val="bullet"/>
      <w:lvlText w:val="o"/>
      <w:lvlJc w:val="left"/>
      <w:pPr>
        <w:ind w:left="3240" w:hanging="360"/>
      </w:pPr>
      <w:rPr>
        <w:rFonts w:ascii="Courier New" w:hAnsi="Courier New" w:hint="default"/>
      </w:rPr>
    </w:lvl>
    <w:lvl w:ilvl="5" w:tplc="B16874CC">
      <w:start w:val="1"/>
      <w:numFmt w:val="bullet"/>
      <w:lvlText w:val=""/>
      <w:lvlJc w:val="left"/>
      <w:pPr>
        <w:ind w:left="3960" w:hanging="360"/>
      </w:pPr>
      <w:rPr>
        <w:rFonts w:ascii="Wingdings" w:hAnsi="Wingdings" w:hint="default"/>
      </w:rPr>
    </w:lvl>
    <w:lvl w:ilvl="6" w:tplc="422A95C6">
      <w:start w:val="1"/>
      <w:numFmt w:val="bullet"/>
      <w:lvlText w:val=""/>
      <w:lvlJc w:val="left"/>
      <w:pPr>
        <w:ind w:left="4680" w:hanging="360"/>
      </w:pPr>
      <w:rPr>
        <w:rFonts w:ascii="Symbol" w:hAnsi="Symbol" w:hint="default"/>
      </w:rPr>
    </w:lvl>
    <w:lvl w:ilvl="7" w:tplc="62664948">
      <w:start w:val="1"/>
      <w:numFmt w:val="bullet"/>
      <w:lvlText w:val="o"/>
      <w:lvlJc w:val="left"/>
      <w:pPr>
        <w:ind w:left="5400" w:hanging="360"/>
      </w:pPr>
      <w:rPr>
        <w:rFonts w:ascii="Courier New" w:hAnsi="Courier New" w:hint="default"/>
      </w:rPr>
    </w:lvl>
    <w:lvl w:ilvl="8" w:tplc="B9740B30">
      <w:start w:val="1"/>
      <w:numFmt w:val="bullet"/>
      <w:lvlText w:val=""/>
      <w:lvlJc w:val="left"/>
      <w:pPr>
        <w:ind w:left="6120" w:hanging="360"/>
      </w:pPr>
      <w:rPr>
        <w:rFonts w:ascii="Wingdings" w:hAnsi="Wingdings" w:hint="default"/>
      </w:rPr>
    </w:lvl>
  </w:abstractNum>
  <w:abstractNum w:abstractNumId="9" w15:restartNumberingAfterBreak="0">
    <w:nsid w:val="3DCD23D7"/>
    <w:multiLevelType w:val="hybridMultilevel"/>
    <w:tmpl w:val="6FAA490C"/>
    <w:lvl w:ilvl="0" w:tplc="240A0011">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0" w15:restartNumberingAfterBreak="0">
    <w:nsid w:val="3EEF71F9"/>
    <w:multiLevelType w:val="hybridMultilevel"/>
    <w:tmpl w:val="FFFFFFFF"/>
    <w:lvl w:ilvl="0" w:tplc="CBD4F948">
      <w:start w:val="1"/>
      <w:numFmt w:val="decimal"/>
      <w:lvlText w:val="%1-"/>
      <w:lvlJc w:val="left"/>
      <w:pPr>
        <w:ind w:left="720" w:hanging="360"/>
      </w:pPr>
    </w:lvl>
    <w:lvl w:ilvl="1" w:tplc="0B7258E0">
      <w:start w:val="1"/>
      <w:numFmt w:val="lowerLetter"/>
      <w:lvlText w:val="%2."/>
      <w:lvlJc w:val="left"/>
      <w:pPr>
        <w:ind w:left="1440" w:hanging="360"/>
      </w:pPr>
    </w:lvl>
    <w:lvl w:ilvl="2" w:tplc="E64CA33A">
      <w:start w:val="1"/>
      <w:numFmt w:val="lowerRoman"/>
      <w:lvlText w:val="%3."/>
      <w:lvlJc w:val="right"/>
      <w:pPr>
        <w:ind w:left="2160" w:hanging="180"/>
      </w:pPr>
    </w:lvl>
    <w:lvl w:ilvl="3" w:tplc="7D30F61A">
      <w:start w:val="1"/>
      <w:numFmt w:val="decimal"/>
      <w:lvlText w:val="%4."/>
      <w:lvlJc w:val="left"/>
      <w:pPr>
        <w:ind w:left="2880" w:hanging="360"/>
      </w:pPr>
    </w:lvl>
    <w:lvl w:ilvl="4" w:tplc="FCF01516">
      <w:start w:val="1"/>
      <w:numFmt w:val="lowerLetter"/>
      <w:lvlText w:val="%5."/>
      <w:lvlJc w:val="left"/>
      <w:pPr>
        <w:ind w:left="3600" w:hanging="360"/>
      </w:pPr>
    </w:lvl>
    <w:lvl w:ilvl="5" w:tplc="707CD574">
      <w:start w:val="1"/>
      <w:numFmt w:val="lowerRoman"/>
      <w:lvlText w:val="%6."/>
      <w:lvlJc w:val="right"/>
      <w:pPr>
        <w:ind w:left="4320" w:hanging="180"/>
      </w:pPr>
    </w:lvl>
    <w:lvl w:ilvl="6" w:tplc="4F4C87F0">
      <w:start w:val="1"/>
      <w:numFmt w:val="decimal"/>
      <w:lvlText w:val="%7."/>
      <w:lvlJc w:val="left"/>
      <w:pPr>
        <w:ind w:left="5040" w:hanging="360"/>
      </w:pPr>
    </w:lvl>
    <w:lvl w:ilvl="7" w:tplc="A6EAE030">
      <w:start w:val="1"/>
      <w:numFmt w:val="lowerLetter"/>
      <w:lvlText w:val="%8."/>
      <w:lvlJc w:val="left"/>
      <w:pPr>
        <w:ind w:left="5760" w:hanging="360"/>
      </w:pPr>
    </w:lvl>
    <w:lvl w:ilvl="8" w:tplc="40C4F780">
      <w:start w:val="1"/>
      <w:numFmt w:val="lowerRoman"/>
      <w:lvlText w:val="%9."/>
      <w:lvlJc w:val="right"/>
      <w:pPr>
        <w:ind w:left="6480" w:hanging="180"/>
      </w:pPr>
    </w:lvl>
  </w:abstractNum>
  <w:abstractNum w:abstractNumId="11" w15:restartNumberingAfterBreak="0">
    <w:nsid w:val="429811F3"/>
    <w:multiLevelType w:val="hybridMultilevel"/>
    <w:tmpl w:val="A0B25BE0"/>
    <w:lvl w:ilvl="0" w:tplc="A3C2CCBA">
      <w:numFmt w:val="bullet"/>
      <w:lvlText w:val=""/>
      <w:lvlJc w:val="left"/>
      <w:pPr>
        <w:ind w:left="360" w:hanging="360"/>
      </w:pPr>
      <w:rPr>
        <w:rFonts w:ascii="Symbol" w:eastAsiaTheme="minorHAnsi" w:hAnsi="Symbol" w:cstheme="majorBidi"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2" w15:restartNumberingAfterBreak="0">
    <w:nsid w:val="42C54426"/>
    <w:multiLevelType w:val="hybridMultilevel"/>
    <w:tmpl w:val="46D26B18"/>
    <w:lvl w:ilvl="0" w:tplc="74C641E8">
      <w:start w:val="1"/>
      <w:numFmt w:val="bullet"/>
      <w:lvlText w:val="•"/>
      <w:lvlJc w:val="left"/>
      <w:pPr>
        <w:ind w:left="360" w:hanging="360"/>
      </w:pPr>
      <w:rPr>
        <w:rFonts w:ascii="Arial" w:hAnsi="Aria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4C175F18"/>
    <w:multiLevelType w:val="hybridMultilevel"/>
    <w:tmpl w:val="E086EE1C"/>
    <w:lvl w:ilvl="0" w:tplc="74C641E8">
      <w:start w:val="1"/>
      <w:numFmt w:val="bullet"/>
      <w:lvlText w:val="•"/>
      <w:lvlJc w:val="left"/>
      <w:pPr>
        <w:ind w:left="360" w:hanging="360"/>
      </w:pPr>
      <w:rPr>
        <w:rFonts w:ascii="Arial" w:hAnsi="Aria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4" w15:restartNumberingAfterBreak="0">
    <w:nsid w:val="508B195B"/>
    <w:multiLevelType w:val="hybridMultilevel"/>
    <w:tmpl w:val="7C2E52C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C60D75D"/>
    <w:multiLevelType w:val="hybridMultilevel"/>
    <w:tmpl w:val="FFFFFFFF"/>
    <w:lvl w:ilvl="0" w:tplc="A880A50A">
      <w:start w:val="1"/>
      <w:numFmt w:val="bullet"/>
      <w:lvlText w:val="•"/>
      <w:lvlJc w:val="left"/>
      <w:pPr>
        <w:ind w:left="360" w:hanging="360"/>
      </w:pPr>
      <w:rPr>
        <w:rFonts w:ascii="Arial" w:hAnsi="Arial" w:hint="default"/>
      </w:rPr>
    </w:lvl>
    <w:lvl w:ilvl="1" w:tplc="1FAEA378">
      <w:start w:val="1"/>
      <w:numFmt w:val="bullet"/>
      <w:lvlText w:val="o"/>
      <w:lvlJc w:val="left"/>
      <w:pPr>
        <w:ind w:left="1080" w:hanging="360"/>
      </w:pPr>
      <w:rPr>
        <w:rFonts w:ascii="Courier New" w:hAnsi="Courier New" w:hint="default"/>
      </w:rPr>
    </w:lvl>
    <w:lvl w:ilvl="2" w:tplc="E228D736">
      <w:start w:val="1"/>
      <w:numFmt w:val="bullet"/>
      <w:lvlText w:val=""/>
      <w:lvlJc w:val="left"/>
      <w:pPr>
        <w:ind w:left="1800" w:hanging="360"/>
      </w:pPr>
      <w:rPr>
        <w:rFonts w:ascii="Wingdings" w:hAnsi="Wingdings" w:hint="default"/>
      </w:rPr>
    </w:lvl>
    <w:lvl w:ilvl="3" w:tplc="AB2C2802">
      <w:start w:val="1"/>
      <w:numFmt w:val="bullet"/>
      <w:lvlText w:val=""/>
      <w:lvlJc w:val="left"/>
      <w:pPr>
        <w:ind w:left="2520" w:hanging="360"/>
      </w:pPr>
      <w:rPr>
        <w:rFonts w:ascii="Symbol" w:hAnsi="Symbol" w:hint="default"/>
      </w:rPr>
    </w:lvl>
    <w:lvl w:ilvl="4" w:tplc="555ADEF2">
      <w:start w:val="1"/>
      <w:numFmt w:val="bullet"/>
      <w:lvlText w:val="o"/>
      <w:lvlJc w:val="left"/>
      <w:pPr>
        <w:ind w:left="3240" w:hanging="360"/>
      </w:pPr>
      <w:rPr>
        <w:rFonts w:ascii="Courier New" w:hAnsi="Courier New" w:hint="default"/>
      </w:rPr>
    </w:lvl>
    <w:lvl w:ilvl="5" w:tplc="A86842CA">
      <w:start w:val="1"/>
      <w:numFmt w:val="bullet"/>
      <w:lvlText w:val=""/>
      <w:lvlJc w:val="left"/>
      <w:pPr>
        <w:ind w:left="3960" w:hanging="360"/>
      </w:pPr>
      <w:rPr>
        <w:rFonts w:ascii="Wingdings" w:hAnsi="Wingdings" w:hint="default"/>
      </w:rPr>
    </w:lvl>
    <w:lvl w:ilvl="6" w:tplc="A0F45290">
      <w:start w:val="1"/>
      <w:numFmt w:val="bullet"/>
      <w:lvlText w:val=""/>
      <w:lvlJc w:val="left"/>
      <w:pPr>
        <w:ind w:left="4680" w:hanging="360"/>
      </w:pPr>
      <w:rPr>
        <w:rFonts w:ascii="Symbol" w:hAnsi="Symbol" w:hint="default"/>
      </w:rPr>
    </w:lvl>
    <w:lvl w:ilvl="7" w:tplc="B122FBC2">
      <w:start w:val="1"/>
      <w:numFmt w:val="bullet"/>
      <w:lvlText w:val="o"/>
      <w:lvlJc w:val="left"/>
      <w:pPr>
        <w:ind w:left="5400" w:hanging="360"/>
      </w:pPr>
      <w:rPr>
        <w:rFonts w:ascii="Courier New" w:hAnsi="Courier New" w:hint="default"/>
      </w:rPr>
    </w:lvl>
    <w:lvl w:ilvl="8" w:tplc="C9181B88">
      <w:start w:val="1"/>
      <w:numFmt w:val="bullet"/>
      <w:lvlText w:val=""/>
      <w:lvlJc w:val="left"/>
      <w:pPr>
        <w:ind w:left="6120" w:hanging="360"/>
      </w:pPr>
      <w:rPr>
        <w:rFonts w:ascii="Wingdings" w:hAnsi="Wingdings" w:hint="default"/>
      </w:rPr>
    </w:lvl>
  </w:abstractNum>
  <w:abstractNum w:abstractNumId="16" w15:restartNumberingAfterBreak="0">
    <w:nsid w:val="5E400EF9"/>
    <w:multiLevelType w:val="multilevel"/>
    <w:tmpl w:val="F926C266"/>
    <w:lvl w:ilvl="0">
      <w:start w:val="1"/>
      <w:numFmt w:val="decimal"/>
      <w:lvlText w:val="%1."/>
      <w:lvlJc w:val="left"/>
      <w:pPr>
        <w:ind w:left="432" w:hanging="432"/>
      </w:pPr>
      <w:rPr>
        <w:rFonts w:ascii="Times New Roman" w:eastAsiaTheme="majorEastAsia" w:hAnsi="Times New Roman" w:cstheme="majorBidi"/>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7" w15:restartNumberingAfterBreak="0">
    <w:nsid w:val="61B63FDE"/>
    <w:multiLevelType w:val="hybridMultilevel"/>
    <w:tmpl w:val="FB7E986A"/>
    <w:lvl w:ilvl="0" w:tplc="B322955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6865DCB9"/>
    <w:multiLevelType w:val="hybridMultilevel"/>
    <w:tmpl w:val="FFFFFFFF"/>
    <w:lvl w:ilvl="0" w:tplc="5DCE2FD0">
      <w:start w:val="1"/>
      <w:numFmt w:val="bullet"/>
      <w:lvlText w:val="•"/>
      <w:lvlJc w:val="left"/>
      <w:pPr>
        <w:ind w:left="360" w:hanging="360"/>
      </w:pPr>
      <w:rPr>
        <w:rFonts w:ascii="Arial" w:hAnsi="Arial" w:hint="default"/>
      </w:rPr>
    </w:lvl>
    <w:lvl w:ilvl="1" w:tplc="CC6AAE0A">
      <w:start w:val="1"/>
      <w:numFmt w:val="bullet"/>
      <w:lvlText w:val="o"/>
      <w:lvlJc w:val="left"/>
      <w:pPr>
        <w:ind w:left="1080" w:hanging="360"/>
      </w:pPr>
      <w:rPr>
        <w:rFonts w:ascii="Courier New" w:hAnsi="Courier New" w:hint="default"/>
      </w:rPr>
    </w:lvl>
    <w:lvl w:ilvl="2" w:tplc="38964ADC">
      <w:start w:val="1"/>
      <w:numFmt w:val="bullet"/>
      <w:lvlText w:val=""/>
      <w:lvlJc w:val="left"/>
      <w:pPr>
        <w:ind w:left="1800" w:hanging="360"/>
      </w:pPr>
      <w:rPr>
        <w:rFonts w:ascii="Wingdings" w:hAnsi="Wingdings" w:hint="default"/>
      </w:rPr>
    </w:lvl>
    <w:lvl w:ilvl="3" w:tplc="4A0AAE04">
      <w:start w:val="1"/>
      <w:numFmt w:val="bullet"/>
      <w:lvlText w:val=""/>
      <w:lvlJc w:val="left"/>
      <w:pPr>
        <w:ind w:left="2520" w:hanging="360"/>
      </w:pPr>
      <w:rPr>
        <w:rFonts w:ascii="Symbol" w:hAnsi="Symbol" w:hint="default"/>
      </w:rPr>
    </w:lvl>
    <w:lvl w:ilvl="4" w:tplc="485203BC">
      <w:start w:val="1"/>
      <w:numFmt w:val="bullet"/>
      <w:lvlText w:val="o"/>
      <w:lvlJc w:val="left"/>
      <w:pPr>
        <w:ind w:left="3240" w:hanging="360"/>
      </w:pPr>
      <w:rPr>
        <w:rFonts w:ascii="Courier New" w:hAnsi="Courier New" w:hint="default"/>
      </w:rPr>
    </w:lvl>
    <w:lvl w:ilvl="5" w:tplc="C1905F5C">
      <w:start w:val="1"/>
      <w:numFmt w:val="bullet"/>
      <w:lvlText w:val=""/>
      <w:lvlJc w:val="left"/>
      <w:pPr>
        <w:ind w:left="3960" w:hanging="360"/>
      </w:pPr>
      <w:rPr>
        <w:rFonts w:ascii="Wingdings" w:hAnsi="Wingdings" w:hint="default"/>
      </w:rPr>
    </w:lvl>
    <w:lvl w:ilvl="6" w:tplc="A0E4C8EC">
      <w:start w:val="1"/>
      <w:numFmt w:val="bullet"/>
      <w:lvlText w:val=""/>
      <w:lvlJc w:val="left"/>
      <w:pPr>
        <w:ind w:left="4680" w:hanging="360"/>
      </w:pPr>
      <w:rPr>
        <w:rFonts w:ascii="Symbol" w:hAnsi="Symbol" w:hint="default"/>
      </w:rPr>
    </w:lvl>
    <w:lvl w:ilvl="7" w:tplc="82C2CD08">
      <w:start w:val="1"/>
      <w:numFmt w:val="bullet"/>
      <w:lvlText w:val="o"/>
      <w:lvlJc w:val="left"/>
      <w:pPr>
        <w:ind w:left="5400" w:hanging="360"/>
      </w:pPr>
      <w:rPr>
        <w:rFonts w:ascii="Courier New" w:hAnsi="Courier New" w:hint="default"/>
      </w:rPr>
    </w:lvl>
    <w:lvl w:ilvl="8" w:tplc="2CFE8A88">
      <w:start w:val="1"/>
      <w:numFmt w:val="bullet"/>
      <w:lvlText w:val=""/>
      <w:lvlJc w:val="left"/>
      <w:pPr>
        <w:ind w:left="6120" w:hanging="360"/>
      </w:pPr>
      <w:rPr>
        <w:rFonts w:ascii="Wingdings" w:hAnsi="Wingdings" w:hint="default"/>
      </w:rPr>
    </w:lvl>
  </w:abstractNum>
  <w:abstractNum w:abstractNumId="19" w15:restartNumberingAfterBreak="0">
    <w:nsid w:val="738F0484"/>
    <w:multiLevelType w:val="hybridMultilevel"/>
    <w:tmpl w:val="FFFFFFFF"/>
    <w:lvl w:ilvl="0" w:tplc="6FD0FD38">
      <w:start w:val="1"/>
      <w:numFmt w:val="decimal"/>
      <w:lvlText w:val="%1-"/>
      <w:lvlJc w:val="left"/>
      <w:pPr>
        <w:ind w:left="720" w:hanging="360"/>
      </w:pPr>
    </w:lvl>
    <w:lvl w:ilvl="1" w:tplc="E34A11B8">
      <w:start w:val="1"/>
      <w:numFmt w:val="lowerLetter"/>
      <w:lvlText w:val="%2."/>
      <w:lvlJc w:val="left"/>
      <w:pPr>
        <w:ind w:left="1440" w:hanging="360"/>
      </w:pPr>
    </w:lvl>
    <w:lvl w:ilvl="2" w:tplc="11183CF4">
      <w:start w:val="1"/>
      <w:numFmt w:val="lowerRoman"/>
      <w:lvlText w:val="%3."/>
      <w:lvlJc w:val="right"/>
      <w:pPr>
        <w:ind w:left="2160" w:hanging="180"/>
      </w:pPr>
    </w:lvl>
    <w:lvl w:ilvl="3" w:tplc="AAD2C2B8">
      <w:start w:val="1"/>
      <w:numFmt w:val="decimal"/>
      <w:lvlText w:val="%4."/>
      <w:lvlJc w:val="left"/>
      <w:pPr>
        <w:ind w:left="2880" w:hanging="360"/>
      </w:pPr>
    </w:lvl>
    <w:lvl w:ilvl="4" w:tplc="8F24C692">
      <w:start w:val="1"/>
      <w:numFmt w:val="lowerLetter"/>
      <w:lvlText w:val="%5."/>
      <w:lvlJc w:val="left"/>
      <w:pPr>
        <w:ind w:left="3600" w:hanging="360"/>
      </w:pPr>
    </w:lvl>
    <w:lvl w:ilvl="5" w:tplc="621E6E9C">
      <w:start w:val="1"/>
      <w:numFmt w:val="lowerRoman"/>
      <w:lvlText w:val="%6."/>
      <w:lvlJc w:val="right"/>
      <w:pPr>
        <w:ind w:left="4320" w:hanging="180"/>
      </w:pPr>
    </w:lvl>
    <w:lvl w:ilvl="6" w:tplc="DFBCC4DE">
      <w:start w:val="1"/>
      <w:numFmt w:val="decimal"/>
      <w:lvlText w:val="%7."/>
      <w:lvlJc w:val="left"/>
      <w:pPr>
        <w:ind w:left="5040" w:hanging="360"/>
      </w:pPr>
    </w:lvl>
    <w:lvl w:ilvl="7" w:tplc="04BE5450">
      <w:start w:val="1"/>
      <w:numFmt w:val="lowerLetter"/>
      <w:lvlText w:val="%8."/>
      <w:lvlJc w:val="left"/>
      <w:pPr>
        <w:ind w:left="5760" w:hanging="360"/>
      </w:pPr>
    </w:lvl>
    <w:lvl w:ilvl="8" w:tplc="0208315E">
      <w:start w:val="1"/>
      <w:numFmt w:val="lowerRoman"/>
      <w:lvlText w:val="%9."/>
      <w:lvlJc w:val="right"/>
      <w:pPr>
        <w:ind w:left="6480" w:hanging="180"/>
      </w:pPr>
    </w:lvl>
  </w:abstractNum>
  <w:abstractNum w:abstractNumId="20" w15:restartNumberingAfterBreak="0">
    <w:nsid w:val="74F76717"/>
    <w:multiLevelType w:val="hybridMultilevel"/>
    <w:tmpl w:val="E69C96EA"/>
    <w:lvl w:ilvl="0" w:tplc="240A0011">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1" w15:restartNumberingAfterBreak="0">
    <w:nsid w:val="77DBDA7E"/>
    <w:multiLevelType w:val="hybridMultilevel"/>
    <w:tmpl w:val="FFFFFFFF"/>
    <w:lvl w:ilvl="0" w:tplc="ADA2A81E">
      <w:start w:val="1"/>
      <w:numFmt w:val="bullet"/>
      <w:lvlText w:val=""/>
      <w:lvlJc w:val="left"/>
      <w:pPr>
        <w:ind w:left="720" w:hanging="360"/>
      </w:pPr>
      <w:rPr>
        <w:rFonts w:ascii="Symbol" w:hAnsi="Symbol" w:hint="default"/>
      </w:rPr>
    </w:lvl>
    <w:lvl w:ilvl="1" w:tplc="2AEADD4C">
      <w:start w:val="1"/>
      <w:numFmt w:val="bullet"/>
      <w:lvlText w:val="o"/>
      <w:lvlJc w:val="left"/>
      <w:pPr>
        <w:ind w:left="1440" w:hanging="360"/>
      </w:pPr>
      <w:rPr>
        <w:rFonts w:ascii="Courier New" w:hAnsi="Courier New" w:hint="default"/>
      </w:rPr>
    </w:lvl>
    <w:lvl w:ilvl="2" w:tplc="5AD626BA">
      <w:start w:val="1"/>
      <w:numFmt w:val="bullet"/>
      <w:lvlText w:val=""/>
      <w:lvlJc w:val="left"/>
      <w:pPr>
        <w:ind w:left="2160" w:hanging="360"/>
      </w:pPr>
      <w:rPr>
        <w:rFonts w:ascii="Wingdings" w:hAnsi="Wingdings" w:hint="default"/>
      </w:rPr>
    </w:lvl>
    <w:lvl w:ilvl="3" w:tplc="FC947300">
      <w:start w:val="1"/>
      <w:numFmt w:val="bullet"/>
      <w:lvlText w:val=""/>
      <w:lvlJc w:val="left"/>
      <w:pPr>
        <w:ind w:left="2880" w:hanging="360"/>
      </w:pPr>
      <w:rPr>
        <w:rFonts w:ascii="Symbol" w:hAnsi="Symbol" w:hint="default"/>
      </w:rPr>
    </w:lvl>
    <w:lvl w:ilvl="4" w:tplc="61F8D7B2">
      <w:start w:val="1"/>
      <w:numFmt w:val="bullet"/>
      <w:lvlText w:val="o"/>
      <w:lvlJc w:val="left"/>
      <w:pPr>
        <w:ind w:left="3600" w:hanging="360"/>
      </w:pPr>
      <w:rPr>
        <w:rFonts w:ascii="Courier New" w:hAnsi="Courier New" w:hint="default"/>
      </w:rPr>
    </w:lvl>
    <w:lvl w:ilvl="5" w:tplc="81D0794E">
      <w:start w:val="1"/>
      <w:numFmt w:val="bullet"/>
      <w:lvlText w:val=""/>
      <w:lvlJc w:val="left"/>
      <w:pPr>
        <w:ind w:left="4320" w:hanging="360"/>
      </w:pPr>
      <w:rPr>
        <w:rFonts w:ascii="Wingdings" w:hAnsi="Wingdings" w:hint="default"/>
      </w:rPr>
    </w:lvl>
    <w:lvl w:ilvl="6" w:tplc="29C6EFAA">
      <w:start w:val="1"/>
      <w:numFmt w:val="bullet"/>
      <w:lvlText w:val=""/>
      <w:lvlJc w:val="left"/>
      <w:pPr>
        <w:ind w:left="5040" w:hanging="360"/>
      </w:pPr>
      <w:rPr>
        <w:rFonts w:ascii="Symbol" w:hAnsi="Symbol" w:hint="default"/>
      </w:rPr>
    </w:lvl>
    <w:lvl w:ilvl="7" w:tplc="0A8CF252">
      <w:start w:val="1"/>
      <w:numFmt w:val="bullet"/>
      <w:lvlText w:val="o"/>
      <w:lvlJc w:val="left"/>
      <w:pPr>
        <w:ind w:left="5760" w:hanging="360"/>
      </w:pPr>
      <w:rPr>
        <w:rFonts w:ascii="Courier New" w:hAnsi="Courier New" w:hint="default"/>
      </w:rPr>
    </w:lvl>
    <w:lvl w:ilvl="8" w:tplc="C59EB9DC">
      <w:start w:val="1"/>
      <w:numFmt w:val="bullet"/>
      <w:lvlText w:val=""/>
      <w:lvlJc w:val="left"/>
      <w:pPr>
        <w:ind w:left="6480" w:hanging="360"/>
      </w:pPr>
      <w:rPr>
        <w:rFonts w:ascii="Wingdings" w:hAnsi="Wingdings" w:hint="default"/>
      </w:rPr>
    </w:lvl>
  </w:abstractNum>
  <w:abstractNum w:abstractNumId="22" w15:restartNumberingAfterBreak="0">
    <w:nsid w:val="7AA14051"/>
    <w:multiLevelType w:val="hybridMultilevel"/>
    <w:tmpl w:val="FFFFFFFF"/>
    <w:lvl w:ilvl="0" w:tplc="14626A46">
      <w:start w:val="1"/>
      <w:numFmt w:val="bullet"/>
      <w:lvlText w:val=""/>
      <w:lvlJc w:val="left"/>
      <w:pPr>
        <w:ind w:left="360" w:hanging="360"/>
      </w:pPr>
      <w:rPr>
        <w:rFonts w:ascii="Symbol" w:hAnsi="Symbol" w:hint="default"/>
      </w:rPr>
    </w:lvl>
    <w:lvl w:ilvl="1" w:tplc="7C30E0A0">
      <w:start w:val="1"/>
      <w:numFmt w:val="bullet"/>
      <w:lvlText w:val="o"/>
      <w:lvlJc w:val="left"/>
      <w:pPr>
        <w:ind w:left="1080" w:hanging="360"/>
      </w:pPr>
      <w:rPr>
        <w:rFonts w:ascii="Courier New" w:hAnsi="Courier New" w:hint="default"/>
      </w:rPr>
    </w:lvl>
    <w:lvl w:ilvl="2" w:tplc="0D7215A8">
      <w:start w:val="1"/>
      <w:numFmt w:val="bullet"/>
      <w:lvlText w:val=""/>
      <w:lvlJc w:val="left"/>
      <w:pPr>
        <w:ind w:left="1800" w:hanging="360"/>
      </w:pPr>
      <w:rPr>
        <w:rFonts w:ascii="Wingdings" w:hAnsi="Wingdings" w:hint="default"/>
      </w:rPr>
    </w:lvl>
    <w:lvl w:ilvl="3" w:tplc="0BCCF5C0">
      <w:start w:val="1"/>
      <w:numFmt w:val="bullet"/>
      <w:lvlText w:val=""/>
      <w:lvlJc w:val="left"/>
      <w:pPr>
        <w:ind w:left="2520" w:hanging="360"/>
      </w:pPr>
      <w:rPr>
        <w:rFonts w:ascii="Symbol" w:hAnsi="Symbol" w:hint="default"/>
      </w:rPr>
    </w:lvl>
    <w:lvl w:ilvl="4" w:tplc="48C2B5B4">
      <w:start w:val="1"/>
      <w:numFmt w:val="bullet"/>
      <w:lvlText w:val="o"/>
      <w:lvlJc w:val="left"/>
      <w:pPr>
        <w:ind w:left="3240" w:hanging="360"/>
      </w:pPr>
      <w:rPr>
        <w:rFonts w:ascii="Courier New" w:hAnsi="Courier New" w:hint="default"/>
      </w:rPr>
    </w:lvl>
    <w:lvl w:ilvl="5" w:tplc="7004B076">
      <w:start w:val="1"/>
      <w:numFmt w:val="bullet"/>
      <w:lvlText w:val=""/>
      <w:lvlJc w:val="left"/>
      <w:pPr>
        <w:ind w:left="3960" w:hanging="360"/>
      </w:pPr>
      <w:rPr>
        <w:rFonts w:ascii="Wingdings" w:hAnsi="Wingdings" w:hint="default"/>
      </w:rPr>
    </w:lvl>
    <w:lvl w:ilvl="6" w:tplc="3242935E">
      <w:start w:val="1"/>
      <w:numFmt w:val="bullet"/>
      <w:lvlText w:val=""/>
      <w:lvlJc w:val="left"/>
      <w:pPr>
        <w:ind w:left="4680" w:hanging="360"/>
      </w:pPr>
      <w:rPr>
        <w:rFonts w:ascii="Symbol" w:hAnsi="Symbol" w:hint="default"/>
      </w:rPr>
    </w:lvl>
    <w:lvl w:ilvl="7" w:tplc="E0D27E7C">
      <w:start w:val="1"/>
      <w:numFmt w:val="bullet"/>
      <w:lvlText w:val="o"/>
      <w:lvlJc w:val="left"/>
      <w:pPr>
        <w:ind w:left="5400" w:hanging="360"/>
      </w:pPr>
      <w:rPr>
        <w:rFonts w:ascii="Courier New" w:hAnsi="Courier New" w:hint="default"/>
      </w:rPr>
    </w:lvl>
    <w:lvl w:ilvl="8" w:tplc="DCC03AD4">
      <w:start w:val="1"/>
      <w:numFmt w:val="bullet"/>
      <w:lvlText w:val=""/>
      <w:lvlJc w:val="left"/>
      <w:pPr>
        <w:ind w:left="6120" w:hanging="360"/>
      </w:pPr>
      <w:rPr>
        <w:rFonts w:ascii="Wingdings" w:hAnsi="Wingdings" w:hint="default"/>
      </w:rPr>
    </w:lvl>
  </w:abstractNum>
  <w:abstractNum w:abstractNumId="23" w15:restartNumberingAfterBreak="0">
    <w:nsid w:val="7C2C6D52"/>
    <w:multiLevelType w:val="multilevel"/>
    <w:tmpl w:val="654228E0"/>
    <w:lvl w:ilvl="0">
      <w:start w:val="1"/>
      <w:numFmt w:val="decimal"/>
      <w:pStyle w:val="Ttulo1"/>
      <w:lvlText w:val="%1."/>
      <w:lvlJc w:val="left"/>
      <w:pPr>
        <w:ind w:left="720" w:hanging="360"/>
      </w:pPr>
      <w:rPr>
        <w:rFonts w:hint="default"/>
        <w:b/>
        <w:bCs/>
      </w:rPr>
    </w:lvl>
    <w:lvl w:ilvl="1">
      <w:start w:val="1"/>
      <w:numFmt w:val="decimal"/>
      <w:lvlText w:val="%1.%2."/>
      <w:lvlJc w:val="left"/>
      <w:pPr>
        <w:ind w:left="811" w:hanging="380"/>
      </w:pPr>
      <w:rPr>
        <w:b/>
        <w:bCs/>
        <w:lang w:val="es-ES"/>
      </w:rPr>
    </w:lvl>
    <w:lvl w:ilvl="2">
      <w:start w:val="1"/>
      <w:numFmt w:val="decimal"/>
      <w:isLgl/>
      <w:lvlText w:val="%1.%2.%3."/>
      <w:lvlJc w:val="left"/>
      <w:pPr>
        <w:ind w:left="1222" w:hanging="720"/>
      </w:pPr>
      <w:rPr>
        <w:rFonts w:hint="default"/>
      </w:rPr>
    </w:lvl>
    <w:lvl w:ilvl="3">
      <w:start w:val="1"/>
      <w:numFmt w:val="decimal"/>
      <w:isLgl/>
      <w:lvlText w:val="%1.%2.%3.%4."/>
      <w:lvlJc w:val="left"/>
      <w:pPr>
        <w:ind w:left="1293"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95"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97" w:hanging="1440"/>
      </w:pPr>
      <w:rPr>
        <w:rFonts w:hint="default"/>
      </w:rPr>
    </w:lvl>
    <w:lvl w:ilvl="8">
      <w:start w:val="1"/>
      <w:numFmt w:val="decimal"/>
      <w:isLgl/>
      <w:lvlText w:val="%1.%2.%3.%4.%5.%6.%7.%8.%9."/>
      <w:lvlJc w:val="left"/>
      <w:pPr>
        <w:ind w:left="2728" w:hanging="1800"/>
      </w:pPr>
      <w:rPr>
        <w:rFonts w:hint="default"/>
      </w:rPr>
    </w:lvl>
  </w:abstractNum>
  <w:num w:numId="1" w16cid:durableId="1183013821">
    <w:abstractNumId w:val="10"/>
  </w:num>
  <w:num w:numId="2" w16cid:durableId="1108543737">
    <w:abstractNumId w:val="5"/>
  </w:num>
  <w:num w:numId="3" w16cid:durableId="1386182331">
    <w:abstractNumId w:val="19"/>
  </w:num>
  <w:num w:numId="4" w16cid:durableId="871309466">
    <w:abstractNumId w:val="16"/>
  </w:num>
  <w:num w:numId="5" w16cid:durableId="186678004">
    <w:abstractNumId w:val="23"/>
  </w:num>
  <w:num w:numId="6" w16cid:durableId="762265900">
    <w:abstractNumId w:val="20"/>
  </w:num>
  <w:num w:numId="7" w16cid:durableId="543374274">
    <w:abstractNumId w:val="9"/>
  </w:num>
  <w:num w:numId="8" w16cid:durableId="576524133">
    <w:abstractNumId w:val="12"/>
  </w:num>
  <w:num w:numId="9" w16cid:durableId="650838063">
    <w:abstractNumId w:val="13"/>
  </w:num>
  <w:num w:numId="10" w16cid:durableId="960500692">
    <w:abstractNumId w:val="11"/>
  </w:num>
  <w:num w:numId="11" w16cid:durableId="490368649">
    <w:abstractNumId w:val="1"/>
  </w:num>
  <w:num w:numId="12" w16cid:durableId="901326367">
    <w:abstractNumId w:val="6"/>
  </w:num>
  <w:num w:numId="13" w16cid:durableId="1231575811">
    <w:abstractNumId w:val="0"/>
  </w:num>
  <w:num w:numId="14" w16cid:durableId="2080126871">
    <w:abstractNumId w:val="2"/>
  </w:num>
  <w:num w:numId="15" w16cid:durableId="430508845">
    <w:abstractNumId w:val="23"/>
  </w:num>
  <w:num w:numId="16" w16cid:durableId="468938251">
    <w:abstractNumId w:val="17"/>
  </w:num>
  <w:num w:numId="17" w16cid:durableId="1868643610">
    <w:abstractNumId w:val="14"/>
  </w:num>
  <w:num w:numId="18" w16cid:durableId="1622105043">
    <w:abstractNumId w:val="3"/>
  </w:num>
  <w:num w:numId="19" w16cid:durableId="1368874660">
    <w:abstractNumId w:val="15"/>
  </w:num>
  <w:num w:numId="20" w16cid:durableId="877939146">
    <w:abstractNumId w:val="8"/>
  </w:num>
  <w:num w:numId="21" w16cid:durableId="576980814">
    <w:abstractNumId w:val="22"/>
  </w:num>
  <w:num w:numId="22" w16cid:durableId="865681716">
    <w:abstractNumId w:val="4"/>
  </w:num>
  <w:num w:numId="23" w16cid:durableId="4675176">
    <w:abstractNumId w:val="7"/>
  </w:num>
  <w:num w:numId="24" w16cid:durableId="951938449">
    <w:abstractNumId w:val="21"/>
  </w:num>
  <w:num w:numId="25" w16cid:durableId="1747150508">
    <w:abstractNumId w:val="1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activeWritingStyle w:appName="MSWord" w:lang="es-ES" w:vendorID="64" w:dllVersion="0" w:nlCheck="1" w:checkStyle="0"/>
  <w:activeWritingStyle w:appName="MSWord" w:lang="es-CO" w:vendorID="64" w:dllVersion="0" w:nlCheck="1" w:checkStyle="0"/>
  <w:activeWritingStyle w:appName="MSWord" w:lang="pt-BR" w:vendorID="64" w:dllVersion="0" w:nlCheck="1" w:checkStyle="0"/>
  <w:activeWritingStyle w:appName="MSWord" w:lang="es-MX" w:vendorID="64" w:dllVersion="0"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9BAFB98"/>
    <w:rsid w:val="000001C9"/>
    <w:rsid w:val="000001E8"/>
    <w:rsid w:val="00000B2B"/>
    <w:rsid w:val="00000B5B"/>
    <w:rsid w:val="00001245"/>
    <w:rsid w:val="00001443"/>
    <w:rsid w:val="00001812"/>
    <w:rsid w:val="000018F7"/>
    <w:rsid w:val="000022AB"/>
    <w:rsid w:val="00002304"/>
    <w:rsid w:val="00002FF7"/>
    <w:rsid w:val="000030D0"/>
    <w:rsid w:val="00003A23"/>
    <w:rsid w:val="00003AD7"/>
    <w:rsid w:val="00003C61"/>
    <w:rsid w:val="00004381"/>
    <w:rsid w:val="00004994"/>
    <w:rsid w:val="00005027"/>
    <w:rsid w:val="00005210"/>
    <w:rsid w:val="00005E05"/>
    <w:rsid w:val="00006108"/>
    <w:rsid w:val="0000626E"/>
    <w:rsid w:val="00006C8E"/>
    <w:rsid w:val="0000779A"/>
    <w:rsid w:val="00007CEA"/>
    <w:rsid w:val="000106BF"/>
    <w:rsid w:val="000108A9"/>
    <w:rsid w:val="000108EF"/>
    <w:rsid w:val="00010A43"/>
    <w:rsid w:val="00012581"/>
    <w:rsid w:val="000135B9"/>
    <w:rsid w:val="0001495F"/>
    <w:rsid w:val="00014F88"/>
    <w:rsid w:val="00016C37"/>
    <w:rsid w:val="00017331"/>
    <w:rsid w:val="000177FB"/>
    <w:rsid w:val="00017833"/>
    <w:rsid w:val="000179E9"/>
    <w:rsid w:val="00020A8E"/>
    <w:rsid w:val="000213C4"/>
    <w:rsid w:val="00021A70"/>
    <w:rsid w:val="00021E8E"/>
    <w:rsid w:val="0002224F"/>
    <w:rsid w:val="00022938"/>
    <w:rsid w:val="00022A1D"/>
    <w:rsid w:val="00022AAC"/>
    <w:rsid w:val="00023499"/>
    <w:rsid w:val="00023B72"/>
    <w:rsid w:val="00023E48"/>
    <w:rsid w:val="00024572"/>
    <w:rsid w:val="000247B5"/>
    <w:rsid w:val="0002613B"/>
    <w:rsid w:val="000263E0"/>
    <w:rsid w:val="0002690F"/>
    <w:rsid w:val="00026913"/>
    <w:rsid w:val="00026E11"/>
    <w:rsid w:val="0002722A"/>
    <w:rsid w:val="0002757A"/>
    <w:rsid w:val="0003046F"/>
    <w:rsid w:val="000308D7"/>
    <w:rsid w:val="0003097C"/>
    <w:rsid w:val="000314C3"/>
    <w:rsid w:val="0003165C"/>
    <w:rsid w:val="0003169C"/>
    <w:rsid w:val="00031E8D"/>
    <w:rsid w:val="00032010"/>
    <w:rsid w:val="000327E9"/>
    <w:rsid w:val="00033001"/>
    <w:rsid w:val="0003431D"/>
    <w:rsid w:val="000345EF"/>
    <w:rsid w:val="0003511D"/>
    <w:rsid w:val="00035254"/>
    <w:rsid w:val="00035837"/>
    <w:rsid w:val="00035B10"/>
    <w:rsid w:val="000366C4"/>
    <w:rsid w:val="00036C44"/>
    <w:rsid w:val="00036D57"/>
    <w:rsid w:val="000372A6"/>
    <w:rsid w:val="000374BE"/>
    <w:rsid w:val="000404EB"/>
    <w:rsid w:val="00040D94"/>
    <w:rsid w:val="000414AB"/>
    <w:rsid w:val="00041695"/>
    <w:rsid w:val="0004198F"/>
    <w:rsid w:val="00042AA5"/>
    <w:rsid w:val="00042C61"/>
    <w:rsid w:val="0004333F"/>
    <w:rsid w:val="00043562"/>
    <w:rsid w:val="00043884"/>
    <w:rsid w:val="00043B13"/>
    <w:rsid w:val="00043DF2"/>
    <w:rsid w:val="000459D1"/>
    <w:rsid w:val="00046794"/>
    <w:rsid w:val="00046D45"/>
    <w:rsid w:val="00050526"/>
    <w:rsid w:val="000507D6"/>
    <w:rsid w:val="00050F51"/>
    <w:rsid w:val="0005135A"/>
    <w:rsid w:val="00051957"/>
    <w:rsid w:val="00051D6C"/>
    <w:rsid w:val="00052964"/>
    <w:rsid w:val="000537BA"/>
    <w:rsid w:val="000537C1"/>
    <w:rsid w:val="00054028"/>
    <w:rsid w:val="00054243"/>
    <w:rsid w:val="00054328"/>
    <w:rsid w:val="00054FCE"/>
    <w:rsid w:val="000551F2"/>
    <w:rsid w:val="0005524C"/>
    <w:rsid w:val="00055721"/>
    <w:rsid w:val="0005599A"/>
    <w:rsid w:val="0005622A"/>
    <w:rsid w:val="000565B4"/>
    <w:rsid w:val="00056B3A"/>
    <w:rsid w:val="00056CAA"/>
    <w:rsid w:val="00057C9F"/>
    <w:rsid w:val="000600F6"/>
    <w:rsid w:val="000601A5"/>
    <w:rsid w:val="000609E2"/>
    <w:rsid w:val="00060ADD"/>
    <w:rsid w:val="00060B85"/>
    <w:rsid w:val="00061092"/>
    <w:rsid w:val="00061C3C"/>
    <w:rsid w:val="00061FB6"/>
    <w:rsid w:val="00062A36"/>
    <w:rsid w:val="00063385"/>
    <w:rsid w:val="00063E87"/>
    <w:rsid w:val="00063E98"/>
    <w:rsid w:val="000642A3"/>
    <w:rsid w:val="00064874"/>
    <w:rsid w:val="00064BC1"/>
    <w:rsid w:val="00064EF0"/>
    <w:rsid w:val="000656F7"/>
    <w:rsid w:val="000657EB"/>
    <w:rsid w:val="0006584E"/>
    <w:rsid w:val="00066F9C"/>
    <w:rsid w:val="00067063"/>
    <w:rsid w:val="00067975"/>
    <w:rsid w:val="00069DB2"/>
    <w:rsid w:val="000709F6"/>
    <w:rsid w:val="00070D1F"/>
    <w:rsid w:val="000710D1"/>
    <w:rsid w:val="0007165A"/>
    <w:rsid w:val="00071C69"/>
    <w:rsid w:val="000727A9"/>
    <w:rsid w:val="00072FD7"/>
    <w:rsid w:val="0007309E"/>
    <w:rsid w:val="0007339C"/>
    <w:rsid w:val="00073B5F"/>
    <w:rsid w:val="00074E64"/>
    <w:rsid w:val="000751F9"/>
    <w:rsid w:val="0007717E"/>
    <w:rsid w:val="000772FD"/>
    <w:rsid w:val="000805C9"/>
    <w:rsid w:val="000807A5"/>
    <w:rsid w:val="0008246B"/>
    <w:rsid w:val="00082672"/>
    <w:rsid w:val="000836E2"/>
    <w:rsid w:val="000837B7"/>
    <w:rsid w:val="0008491E"/>
    <w:rsid w:val="00084B13"/>
    <w:rsid w:val="00084E07"/>
    <w:rsid w:val="00084F26"/>
    <w:rsid w:val="000865EF"/>
    <w:rsid w:val="00086A66"/>
    <w:rsid w:val="000870F0"/>
    <w:rsid w:val="00087264"/>
    <w:rsid w:val="00087CA6"/>
    <w:rsid w:val="0009079C"/>
    <w:rsid w:val="00090832"/>
    <w:rsid w:val="00091034"/>
    <w:rsid w:val="00091396"/>
    <w:rsid w:val="00092511"/>
    <w:rsid w:val="00092745"/>
    <w:rsid w:val="00092C1C"/>
    <w:rsid w:val="00093423"/>
    <w:rsid w:val="0009427A"/>
    <w:rsid w:val="00094351"/>
    <w:rsid w:val="0009436F"/>
    <w:rsid w:val="000950A5"/>
    <w:rsid w:val="0009522A"/>
    <w:rsid w:val="0009539E"/>
    <w:rsid w:val="0009551E"/>
    <w:rsid w:val="00095B93"/>
    <w:rsid w:val="00096244"/>
    <w:rsid w:val="00096383"/>
    <w:rsid w:val="00096810"/>
    <w:rsid w:val="000978E8"/>
    <w:rsid w:val="00097BD0"/>
    <w:rsid w:val="000A0036"/>
    <w:rsid w:val="000A0411"/>
    <w:rsid w:val="000A0C8B"/>
    <w:rsid w:val="000A0D02"/>
    <w:rsid w:val="000A109B"/>
    <w:rsid w:val="000A23D2"/>
    <w:rsid w:val="000A25C2"/>
    <w:rsid w:val="000A3175"/>
    <w:rsid w:val="000A44B5"/>
    <w:rsid w:val="000A46B3"/>
    <w:rsid w:val="000A48D4"/>
    <w:rsid w:val="000A499A"/>
    <w:rsid w:val="000A51F1"/>
    <w:rsid w:val="000A5375"/>
    <w:rsid w:val="000A5CD5"/>
    <w:rsid w:val="000A5E2D"/>
    <w:rsid w:val="000A7215"/>
    <w:rsid w:val="000A75CF"/>
    <w:rsid w:val="000A7BB8"/>
    <w:rsid w:val="000B0609"/>
    <w:rsid w:val="000B0D31"/>
    <w:rsid w:val="000B0E81"/>
    <w:rsid w:val="000B120B"/>
    <w:rsid w:val="000B1610"/>
    <w:rsid w:val="000B17BA"/>
    <w:rsid w:val="000B182D"/>
    <w:rsid w:val="000B1D31"/>
    <w:rsid w:val="000B2C51"/>
    <w:rsid w:val="000B35B3"/>
    <w:rsid w:val="000B3A1E"/>
    <w:rsid w:val="000B3AA6"/>
    <w:rsid w:val="000B3C8C"/>
    <w:rsid w:val="000B414E"/>
    <w:rsid w:val="000B429E"/>
    <w:rsid w:val="000B4FEA"/>
    <w:rsid w:val="000B536D"/>
    <w:rsid w:val="000B5BC1"/>
    <w:rsid w:val="000B62FC"/>
    <w:rsid w:val="000B640E"/>
    <w:rsid w:val="000B68C2"/>
    <w:rsid w:val="000B68EE"/>
    <w:rsid w:val="000B6C50"/>
    <w:rsid w:val="000B78BD"/>
    <w:rsid w:val="000B7C40"/>
    <w:rsid w:val="000B7CEC"/>
    <w:rsid w:val="000B7D02"/>
    <w:rsid w:val="000C0484"/>
    <w:rsid w:val="000C0D01"/>
    <w:rsid w:val="000C1433"/>
    <w:rsid w:val="000C14CB"/>
    <w:rsid w:val="000C17D1"/>
    <w:rsid w:val="000C25EC"/>
    <w:rsid w:val="000C27ED"/>
    <w:rsid w:val="000C2880"/>
    <w:rsid w:val="000C3050"/>
    <w:rsid w:val="000C3D45"/>
    <w:rsid w:val="000C41C7"/>
    <w:rsid w:val="000C446D"/>
    <w:rsid w:val="000C48DA"/>
    <w:rsid w:val="000C5B96"/>
    <w:rsid w:val="000C5DCC"/>
    <w:rsid w:val="000C6068"/>
    <w:rsid w:val="000C6D3E"/>
    <w:rsid w:val="000C70C3"/>
    <w:rsid w:val="000C7A3D"/>
    <w:rsid w:val="000C7FA9"/>
    <w:rsid w:val="000D0104"/>
    <w:rsid w:val="000D07BF"/>
    <w:rsid w:val="000D18D1"/>
    <w:rsid w:val="000D19C5"/>
    <w:rsid w:val="000D1E8D"/>
    <w:rsid w:val="000D2CD8"/>
    <w:rsid w:val="000D320F"/>
    <w:rsid w:val="000D3805"/>
    <w:rsid w:val="000D394E"/>
    <w:rsid w:val="000D3BC9"/>
    <w:rsid w:val="000D49F0"/>
    <w:rsid w:val="000D4B3C"/>
    <w:rsid w:val="000D4D04"/>
    <w:rsid w:val="000D4D40"/>
    <w:rsid w:val="000D6B3B"/>
    <w:rsid w:val="000D6E68"/>
    <w:rsid w:val="000D7BF2"/>
    <w:rsid w:val="000D7C1C"/>
    <w:rsid w:val="000D7C1E"/>
    <w:rsid w:val="000D7C25"/>
    <w:rsid w:val="000D7D57"/>
    <w:rsid w:val="000E03EF"/>
    <w:rsid w:val="000E09A4"/>
    <w:rsid w:val="000E0EA5"/>
    <w:rsid w:val="000E17E9"/>
    <w:rsid w:val="000E235B"/>
    <w:rsid w:val="000E29D4"/>
    <w:rsid w:val="000E2F36"/>
    <w:rsid w:val="000E3303"/>
    <w:rsid w:val="000E340F"/>
    <w:rsid w:val="000E37CD"/>
    <w:rsid w:val="000E3876"/>
    <w:rsid w:val="000E391E"/>
    <w:rsid w:val="000E39AC"/>
    <w:rsid w:val="000E39DA"/>
    <w:rsid w:val="000E3B58"/>
    <w:rsid w:val="000E3CFF"/>
    <w:rsid w:val="000E3F55"/>
    <w:rsid w:val="000E4376"/>
    <w:rsid w:val="000E4496"/>
    <w:rsid w:val="000E6536"/>
    <w:rsid w:val="000E661A"/>
    <w:rsid w:val="000E6850"/>
    <w:rsid w:val="000E692B"/>
    <w:rsid w:val="000E69D8"/>
    <w:rsid w:val="000E6CD7"/>
    <w:rsid w:val="000E7CA0"/>
    <w:rsid w:val="000E7CAB"/>
    <w:rsid w:val="000E7FCA"/>
    <w:rsid w:val="000E7FDF"/>
    <w:rsid w:val="000F0933"/>
    <w:rsid w:val="000F0A23"/>
    <w:rsid w:val="000F0AC9"/>
    <w:rsid w:val="000F0B8F"/>
    <w:rsid w:val="000F1019"/>
    <w:rsid w:val="000F10E2"/>
    <w:rsid w:val="000F1CD7"/>
    <w:rsid w:val="000F1F71"/>
    <w:rsid w:val="000F2667"/>
    <w:rsid w:val="000F2C29"/>
    <w:rsid w:val="000F2F0C"/>
    <w:rsid w:val="000F330E"/>
    <w:rsid w:val="000F33EA"/>
    <w:rsid w:val="000F437A"/>
    <w:rsid w:val="000F4B9D"/>
    <w:rsid w:val="000F4D3A"/>
    <w:rsid w:val="000F56A1"/>
    <w:rsid w:val="000F5C25"/>
    <w:rsid w:val="000F5EF8"/>
    <w:rsid w:val="000F65C5"/>
    <w:rsid w:val="000F66AF"/>
    <w:rsid w:val="000F6EE0"/>
    <w:rsid w:val="000F7019"/>
    <w:rsid w:val="000F7574"/>
    <w:rsid w:val="00100F31"/>
    <w:rsid w:val="00102ACF"/>
    <w:rsid w:val="00102EC9"/>
    <w:rsid w:val="00103741"/>
    <w:rsid w:val="00104064"/>
    <w:rsid w:val="0010407E"/>
    <w:rsid w:val="00104AB0"/>
    <w:rsid w:val="0010569A"/>
    <w:rsid w:val="00105B75"/>
    <w:rsid w:val="00106C53"/>
    <w:rsid w:val="00107DEE"/>
    <w:rsid w:val="00107ECC"/>
    <w:rsid w:val="00110A23"/>
    <w:rsid w:val="00111696"/>
    <w:rsid w:val="00112066"/>
    <w:rsid w:val="00112322"/>
    <w:rsid w:val="0011243E"/>
    <w:rsid w:val="0011273F"/>
    <w:rsid w:val="0011277B"/>
    <w:rsid w:val="00112C93"/>
    <w:rsid w:val="00113186"/>
    <w:rsid w:val="0011324B"/>
    <w:rsid w:val="001148F3"/>
    <w:rsid w:val="00114A52"/>
    <w:rsid w:val="001169BE"/>
    <w:rsid w:val="00116EEA"/>
    <w:rsid w:val="001174DD"/>
    <w:rsid w:val="00117DBC"/>
    <w:rsid w:val="001206B3"/>
    <w:rsid w:val="00120EB3"/>
    <w:rsid w:val="00121659"/>
    <w:rsid w:val="001219B6"/>
    <w:rsid w:val="00122D3E"/>
    <w:rsid w:val="001232E3"/>
    <w:rsid w:val="001235E0"/>
    <w:rsid w:val="001242D5"/>
    <w:rsid w:val="00124765"/>
    <w:rsid w:val="00124D51"/>
    <w:rsid w:val="00125D16"/>
    <w:rsid w:val="001267FD"/>
    <w:rsid w:val="00126800"/>
    <w:rsid w:val="0012735E"/>
    <w:rsid w:val="001275B0"/>
    <w:rsid w:val="001275FD"/>
    <w:rsid w:val="001276B6"/>
    <w:rsid w:val="0012776D"/>
    <w:rsid w:val="00130991"/>
    <w:rsid w:val="00130F71"/>
    <w:rsid w:val="00131539"/>
    <w:rsid w:val="00131D48"/>
    <w:rsid w:val="00131E48"/>
    <w:rsid w:val="001329C3"/>
    <w:rsid w:val="0013355E"/>
    <w:rsid w:val="0013368C"/>
    <w:rsid w:val="00134961"/>
    <w:rsid w:val="00134C5C"/>
    <w:rsid w:val="00135079"/>
    <w:rsid w:val="001357EA"/>
    <w:rsid w:val="0013608F"/>
    <w:rsid w:val="0013610E"/>
    <w:rsid w:val="00136115"/>
    <w:rsid w:val="00136C8F"/>
    <w:rsid w:val="00140082"/>
    <w:rsid w:val="001405AC"/>
    <w:rsid w:val="001408B7"/>
    <w:rsid w:val="00140EB3"/>
    <w:rsid w:val="00141343"/>
    <w:rsid w:val="00142AEB"/>
    <w:rsid w:val="00142F40"/>
    <w:rsid w:val="0014320F"/>
    <w:rsid w:val="0014321F"/>
    <w:rsid w:val="001433F4"/>
    <w:rsid w:val="00143D11"/>
    <w:rsid w:val="001444F3"/>
    <w:rsid w:val="00144584"/>
    <w:rsid w:val="0014463B"/>
    <w:rsid w:val="001446C4"/>
    <w:rsid w:val="001446D0"/>
    <w:rsid w:val="00144E58"/>
    <w:rsid w:val="001451B1"/>
    <w:rsid w:val="00145A39"/>
    <w:rsid w:val="001463A9"/>
    <w:rsid w:val="00146DB6"/>
    <w:rsid w:val="00147AAE"/>
    <w:rsid w:val="00150062"/>
    <w:rsid w:val="0015067D"/>
    <w:rsid w:val="00150CA2"/>
    <w:rsid w:val="00150DF9"/>
    <w:rsid w:val="001512FE"/>
    <w:rsid w:val="0015135B"/>
    <w:rsid w:val="0015139B"/>
    <w:rsid w:val="00151A09"/>
    <w:rsid w:val="00151ADA"/>
    <w:rsid w:val="00151BC7"/>
    <w:rsid w:val="00152367"/>
    <w:rsid w:val="001523CE"/>
    <w:rsid w:val="0015270C"/>
    <w:rsid w:val="00153207"/>
    <w:rsid w:val="0015477D"/>
    <w:rsid w:val="00155757"/>
    <w:rsid w:val="00155C54"/>
    <w:rsid w:val="001564F6"/>
    <w:rsid w:val="00156719"/>
    <w:rsid w:val="0015677D"/>
    <w:rsid w:val="00156DA9"/>
    <w:rsid w:val="00156FC0"/>
    <w:rsid w:val="0015750F"/>
    <w:rsid w:val="00157915"/>
    <w:rsid w:val="0016062E"/>
    <w:rsid w:val="00160922"/>
    <w:rsid w:val="00160C61"/>
    <w:rsid w:val="00160EFA"/>
    <w:rsid w:val="0016209C"/>
    <w:rsid w:val="00162734"/>
    <w:rsid w:val="00162CA2"/>
    <w:rsid w:val="00162F3F"/>
    <w:rsid w:val="00163427"/>
    <w:rsid w:val="0016462C"/>
    <w:rsid w:val="001647B5"/>
    <w:rsid w:val="00165410"/>
    <w:rsid w:val="00165663"/>
    <w:rsid w:val="00165896"/>
    <w:rsid w:val="0016613D"/>
    <w:rsid w:val="00167024"/>
    <w:rsid w:val="001671BA"/>
    <w:rsid w:val="00167351"/>
    <w:rsid w:val="0016744D"/>
    <w:rsid w:val="001700AB"/>
    <w:rsid w:val="00170FA7"/>
    <w:rsid w:val="0017102C"/>
    <w:rsid w:val="0017115E"/>
    <w:rsid w:val="00172860"/>
    <w:rsid w:val="001738A6"/>
    <w:rsid w:val="00174665"/>
    <w:rsid w:val="00174AE6"/>
    <w:rsid w:val="001751D8"/>
    <w:rsid w:val="00175615"/>
    <w:rsid w:val="001758B7"/>
    <w:rsid w:val="00175E13"/>
    <w:rsid w:val="00176108"/>
    <w:rsid w:val="00176349"/>
    <w:rsid w:val="001766CE"/>
    <w:rsid w:val="001772E4"/>
    <w:rsid w:val="001773A2"/>
    <w:rsid w:val="001778BA"/>
    <w:rsid w:val="00180198"/>
    <w:rsid w:val="00180887"/>
    <w:rsid w:val="00180D6A"/>
    <w:rsid w:val="001818B3"/>
    <w:rsid w:val="00181C30"/>
    <w:rsid w:val="00181C8C"/>
    <w:rsid w:val="00182489"/>
    <w:rsid w:val="0018291F"/>
    <w:rsid w:val="0018292B"/>
    <w:rsid w:val="001832AB"/>
    <w:rsid w:val="001832E5"/>
    <w:rsid w:val="00183302"/>
    <w:rsid w:val="00183C24"/>
    <w:rsid w:val="0018453D"/>
    <w:rsid w:val="00184D5A"/>
    <w:rsid w:val="00185340"/>
    <w:rsid w:val="00185BA5"/>
    <w:rsid w:val="0018700A"/>
    <w:rsid w:val="0019072C"/>
    <w:rsid w:val="00190944"/>
    <w:rsid w:val="00190C86"/>
    <w:rsid w:val="00190E0E"/>
    <w:rsid w:val="001915FA"/>
    <w:rsid w:val="0019192C"/>
    <w:rsid w:val="00191D26"/>
    <w:rsid w:val="00192E1A"/>
    <w:rsid w:val="00193A1C"/>
    <w:rsid w:val="00194856"/>
    <w:rsid w:val="001949C5"/>
    <w:rsid w:val="00194D11"/>
    <w:rsid w:val="0019620D"/>
    <w:rsid w:val="001969C9"/>
    <w:rsid w:val="00196A91"/>
    <w:rsid w:val="00196D99"/>
    <w:rsid w:val="0019730B"/>
    <w:rsid w:val="001977AB"/>
    <w:rsid w:val="00197FC2"/>
    <w:rsid w:val="001A00BE"/>
    <w:rsid w:val="001A0163"/>
    <w:rsid w:val="001A0EAB"/>
    <w:rsid w:val="001A15BB"/>
    <w:rsid w:val="001A2F4C"/>
    <w:rsid w:val="001A2FCF"/>
    <w:rsid w:val="001A3A9F"/>
    <w:rsid w:val="001A3E46"/>
    <w:rsid w:val="001A4C99"/>
    <w:rsid w:val="001A4EB3"/>
    <w:rsid w:val="001A4FEC"/>
    <w:rsid w:val="001A536A"/>
    <w:rsid w:val="001A5415"/>
    <w:rsid w:val="001A6932"/>
    <w:rsid w:val="001A6C1C"/>
    <w:rsid w:val="001A7150"/>
    <w:rsid w:val="001A78EE"/>
    <w:rsid w:val="001B0427"/>
    <w:rsid w:val="001B09F8"/>
    <w:rsid w:val="001B0D0B"/>
    <w:rsid w:val="001B1656"/>
    <w:rsid w:val="001B170A"/>
    <w:rsid w:val="001B194D"/>
    <w:rsid w:val="001B1AF0"/>
    <w:rsid w:val="001B1D9D"/>
    <w:rsid w:val="001B1F28"/>
    <w:rsid w:val="001B2017"/>
    <w:rsid w:val="001B2618"/>
    <w:rsid w:val="001B2776"/>
    <w:rsid w:val="001B2A85"/>
    <w:rsid w:val="001B3D93"/>
    <w:rsid w:val="001B3FC5"/>
    <w:rsid w:val="001B4350"/>
    <w:rsid w:val="001B4556"/>
    <w:rsid w:val="001B4938"/>
    <w:rsid w:val="001B510D"/>
    <w:rsid w:val="001B55A3"/>
    <w:rsid w:val="001B5D17"/>
    <w:rsid w:val="001B5F0F"/>
    <w:rsid w:val="001B6FFC"/>
    <w:rsid w:val="001B755C"/>
    <w:rsid w:val="001B7A2C"/>
    <w:rsid w:val="001B7F92"/>
    <w:rsid w:val="001C1DE2"/>
    <w:rsid w:val="001C213A"/>
    <w:rsid w:val="001C2B08"/>
    <w:rsid w:val="001C3DBE"/>
    <w:rsid w:val="001C446D"/>
    <w:rsid w:val="001C485B"/>
    <w:rsid w:val="001C48CA"/>
    <w:rsid w:val="001C5E59"/>
    <w:rsid w:val="001C60D5"/>
    <w:rsid w:val="001C640F"/>
    <w:rsid w:val="001C71E7"/>
    <w:rsid w:val="001C7692"/>
    <w:rsid w:val="001D0756"/>
    <w:rsid w:val="001D16B5"/>
    <w:rsid w:val="001D1ACA"/>
    <w:rsid w:val="001D322D"/>
    <w:rsid w:val="001D34B6"/>
    <w:rsid w:val="001D487A"/>
    <w:rsid w:val="001D57D7"/>
    <w:rsid w:val="001D5F51"/>
    <w:rsid w:val="001D6BFE"/>
    <w:rsid w:val="001D6F71"/>
    <w:rsid w:val="001D6F78"/>
    <w:rsid w:val="001D77DB"/>
    <w:rsid w:val="001E083F"/>
    <w:rsid w:val="001E0A03"/>
    <w:rsid w:val="001E0D58"/>
    <w:rsid w:val="001E14EA"/>
    <w:rsid w:val="001E1DA2"/>
    <w:rsid w:val="001E21DC"/>
    <w:rsid w:val="001E2229"/>
    <w:rsid w:val="001E35A8"/>
    <w:rsid w:val="001E369B"/>
    <w:rsid w:val="001E37FE"/>
    <w:rsid w:val="001E3C11"/>
    <w:rsid w:val="001E3CA2"/>
    <w:rsid w:val="001E3E23"/>
    <w:rsid w:val="001E480D"/>
    <w:rsid w:val="001E4D95"/>
    <w:rsid w:val="001E5059"/>
    <w:rsid w:val="001E518B"/>
    <w:rsid w:val="001E5648"/>
    <w:rsid w:val="001E591E"/>
    <w:rsid w:val="001E5DF9"/>
    <w:rsid w:val="001E616E"/>
    <w:rsid w:val="001E6319"/>
    <w:rsid w:val="001E6528"/>
    <w:rsid w:val="001E6DD7"/>
    <w:rsid w:val="001E72FC"/>
    <w:rsid w:val="001E7323"/>
    <w:rsid w:val="001E754B"/>
    <w:rsid w:val="001F0B14"/>
    <w:rsid w:val="001F0B8D"/>
    <w:rsid w:val="001F120B"/>
    <w:rsid w:val="001F1AC0"/>
    <w:rsid w:val="001F1EB6"/>
    <w:rsid w:val="001F2A4F"/>
    <w:rsid w:val="001F2BF5"/>
    <w:rsid w:val="001F2E05"/>
    <w:rsid w:val="001F32BD"/>
    <w:rsid w:val="001F382F"/>
    <w:rsid w:val="001F3AB4"/>
    <w:rsid w:val="001F3B1A"/>
    <w:rsid w:val="001F3D10"/>
    <w:rsid w:val="001F4AB9"/>
    <w:rsid w:val="001F4B23"/>
    <w:rsid w:val="001F4D4A"/>
    <w:rsid w:val="001F4F4D"/>
    <w:rsid w:val="001F5582"/>
    <w:rsid w:val="001F5984"/>
    <w:rsid w:val="001F7716"/>
    <w:rsid w:val="001F7809"/>
    <w:rsid w:val="001F7B16"/>
    <w:rsid w:val="002006D7"/>
    <w:rsid w:val="00200B65"/>
    <w:rsid w:val="00200EDC"/>
    <w:rsid w:val="00201FEB"/>
    <w:rsid w:val="00202092"/>
    <w:rsid w:val="002029E6"/>
    <w:rsid w:val="0020314F"/>
    <w:rsid w:val="00203715"/>
    <w:rsid w:val="00203920"/>
    <w:rsid w:val="002039D5"/>
    <w:rsid w:val="00203F0C"/>
    <w:rsid w:val="0020417B"/>
    <w:rsid w:val="002042A8"/>
    <w:rsid w:val="002042D4"/>
    <w:rsid w:val="00204DFD"/>
    <w:rsid w:val="002055C8"/>
    <w:rsid w:val="002066B1"/>
    <w:rsid w:val="0020678F"/>
    <w:rsid w:val="0021134F"/>
    <w:rsid w:val="00211ADD"/>
    <w:rsid w:val="00211B2D"/>
    <w:rsid w:val="00211F37"/>
    <w:rsid w:val="002124DE"/>
    <w:rsid w:val="0021281A"/>
    <w:rsid w:val="00212DC9"/>
    <w:rsid w:val="00213CC7"/>
    <w:rsid w:val="002143D7"/>
    <w:rsid w:val="00216390"/>
    <w:rsid w:val="0021668D"/>
    <w:rsid w:val="00216832"/>
    <w:rsid w:val="002169C2"/>
    <w:rsid w:val="00217D8B"/>
    <w:rsid w:val="00217F8D"/>
    <w:rsid w:val="0022065A"/>
    <w:rsid w:val="00220F9E"/>
    <w:rsid w:val="00221400"/>
    <w:rsid w:val="0022202C"/>
    <w:rsid w:val="0022273F"/>
    <w:rsid w:val="002227C1"/>
    <w:rsid w:val="002236E8"/>
    <w:rsid w:val="00224B20"/>
    <w:rsid w:val="00224CD6"/>
    <w:rsid w:val="00225893"/>
    <w:rsid w:val="00225FAE"/>
    <w:rsid w:val="002264CA"/>
    <w:rsid w:val="002265A9"/>
    <w:rsid w:val="00226BB3"/>
    <w:rsid w:val="00226BC4"/>
    <w:rsid w:val="00226EA5"/>
    <w:rsid w:val="00226FB3"/>
    <w:rsid w:val="00227CA4"/>
    <w:rsid w:val="00227EBE"/>
    <w:rsid w:val="0023088A"/>
    <w:rsid w:val="002309D7"/>
    <w:rsid w:val="00232225"/>
    <w:rsid w:val="00232CA9"/>
    <w:rsid w:val="00234403"/>
    <w:rsid w:val="00235C8D"/>
    <w:rsid w:val="00235F44"/>
    <w:rsid w:val="002363D7"/>
    <w:rsid w:val="002366BB"/>
    <w:rsid w:val="002367B4"/>
    <w:rsid w:val="00236C35"/>
    <w:rsid w:val="00236D4A"/>
    <w:rsid w:val="00237613"/>
    <w:rsid w:val="00237652"/>
    <w:rsid w:val="0024039C"/>
    <w:rsid w:val="00241000"/>
    <w:rsid w:val="00241604"/>
    <w:rsid w:val="00241A06"/>
    <w:rsid w:val="00241F65"/>
    <w:rsid w:val="00244262"/>
    <w:rsid w:val="002443E8"/>
    <w:rsid w:val="002446B5"/>
    <w:rsid w:val="00244F25"/>
    <w:rsid w:val="00244F59"/>
    <w:rsid w:val="00244FFD"/>
    <w:rsid w:val="002451B8"/>
    <w:rsid w:val="00245293"/>
    <w:rsid w:val="0024564E"/>
    <w:rsid w:val="00245AE0"/>
    <w:rsid w:val="00246748"/>
    <w:rsid w:val="002468A7"/>
    <w:rsid w:val="002477BC"/>
    <w:rsid w:val="0025097D"/>
    <w:rsid w:val="00251475"/>
    <w:rsid w:val="002517FC"/>
    <w:rsid w:val="00251B36"/>
    <w:rsid w:val="00252685"/>
    <w:rsid w:val="002533DF"/>
    <w:rsid w:val="00253D82"/>
    <w:rsid w:val="0025422A"/>
    <w:rsid w:val="00255709"/>
    <w:rsid w:val="00255CC4"/>
    <w:rsid w:val="00255DFD"/>
    <w:rsid w:val="00256337"/>
    <w:rsid w:val="00256649"/>
    <w:rsid w:val="002566B7"/>
    <w:rsid w:val="00256C80"/>
    <w:rsid w:val="00256E5D"/>
    <w:rsid w:val="002575A9"/>
    <w:rsid w:val="002579D0"/>
    <w:rsid w:val="00257F9F"/>
    <w:rsid w:val="002604AD"/>
    <w:rsid w:val="0026090C"/>
    <w:rsid w:val="002612BB"/>
    <w:rsid w:val="00261EAC"/>
    <w:rsid w:val="0026203A"/>
    <w:rsid w:val="002635C3"/>
    <w:rsid w:val="00263A72"/>
    <w:rsid w:val="0026478B"/>
    <w:rsid w:val="002649A5"/>
    <w:rsid w:val="002649DE"/>
    <w:rsid w:val="00264DA3"/>
    <w:rsid w:val="00264E57"/>
    <w:rsid w:val="0026525E"/>
    <w:rsid w:val="00265445"/>
    <w:rsid w:val="00265B0A"/>
    <w:rsid w:val="00266274"/>
    <w:rsid w:val="002668B8"/>
    <w:rsid w:val="00266A32"/>
    <w:rsid w:val="00266AFB"/>
    <w:rsid w:val="00266D76"/>
    <w:rsid w:val="0026712B"/>
    <w:rsid w:val="002677F9"/>
    <w:rsid w:val="00267955"/>
    <w:rsid w:val="00267D2D"/>
    <w:rsid w:val="0027020F"/>
    <w:rsid w:val="0027040D"/>
    <w:rsid w:val="00270819"/>
    <w:rsid w:val="00270EAD"/>
    <w:rsid w:val="0027183A"/>
    <w:rsid w:val="00271DB1"/>
    <w:rsid w:val="00271E8C"/>
    <w:rsid w:val="00272A43"/>
    <w:rsid w:val="00272CC9"/>
    <w:rsid w:val="002731AC"/>
    <w:rsid w:val="00273B7B"/>
    <w:rsid w:val="00273DB6"/>
    <w:rsid w:val="00274991"/>
    <w:rsid w:val="00274A84"/>
    <w:rsid w:val="00274C9D"/>
    <w:rsid w:val="00274E40"/>
    <w:rsid w:val="00274FB5"/>
    <w:rsid w:val="00275418"/>
    <w:rsid w:val="002758C5"/>
    <w:rsid w:val="00275F71"/>
    <w:rsid w:val="00275F8E"/>
    <w:rsid w:val="0027620D"/>
    <w:rsid w:val="00276334"/>
    <w:rsid w:val="0027645A"/>
    <w:rsid w:val="00276561"/>
    <w:rsid w:val="00277235"/>
    <w:rsid w:val="002777E4"/>
    <w:rsid w:val="00280099"/>
    <w:rsid w:val="002801BC"/>
    <w:rsid w:val="00281B4F"/>
    <w:rsid w:val="002824E0"/>
    <w:rsid w:val="002830E9"/>
    <w:rsid w:val="002832CA"/>
    <w:rsid w:val="00283419"/>
    <w:rsid w:val="00283B29"/>
    <w:rsid w:val="00284094"/>
    <w:rsid w:val="002840AE"/>
    <w:rsid w:val="00284250"/>
    <w:rsid w:val="00284AE8"/>
    <w:rsid w:val="0028519D"/>
    <w:rsid w:val="0028643A"/>
    <w:rsid w:val="00286F5B"/>
    <w:rsid w:val="0028718D"/>
    <w:rsid w:val="0028743A"/>
    <w:rsid w:val="002874F2"/>
    <w:rsid w:val="00287633"/>
    <w:rsid w:val="0028791D"/>
    <w:rsid w:val="00290499"/>
    <w:rsid w:val="00291029"/>
    <w:rsid w:val="00291283"/>
    <w:rsid w:val="00291C1E"/>
    <w:rsid w:val="002936EC"/>
    <w:rsid w:val="00293E03"/>
    <w:rsid w:val="00294DD8"/>
    <w:rsid w:val="00295E77"/>
    <w:rsid w:val="00296973"/>
    <w:rsid w:val="002975E8"/>
    <w:rsid w:val="002A06B8"/>
    <w:rsid w:val="002A0A5E"/>
    <w:rsid w:val="002A0AA1"/>
    <w:rsid w:val="002A0E76"/>
    <w:rsid w:val="002A0F76"/>
    <w:rsid w:val="002A1DA1"/>
    <w:rsid w:val="002A2027"/>
    <w:rsid w:val="002A27C1"/>
    <w:rsid w:val="002A2C99"/>
    <w:rsid w:val="002A3427"/>
    <w:rsid w:val="002A3702"/>
    <w:rsid w:val="002A3DA0"/>
    <w:rsid w:val="002A3DD8"/>
    <w:rsid w:val="002A4184"/>
    <w:rsid w:val="002A42BF"/>
    <w:rsid w:val="002A4B2B"/>
    <w:rsid w:val="002A5C1E"/>
    <w:rsid w:val="002A6595"/>
    <w:rsid w:val="002A6655"/>
    <w:rsid w:val="002A71C5"/>
    <w:rsid w:val="002A7453"/>
    <w:rsid w:val="002A76DE"/>
    <w:rsid w:val="002A778C"/>
    <w:rsid w:val="002A7B06"/>
    <w:rsid w:val="002A7BB3"/>
    <w:rsid w:val="002B0745"/>
    <w:rsid w:val="002B07B7"/>
    <w:rsid w:val="002B1269"/>
    <w:rsid w:val="002B1851"/>
    <w:rsid w:val="002B1B6D"/>
    <w:rsid w:val="002B1C38"/>
    <w:rsid w:val="002B2D98"/>
    <w:rsid w:val="002B316E"/>
    <w:rsid w:val="002B3CE7"/>
    <w:rsid w:val="002B4373"/>
    <w:rsid w:val="002B4583"/>
    <w:rsid w:val="002B4B4E"/>
    <w:rsid w:val="002B50D0"/>
    <w:rsid w:val="002B50F5"/>
    <w:rsid w:val="002B54A0"/>
    <w:rsid w:val="002B6499"/>
    <w:rsid w:val="002B6954"/>
    <w:rsid w:val="002B6A97"/>
    <w:rsid w:val="002B7581"/>
    <w:rsid w:val="002B794E"/>
    <w:rsid w:val="002C01A4"/>
    <w:rsid w:val="002C04A6"/>
    <w:rsid w:val="002C10C0"/>
    <w:rsid w:val="002C1C04"/>
    <w:rsid w:val="002C2040"/>
    <w:rsid w:val="002C2210"/>
    <w:rsid w:val="002C26EA"/>
    <w:rsid w:val="002C291D"/>
    <w:rsid w:val="002C2A62"/>
    <w:rsid w:val="002C3118"/>
    <w:rsid w:val="002C3607"/>
    <w:rsid w:val="002C372E"/>
    <w:rsid w:val="002C4181"/>
    <w:rsid w:val="002C4572"/>
    <w:rsid w:val="002C465E"/>
    <w:rsid w:val="002C4883"/>
    <w:rsid w:val="002C4CC2"/>
    <w:rsid w:val="002C4FD4"/>
    <w:rsid w:val="002C528C"/>
    <w:rsid w:val="002C5523"/>
    <w:rsid w:val="002C571B"/>
    <w:rsid w:val="002C616F"/>
    <w:rsid w:val="002C65B2"/>
    <w:rsid w:val="002C67B9"/>
    <w:rsid w:val="002C6947"/>
    <w:rsid w:val="002C6B95"/>
    <w:rsid w:val="002C6BFC"/>
    <w:rsid w:val="002C7939"/>
    <w:rsid w:val="002C7BA4"/>
    <w:rsid w:val="002C7E67"/>
    <w:rsid w:val="002D02CF"/>
    <w:rsid w:val="002D07D5"/>
    <w:rsid w:val="002D10D4"/>
    <w:rsid w:val="002D1825"/>
    <w:rsid w:val="002D1AA5"/>
    <w:rsid w:val="002D3766"/>
    <w:rsid w:val="002D380E"/>
    <w:rsid w:val="002D3D34"/>
    <w:rsid w:val="002D3E64"/>
    <w:rsid w:val="002D3F42"/>
    <w:rsid w:val="002D3FDD"/>
    <w:rsid w:val="002D42F7"/>
    <w:rsid w:val="002D45E1"/>
    <w:rsid w:val="002D5A65"/>
    <w:rsid w:val="002D5F18"/>
    <w:rsid w:val="002D6628"/>
    <w:rsid w:val="002D6F1A"/>
    <w:rsid w:val="002D7176"/>
    <w:rsid w:val="002D7BD2"/>
    <w:rsid w:val="002D7C76"/>
    <w:rsid w:val="002E0074"/>
    <w:rsid w:val="002E06F6"/>
    <w:rsid w:val="002E0813"/>
    <w:rsid w:val="002E175B"/>
    <w:rsid w:val="002E1D1A"/>
    <w:rsid w:val="002E3464"/>
    <w:rsid w:val="002E34DF"/>
    <w:rsid w:val="002E377C"/>
    <w:rsid w:val="002E4184"/>
    <w:rsid w:val="002E4186"/>
    <w:rsid w:val="002E4D61"/>
    <w:rsid w:val="002E4EBE"/>
    <w:rsid w:val="002E50FF"/>
    <w:rsid w:val="002E5255"/>
    <w:rsid w:val="002E5CE2"/>
    <w:rsid w:val="002E5F14"/>
    <w:rsid w:val="002E5FC2"/>
    <w:rsid w:val="002E6B8C"/>
    <w:rsid w:val="002E6D75"/>
    <w:rsid w:val="002E6E78"/>
    <w:rsid w:val="002E71FA"/>
    <w:rsid w:val="002E7933"/>
    <w:rsid w:val="002E7F3F"/>
    <w:rsid w:val="002F04F2"/>
    <w:rsid w:val="002F0B28"/>
    <w:rsid w:val="002F0BF3"/>
    <w:rsid w:val="002F250F"/>
    <w:rsid w:val="002F270C"/>
    <w:rsid w:val="002F2D4E"/>
    <w:rsid w:val="002F302A"/>
    <w:rsid w:val="002F3BCD"/>
    <w:rsid w:val="002F3CC4"/>
    <w:rsid w:val="002F3F9B"/>
    <w:rsid w:val="002F4061"/>
    <w:rsid w:val="002F40AD"/>
    <w:rsid w:val="002F48D5"/>
    <w:rsid w:val="002F5323"/>
    <w:rsid w:val="002F5DFA"/>
    <w:rsid w:val="002F659F"/>
    <w:rsid w:val="002F6D8F"/>
    <w:rsid w:val="002F7555"/>
    <w:rsid w:val="002F7F03"/>
    <w:rsid w:val="002F7FC8"/>
    <w:rsid w:val="003006E5"/>
    <w:rsid w:val="00300ED0"/>
    <w:rsid w:val="00301570"/>
    <w:rsid w:val="003016B1"/>
    <w:rsid w:val="00302287"/>
    <w:rsid w:val="003022D1"/>
    <w:rsid w:val="00302707"/>
    <w:rsid w:val="00302C21"/>
    <w:rsid w:val="00302CFB"/>
    <w:rsid w:val="00302FA6"/>
    <w:rsid w:val="0030321A"/>
    <w:rsid w:val="0030387C"/>
    <w:rsid w:val="00303DC1"/>
    <w:rsid w:val="00304253"/>
    <w:rsid w:val="00304C86"/>
    <w:rsid w:val="00306BDA"/>
    <w:rsid w:val="00307365"/>
    <w:rsid w:val="00307C82"/>
    <w:rsid w:val="00307DF1"/>
    <w:rsid w:val="0030A37B"/>
    <w:rsid w:val="00310F84"/>
    <w:rsid w:val="003113FA"/>
    <w:rsid w:val="0031185B"/>
    <w:rsid w:val="00311A2F"/>
    <w:rsid w:val="00311C7C"/>
    <w:rsid w:val="00311E0A"/>
    <w:rsid w:val="00312287"/>
    <w:rsid w:val="00313195"/>
    <w:rsid w:val="0031450F"/>
    <w:rsid w:val="00314A51"/>
    <w:rsid w:val="00314C21"/>
    <w:rsid w:val="00315BF9"/>
    <w:rsid w:val="00315DA7"/>
    <w:rsid w:val="00315F1A"/>
    <w:rsid w:val="003162E8"/>
    <w:rsid w:val="003166BA"/>
    <w:rsid w:val="00317F49"/>
    <w:rsid w:val="0032015D"/>
    <w:rsid w:val="003201B4"/>
    <w:rsid w:val="0032041E"/>
    <w:rsid w:val="00321A62"/>
    <w:rsid w:val="00321B78"/>
    <w:rsid w:val="00321E9E"/>
    <w:rsid w:val="003226E4"/>
    <w:rsid w:val="003227CD"/>
    <w:rsid w:val="003228A5"/>
    <w:rsid w:val="003237BC"/>
    <w:rsid w:val="00323A95"/>
    <w:rsid w:val="00323FC1"/>
    <w:rsid w:val="0032498A"/>
    <w:rsid w:val="0032536D"/>
    <w:rsid w:val="00325C27"/>
    <w:rsid w:val="00326340"/>
    <w:rsid w:val="00326464"/>
    <w:rsid w:val="0032668A"/>
    <w:rsid w:val="00326BF8"/>
    <w:rsid w:val="0033088D"/>
    <w:rsid w:val="00331399"/>
    <w:rsid w:val="003319A4"/>
    <w:rsid w:val="003321FB"/>
    <w:rsid w:val="00333FF7"/>
    <w:rsid w:val="00334A6E"/>
    <w:rsid w:val="00334A81"/>
    <w:rsid w:val="00334B54"/>
    <w:rsid w:val="00334DF1"/>
    <w:rsid w:val="00334E57"/>
    <w:rsid w:val="00334F44"/>
    <w:rsid w:val="00335BE2"/>
    <w:rsid w:val="00335DE4"/>
    <w:rsid w:val="00335EEC"/>
    <w:rsid w:val="00335EF2"/>
    <w:rsid w:val="0033643C"/>
    <w:rsid w:val="00336999"/>
    <w:rsid w:val="003375C5"/>
    <w:rsid w:val="00337F72"/>
    <w:rsid w:val="00340100"/>
    <w:rsid w:val="00340EDC"/>
    <w:rsid w:val="00341257"/>
    <w:rsid w:val="0034157C"/>
    <w:rsid w:val="00341888"/>
    <w:rsid w:val="0034210D"/>
    <w:rsid w:val="0034217D"/>
    <w:rsid w:val="00342520"/>
    <w:rsid w:val="00342670"/>
    <w:rsid w:val="00342830"/>
    <w:rsid w:val="00343E1F"/>
    <w:rsid w:val="00343F8E"/>
    <w:rsid w:val="003442AA"/>
    <w:rsid w:val="00344382"/>
    <w:rsid w:val="00344858"/>
    <w:rsid w:val="0034508C"/>
    <w:rsid w:val="00346055"/>
    <w:rsid w:val="003463E9"/>
    <w:rsid w:val="003466ED"/>
    <w:rsid w:val="00346DD7"/>
    <w:rsid w:val="0034735F"/>
    <w:rsid w:val="0034741A"/>
    <w:rsid w:val="00350B60"/>
    <w:rsid w:val="00350BD7"/>
    <w:rsid w:val="00350C35"/>
    <w:rsid w:val="003511F1"/>
    <w:rsid w:val="00351491"/>
    <w:rsid w:val="00351964"/>
    <w:rsid w:val="00351A7E"/>
    <w:rsid w:val="003525CA"/>
    <w:rsid w:val="00352679"/>
    <w:rsid w:val="0035382E"/>
    <w:rsid w:val="00354138"/>
    <w:rsid w:val="003542BF"/>
    <w:rsid w:val="00354327"/>
    <w:rsid w:val="00354331"/>
    <w:rsid w:val="00354AA9"/>
    <w:rsid w:val="003554A9"/>
    <w:rsid w:val="003556AC"/>
    <w:rsid w:val="003565AD"/>
    <w:rsid w:val="00356B82"/>
    <w:rsid w:val="00356C05"/>
    <w:rsid w:val="003570D0"/>
    <w:rsid w:val="003571B0"/>
    <w:rsid w:val="00357403"/>
    <w:rsid w:val="00357D66"/>
    <w:rsid w:val="00357F2C"/>
    <w:rsid w:val="00361559"/>
    <w:rsid w:val="0036192B"/>
    <w:rsid w:val="0036207F"/>
    <w:rsid w:val="0036284B"/>
    <w:rsid w:val="00362BA9"/>
    <w:rsid w:val="00362F03"/>
    <w:rsid w:val="003630F8"/>
    <w:rsid w:val="00364556"/>
    <w:rsid w:val="003647A3"/>
    <w:rsid w:val="00365FEB"/>
    <w:rsid w:val="0036609E"/>
    <w:rsid w:val="003660D7"/>
    <w:rsid w:val="003664ED"/>
    <w:rsid w:val="00366A15"/>
    <w:rsid w:val="00366CC3"/>
    <w:rsid w:val="00366E8C"/>
    <w:rsid w:val="00367844"/>
    <w:rsid w:val="00367A74"/>
    <w:rsid w:val="003707F4"/>
    <w:rsid w:val="00370B50"/>
    <w:rsid w:val="00371006"/>
    <w:rsid w:val="00372665"/>
    <w:rsid w:val="00372967"/>
    <w:rsid w:val="00372AA8"/>
    <w:rsid w:val="00372F47"/>
    <w:rsid w:val="003740EF"/>
    <w:rsid w:val="00374A06"/>
    <w:rsid w:val="00374CFF"/>
    <w:rsid w:val="0037611C"/>
    <w:rsid w:val="00376BAF"/>
    <w:rsid w:val="00376D9C"/>
    <w:rsid w:val="00377626"/>
    <w:rsid w:val="00377655"/>
    <w:rsid w:val="00381985"/>
    <w:rsid w:val="00383D56"/>
    <w:rsid w:val="003842FA"/>
    <w:rsid w:val="00384413"/>
    <w:rsid w:val="00384C3D"/>
    <w:rsid w:val="003851DF"/>
    <w:rsid w:val="003853AF"/>
    <w:rsid w:val="003853B1"/>
    <w:rsid w:val="00385DEB"/>
    <w:rsid w:val="00385EB8"/>
    <w:rsid w:val="00386D1E"/>
    <w:rsid w:val="00387961"/>
    <w:rsid w:val="003908BA"/>
    <w:rsid w:val="00390BBA"/>
    <w:rsid w:val="0039218C"/>
    <w:rsid w:val="003924FF"/>
    <w:rsid w:val="00392785"/>
    <w:rsid w:val="00392835"/>
    <w:rsid w:val="003930EC"/>
    <w:rsid w:val="00393864"/>
    <w:rsid w:val="0039392E"/>
    <w:rsid w:val="00393E3A"/>
    <w:rsid w:val="00393E43"/>
    <w:rsid w:val="003947B5"/>
    <w:rsid w:val="003949C9"/>
    <w:rsid w:val="00394FB7"/>
    <w:rsid w:val="003950BA"/>
    <w:rsid w:val="003951C2"/>
    <w:rsid w:val="00395433"/>
    <w:rsid w:val="00395514"/>
    <w:rsid w:val="0039582F"/>
    <w:rsid w:val="003960FB"/>
    <w:rsid w:val="00396B13"/>
    <w:rsid w:val="00396C27"/>
    <w:rsid w:val="00396F23"/>
    <w:rsid w:val="00397184"/>
    <w:rsid w:val="003975E4"/>
    <w:rsid w:val="00397C54"/>
    <w:rsid w:val="003A01E1"/>
    <w:rsid w:val="003A09DB"/>
    <w:rsid w:val="003A11D6"/>
    <w:rsid w:val="003A2933"/>
    <w:rsid w:val="003A37D9"/>
    <w:rsid w:val="003A38D9"/>
    <w:rsid w:val="003A40DA"/>
    <w:rsid w:val="003A48A8"/>
    <w:rsid w:val="003A7615"/>
    <w:rsid w:val="003B0E5C"/>
    <w:rsid w:val="003B18EE"/>
    <w:rsid w:val="003B1B1A"/>
    <w:rsid w:val="003B248D"/>
    <w:rsid w:val="003B3ECA"/>
    <w:rsid w:val="003B4585"/>
    <w:rsid w:val="003B481D"/>
    <w:rsid w:val="003B5076"/>
    <w:rsid w:val="003B570B"/>
    <w:rsid w:val="003B5AE0"/>
    <w:rsid w:val="003B6CFA"/>
    <w:rsid w:val="003B6F4E"/>
    <w:rsid w:val="003B7226"/>
    <w:rsid w:val="003B73DD"/>
    <w:rsid w:val="003B7648"/>
    <w:rsid w:val="003B7B57"/>
    <w:rsid w:val="003C0948"/>
    <w:rsid w:val="003C11A7"/>
    <w:rsid w:val="003C2501"/>
    <w:rsid w:val="003C3362"/>
    <w:rsid w:val="003C38B6"/>
    <w:rsid w:val="003C3AD2"/>
    <w:rsid w:val="003C3C09"/>
    <w:rsid w:val="003C4A06"/>
    <w:rsid w:val="003C5004"/>
    <w:rsid w:val="003C5246"/>
    <w:rsid w:val="003C5884"/>
    <w:rsid w:val="003C59A7"/>
    <w:rsid w:val="003C5ABA"/>
    <w:rsid w:val="003C631A"/>
    <w:rsid w:val="003C7BD7"/>
    <w:rsid w:val="003C7F3C"/>
    <w:rsid w:val="003D0158"/>
    <w:rsid w:val="003D04F4"/>
    <w:rsid w:val="003D09D8"/>
    <w:rsid w:val="003D15FB"/>
    <w:rsid w:val="003D1FB5"/>
    <w:rsid w:val="003D23D7"/>
    <w:rsid w:val="003D26AD"/>
    <w:rsid w:val="003D2980"/>
    <w:rsid w:val="003D39DB"/>
    <w:rsid w:val="003D3E58"/>
    <w:rsid w:val="003D47A0"/>
    <w:rsid w:val="003D4B5D"/>
    <w:rsid w:val="003D4F1E"/>
    <w:rsid w:val="003D507C"/>
    <w:rsid w:val="003D5490"/>
    <w:rsid w:val="003D56A0"/>
    <w:rsid w:val="003D6202"/>
    <w:rsid w:val="003D6539"/>
    <w:rsid w:val="003D68C1"/>
    <w:rsid w:val="003D7B1A"/>
    <w:rsid w:val="003DE0FF"/>
    <w:rsid w:val="003E02DE"/>
    <w:rsid w:val="003E0F7F"/>
    <w:rsid w:val="003E1BF8"/>
    <w:rsid w:val="003E1D07"/>
    <w:rsid w:val="003E21FE"/>
    <w:rsid w:val="003E29FD"/>
    <w:rsid w:val="003E2FB4"/>
    <w:rsid w:val="003E36C9"/>
    <w:rsid w:val="003E3851"/>
    <w:rsid w:val="003E3D05"/>
    <w:rsid w:val="003E3F67"/>
    <w:rsid w:val="003E45B8"/>
    <w:rsid w:val="003E4D0F"/>
    <w:rsid w:val="003E5677"/>
    <w:rsid w:val="003E5696"/>
    <w:rsid w:val="003E5D76"/>
    <w:rsid w:val="003E633A"/>
    <w:rsid w:val="003E644C"/>
    <w:rsid w:val="003E66A8"/>
    <w:rsid w:val="003E709D"/>
    <w:rsid w:val="003E784D"/>
    <w:rsid w:val="003E79A2"/>
    <w:rsid w:val="003E7E65"/>
    <w:rsid w:val="003F0384"/>
    <w:rsid w:val="003F0E4D"/>
    <w:rsid w:val="003F1030"/>
    <w:rsid w:val="003F181F"/>
    <w:rsid w:val="003F1D94"/>
    <w:rsid w:val="003F214D"/>
    <w:rsid w:val="003F21C5"/>
    <w:rsid w:val="003F2238"/>
    <w:rsid w:val="003F36C5"/>
    <w:rsid w:val="003F39BF"/>
    <w:rsid w:val="003F43C4"/>
    <w:rsid w:val="003F49C0"/>
    <w:rsid w:val="003F4CE9"/>
    <w:rsid w:val="003F5872"/>
    <w:rsid w:val="003F5C23"/>
    <w:rsid w:val="003F5C44"/>
    <w:rsid w:val="003F5EA1"/>
    <w:rsid w:val="003F5F94"/>
    <w:rsid w:val="003F6029"/>
    <w:rsid w:val="003F617F"/>
    <w:rsid w:val="003F6619"/>
    <w:rsid w:val="003F678B"/>
    <w:rsid w:val="003F70D3"/>
    <w:rsid w:val="003F726D"/>
    <w:rsid w:val="003F7F05"/>
    <w:rsid w:val="0040037C"/>
    <w:rsid w:val="0040080E"/>
    <w:rsid w:val="0040103A"/>
    <w:rsid w:val="00401530"/>
    <w:rsid w:val="004024B1"/>
    <w:rsid w:val="00402A6F"/>
    <w:rsid w:val="0040317D"/>
    <w:rsid w:val="004032B1"/>
    <w:rsid w:val="0040342D"/>
    <w:rsid w:val="00404006"/>
    <w:rsid w:val="004056CF"/>
    <w:rsid w:val="004060BF"/>
    <w:rsid w:val="00406134"/>
    <w:rsid w:val="00406AE6"/>
    <w:rsid w:val="00406BA7"/>
    <w:rsid w:val="00406D0B"/>
    <w:rsid w:val="004071BA"/>
    <w:rsid w:val="00410D35"/>
    <w:rsid w:val="00411074"/>
    <w:rsid w:val="0041129C"/>
    <w:rsid w:val="0041155D"/>
    <w:rsid w:val="00411872"/>
    <w:rsid w:val="00411DE4"/>
    <w:rsid w:val="00412361"/>
    <w:rsid w:val="0041267A"/>
    <w:rsid w:val="00412A44"/>
    <w:rsid w:val="00413519"/>
    <w:rsid w:val="004139B3"/>
    <w:rsid w:val="00413D60"/>
    <w:rsid w:val="00414466"/>
    <w:rsid w:val="0041446A"/>
    <w:rsid w:val="00414767"/>
    <w:rsid w:val="004149CD"/>
    <w:rsid w:val="00415221"/>
    <w:rsid w:val="00415376"/>
    <w:rsid w:val="004155B7"/>
    <w:rsid w:val="00415A64"/>
    <w:rsid w:val="0041603F"/>
    <w:rsid w:val="004165BD"/>
    <w:rsid w:val="00416ACF"/>
    <w:rsid w:val="00416DB0"/>
    <w:rsid w:val="0041723C"/>
    <w:rsid w:val="004200A6"/>
    <w:rsid w:val="004201B2"/>
    <w:rsid w:val="00420321"/>
    <w:rsid w:val="00420931"/>
    <w:rsid w:val="004214D6"/>
    <w:rsid w:val="004217FB"/>
    <w:rsid w:val="004220DF"/>
    <w:rsid w:val="00422702"/>
    <w:rsid w:val="00422BC3"/>
    <w:rsid w:val="00423A52"/>
    <w:rsid w:val="00423B76"/>
    <w:rsid w:val="00424A23"/>
    <w:rsid w:val="00424CC7"/>
    <w:rsid w:val="0042540B"/>
    <w:rsid w:val="00425E9C"/>
    <w:rsid w:val="00425EBC"/>
    <w:rsid w:val="00426212"/>
    <w:rsid w:val="004267B0"/>
    <w:rsid w:val="00426E10"/>
    <w:rsid w:val="004301DB"/>
    <w:rsid w:val="004307D7"/>
    <w:rsid w:val="00430BD3"/>
    <w:rsid w:val="00430D29"/>
    <w:rsid w:val="00430F6D"/>
    <w:rsid w:val="00431141"/>
    <w:rsid w:val="00431244"/>
    <w:rsid w:val="00431493"/>
    <w:rsid w:val="00431670"/>
    <w:rsid w:val="00431BAB"/>
    <w:rsid w:val="004321B1"/>
    <w:rsid w:val="004323FB"/>
    <w:rsid w:val="0043249A"/>
    <w:rsid w:val="00432A95"/>
    <w:rsid w:val="00432EB9"/>
    <w:rsid w:val="004330F8"/>
    <w:rsid w:val="00433DD5"/>
    <w:rsid w:val="00433F09"/>
    <w:rsid w:val="0043501D"/>
    <w:rsid w:val="00435087"/>
    <w:rsid w:val="00435553"/>
    <w:rsid w:val="00435A0A"/>
    <w:rsid w:val="00435EF4"/>
    <w:rsid w:val="00435F1E"/>
    <w:rsid w:val="004362DE"/>
    <w:rsid w:val="00436580"/>
    <w:rsid w:val="00436842"/>
    <w:rsid w:val="00436BCE"/>
    <w:rsid w:val="00436BDE"/>
    <w:rsid w:val="0043720A"/>
    <w:rsid w:val="004372DA"/>
    <w:rsid w:val="00437B3B"/>
    <w:rsid w:val="00440799"/>
    <w:rsid w:val="0044085A"/>
    <w:rsid w:val="00440980"/>
    <w:rsid w:val="00440D48"/>
    <w:rsid w:val="00441188"/>
    <w:rsid w:val="00441A4B"/>
    <w:rsid w:val="00441CA5"/>
    <w:rsid w:val="00442416"/>
    <w:rsid w:val="004426BB"/>
    <w:rsid w:val="0044349E"/>
    <w:rsid w:val="004438CA"/>
    <w:rsid w:val="004439CD"/>
    <w:rsid w:val="00443B15"/>
    <w:rsid w:val="0044446F"/>
    <w:rsid w:val="0044515B"/>
    <w:rsid w:val="004454E7"/>
    <w:rsid w:val="00445687"/>
    <w:rsid w:val="004459F8"/>
    <w:rsid w:val="00445E0A"/>
    <w:rsid w:val="0044648F"/>
    <w:rsid w:val="004464CF"/>
    <w:rsid w:val="00446994"/>
    <w:rsid w:val="0044714E"/>
    <w:rsid w:val="00447394"/>
    <w:rsid w:val="004507DB"/>
    <w:rsid w:val="004509FD"/>
    <w:rsid w:val="00450B20"/>
    <w:rsid w:val="00451B1A"/>
    <w:rsid w:val="00452404"/>
    <w:rsid w:val="00452423"/>
    <w:rsid w:val="00452B74"/>
    <w:rsid w:val="00452CE3"/>
    <w:rsid w:val="00452D3B"/>
    <w:rsid w:val="00452FB2"/>
    <w:rsid w:val="004531CE"/>
    <w:rsid w:val="004531D5"/>
    <w:rsid w:val="00453240"/>
    <w:rsid w:val="00454E8B"/>
    <w:rsid w:val="00454F2E"/>
    <w:rsid w:val="004551B7"/>
    <w:rsid w:val="004552CA"/>
    <w:rsid w:val="00456E4C"/>
    <w:rsid w:val="004575D4"/>
    <w:rsid w:val="00457640"/>
    <w:rsid w:val="00457FC7"/>
    <w:rsid w:val="00460B9E"/>
    <w:rsid w:val="0046144D"/>
    <w:rsid w:val="00461FF7"/>
    <w:rsid w:val="00462434"/>
    <w:rsid w:val="0046246B"/>
    <w:rsid w:val="00462823"/>
    <w:rsid w:val="0046283F"/>
    <w:rsid w:val="00463D47"/>
    <w:rsid w:val="00463E70"/>
    <w:rsid w:val="004649F6"/>
    <w:rsid w:val="004659C0"/>
    <w:rsid w:val="00467931"/>
    <w:rsid w:val="00467CE7"/>
    <w:rsid w:val="00467F08"/>
    <w:rsid w:val="00471543"/>
    <w:rsid w:val="00471ED8"/>
    <w:rsid w:val="0047227E"/>
    <w:rsid w:val="0047306A"/>
    <w:rsid w:val="00473394"/>
    <w:rsid w:val="00473A4F"/>
    <w:rsid w:val="00473E73"/>
    <w:rsid w:val="004743BA"/>
    <w:rsid w:val="004743D2"/>
    <w:rsid w:val="0047462A"/>
    <w:rsid w:val="004750E1"/>
    <w:rsid w:val="004766AA"/>
    <w:rsid w:val="00476ED2"/>
    <w:rsid w:val="00477148"/>
    <w:rsid w:val="00477264"/>
    <w:rsid w:val="00477AD9"/>
    <w:rsid w:val="004802DB"/>
    <w:rsid w:val="00480628"/>
    <w:rsid w:val="00480666"/>
    <w:rsid w:val="00480E86"/>
    <w:rsid w:val="004812C5"/>
    <w:rsid w:val="0048179D"/>
    <w:rsid w:val="00481E7E"/>
    <w:rsid w:val="00482112"/>
    <w:rsid w:val="00483942"/>
    <w:rsid w:val="00484874"/>
    <w:rsid w:val="004857ED"/>
    <w:rsid w:val="00485A6B"/>
    <w:rsid w:val="00485AF3"/>
    <w:rsid w:val="004865C3"/>
    <w:rsid w:val="00486E06"/>
    <w:rsid w:val="00487894"/>
    <w:rsid w:val="00490044"/>
    <w:rsid w:val="00490191"/>
    <w:rsid w:val="00490389"/>
    <w:rsid w:val="00491B02"/>
    <w:rsid w:val="00491CB8"/>
    <w:rsid w:val="00491E4C"/>
    <w:rsid w:val="00491FCD"/>
    <w:rsid w:val="00491FF2"/>
    <w:rsid w:val="00492C6D"/>
    <w:rsid w:val="00493057"/>
    <w:rsid w:val="00493A7C"/>
    <w:rsid w:val="0049428B"/>
    <w:rsid w:val="0049465F"/>
    <w:rsid w:val="00494D1D"/>
    <w:rsid w:val="004953D5"/>
    <w:rsid w:val="0049554F"/>
    <w:rsid w:val="00495F08"/>
    <w:rsid w:val="00496179"/>
    <w:rsid w:val="00497187"/>
    <w:rsid w:val="00497253"/>
    <w:rsid w:val="00497430"/>
    <w:rsid w:val="0049752C"/>
    <w:rsid w:val="00497C12"/>
    <w:rsid w:val="004A02F6"/>
    <w:rsid w:val="004A080B"/>
    <w:rsid w:val="004A095A"/>
    <w:rsid w:val="004A0DC6"/>
    <w:rsid w:val="004A1713"/>
    <w:rsid w:val="004A1B08"/>
    <w:rsid w:val="004A1E5A"/>
    <w:rsid w:val="004A2243"/>
    <w:rsid w:val="004A22A9"/>
    <w:rsid w:val="004A29EE"/>
    <w:rsid w:val="004A2C64"/>
    <w:rsid w:val="004A2FC0"/>
    <w:rsid w:val="004A31FB"/>
    <w:rsid w:val="004A3A06"/>
    <w:rsid w:val="004A4F70"/>
    <w:rsid w:val="004A511B"/>
    <w:rsid w:val="004A520C"/>
    <w:rsid w:val="004A6EE9"/>
    <w:rsid w:val="004AE691"/>
    <w:rsid w:val="004B0A73"/>
    <w:rsid w:val="004B0C27"/>
    <w:rsid w:val="004B15CF"/>
    <w:rsid w:val="004B1D62"/>
    <w:rsid w:val="004B25F4"/>
    <w:rsid w:val="004B269A"/>
    <w:rsid w:val="004B29E9"/>
    <w:rsid w:val="004B304C"/>
    <w:rsid w:val="004B3688"/>
    <w:rsid w:val="004B39DC"/>
    <w:rsid w:val="004B4A68"/>
    <w:rsid w:val="004B4CED"/>
    <w:rsid w:val="004B52F5"/>
    <w:rsid w:val="004B575E"/>
    <w:rsid w:val="004B593B"/>
    <w:rsid w:val="004B5DF0"/>
    <w:rsid w:val="004B6729"/>
    <w:rsid w:val="004B716A"/>
    <w:rsid w:val="004B716E"/>
    <w:rsid w:val="004C06A5"/>
    <w:rsid w:val="004C1246"/>
    <w:rsid w:val="004C1AFE"/>
    <w:rsid w:val="004C2ECD"/>
    <w:rsid w:val="004C347F"/>
    <w:rsid w:val="004C3881"/>
    <w:rsid w:val="004C3989"/>
    <w:rsid w:val="004C3CCB"/>
    <w:rsid w:val="004C3D04"/>
    <w:rsid w:val="004C3E61"/>
    <w:rsid w:val="004C406A"/>
    <w:rsid w:val="004C4274"/>
    <w:rsid w:val="004C43DF"/>
    <w:rsid w:val="004C4723"/>
    <w:rsid w:val="004C5064"/>
    <w:rsid w:val="004C6779"/>
    <w:rsid w:val="004C6C5A"/>
    <w:rsid w:val="004C795F"/>
    <w:rsid w:val="004C79CE"/>
    <w:rsid w:val="004C7AF5"/>
    <w:rsid w:val="004C7D8D"/>
    <w:rsid w:val="004D10BD"/>
    <w:rsid w:val="004D2505"/>
    <w:rsid w:val="004D27C1"/>
    <w:rsid w:val="004D2C7D"/>
    <w:rsid w:val="004D3C8C"/>
    <w:rsid w:val="004D3E2A"/>
    <w:rsid w:val="004D3EE4"/>
    <w:rsid w:val="004D48BB"/>
    <w:rsid w:val="004D4A64"/>
    <w:rsid w:val="004D4C5E"/>
    <w:rsid w:val="004D4C9E"/>
    <w:rsid w:val="004D58F5"/>
    <w:rsid w:val="004D67FB"/>
    <w:rsid w:val="004D6811"/>
    <w:rsid w:val="004D699D"/>
    <w:rsid w:val="004D6E96"/>
    <w:rsid w:val="004D7AD6"/>
    <w:rsid w:val="004E006B"/>
    <w:rsid w:val="004E0862"/>
    <w:rsid w:val="004E17D6"/>
    <w:rsid w:val="004E197E"/>
    <w:rsid w:val="004E1DE2"/>
    <w:rsid w:val="004E24D0"/>
    <w:rsid w:val="004E2AA4"/>
    <w:rsid w:val="004E2D73"/>
    <w:rsid w:val="004E3349"/>
    <w:rsid w:val="004E334A"/>
    <w:rsid w:val="004E3E3D"/>
    <w:rsid w:val="004E4274"/>
    <w:rsid w:val="004E4771"/>
    <w:rsid w:val="004E4867"/>
    <w:rsid w:val="004E5484"/>
    <w:rsid w:val="004E7021"/>
    <w:rsid w:val="004E7274"/>
    <w:rsid w:val="004E7D7D"/>
    <w:rsid w:val="004F07BE"/>
    <w:rsid w:val="004F1AD4"/>
    <w:rsid w:val="004F1E5A"/>
    <w:rsid w:val="004F2509"/>
    <w:rsid w:val="004F2809"/>
    <w:rsid w:val="004F2DC0"/>
    <w:rsid w:val="004F2FC2"/>
    <w:rsid w:val="004F35AE"/>
    <w:rsid w:val="004F3B46"/>
    <w:rsid w:val="004F3F9F"/>
    <w:rsid w:val="004F4351"/>
    <w:rsid w:val="004F4888"/>
    <w:rsid w:val="004F56DC"/>
    <w:rsid w:val="004F6318"/>
    <w:rsid w:val="004F6544"/>
    <w:rsid w:val="004F65D5"/>
    <w:rsid w:val="004F6DB9"/>
    <w:rsid w:val="004F762C"/>
    <w:rsid w:val="00500495"/>
    <w:rsid w:val="00500556"/>
    <w:rsid w:val="00502D6A"/>
    <w:rsid w:val="0050360E"/>
    <w:rsid w:val="00503956"/>
    <w:rsid w:val="0050441A"/>
    <w:rsid w:val="005046DB"/>
    <w:rsid w:val="00504C80"/>
    <w:rsid w:val="005052B4"/>
    <w:rsid w:val="005052F0"/>
    <w:rsid w:val="005056D2"/>
    <w:rsid w:val="0050590D"/>
    <w:rsid w:val="00506167"/>
    <w:rsid w:val="00506A1B"/>
    <w:rsid w:val="00506F83"/>
    <w:rsid w:val="00507A0E"/>
    <w:rsid w:val="00507A59"/>
    <w:rsid w:val="00507AF6"/>
    <w:rsid w:val="00507D4C"/>
    <w:rsid w:val="00507F2F"/>
    <w:rsid w:val="00507F8D"/>
    <w:rsid w:val="00510342"/>
    <w:rsid w:val="00510B1D"/>
    <w:rsid w:val="005117FD"/>
    <w:rsid w:val="0051326F"/>
    <w:rsid w:val="005142E0"/>
    <w:rsid w:val="005143AC"/>
    <w:rsid w:val="005150F0"/>
    <w:rsid w:val="0051534C"/>
    <w:rsid w:val="005157DF"/>
    <w:rsid w:val="005160AA"/>
    <w:rsid w:val="00516BAC"/>
    <w:rsid w:val="00516E90"/>
    <w:rsid w:val="00516FB5"/>
    <w:rsid w:val="005176BD"/>
    <w:rsid w:val="005179AC"/>
    <w:rsid w:val="00517F6F"/>
    <w:rsid w:val="005217C1"/>
    <w:rsid w:val="00522826"/>
    <w:rsid w:val="00522A18"/>
    <w:rsid w:val="00522FD0"/>
    <w:rsid w:val="0052327C"/>
    <w:rsid w:val="00523789"/>
    <w:rsid w:val="00524A79"/>
    <w:rsid w:val="00524B5D"/>
    <w:rsid w:val="00524BCB"/>
    <w:rsid w:val="00524FA7"/>
    <w:rsid w:val="00525336"/>
    <w:rsid w:val="00526157"/>
    <w:rsid w:val="00526721"/>
    <w:rsid w:val="00526B50"/>
    <w:rsid w:val="005274CA"/>
    <w:rsid w:val="00527644"/>
    <w:rsid w:val="00527805"/>
    <w:rsid w:val="00527835"/>
    <w:rsid w:val="0052797C"/>
    <w:rsid w:val="00527C36"/>
    <w:rsid w:val="00530337"/>
    <w:rsid w:val="0053040F"/>
    <w:rsid w:val="00531B3F"/>
    <w:rsid w:val="0053285A"/>
    <w:rsid w:val="005328FE"/>
    <w:rsid w:val="0053326D"/>
    <w:rsid w:val="00533567"/>
    <w:rsid w:val="005336DA"/>
    <w:rsid w:val="00533D7E"/>
    <w:rsid w:val="005342E3"/>
    <w:rsid w:val="00534BCD"/>
    <w:rsid w:val="00534FC4"/>
    <w:rsid w:val="0053521F"/>
    <w:rsid w:val="00535CDD"/>
    <w:rsid w:val="00535FF3"/>
    <w:rsid w:val="00536068"/>
    <w:rsid w:val="005365C4"/>
    <w:rsid w:val="005371A5"/>
    <w:rsid w:val="00537743"/>
    <w:rsid w:val="005378F9"/>
    <w:rsid w:val="00537A60"/>
    <w:rsid w:val="00537E3F"/>
    <w:rsid w:val="00540498"/>
    <w:rsid w:val="00540A18"/>
    <w:rsid w:val="0054134B"/>
    <w:rsid w:val="005419AC"/>
    <w:rsid w:val="00541E9B"/>
    <w:rsid w:val="00542546"/>
    <w:rsid w:val="00542662"/>
    <w:rsid w:val="00542CBD"/>
    <w:rsid w:val="00543874"/>
    <w:rsid w:val="00543EB9"/>
    <w:rsid w:val="00544AC8"/>
    <w:rsid w:val="00544BF8"/>
    <w:rsid w:val="00544D8B"/>
    <w:rsid w:val="00544F9A"/>
    <w:rsid w:val="0054538E"/>
    <w:rsid w:val="00546D55"/>
    <w:rsid w:val="00547462"/>
    <w:rsid w:val="005475A2"/>
    <w:rsid w:val="005475B7"/>
    <w:rsid w:val="005477DB"/>
    <w:rsid w:val="00547C09"/>
    <w:rsid w:val="005503B9"/>
    <w:rsid w:val="005507EC"/>
    <w:rsid w:val="00550BE4"/>
    <w:rsid w:val="00551122"/>
    <w:rsid w:val="005529BF"/>
    <w:rsid w:val="00552D33"/>
    <w:rsid w:val="00552E5D"/>
    <w:rsid w:val="0055360D"/>
    <w:rsid w:val="00554799"/>
    <w:rsid w:val="00554CA6"/>
    <w:rsid w:val="00554F6D"/>
    <w:rsid w:val="00555547"/>
    <w:rsid w:val="00555640"/>
    <w:rsid w:val="005557C4"/>
    <w:rsid w:val="005559BB"/>
    <w:rsid w:val="00555D67"/>
    <w:rsid w:val="00556065"/>
    <w:rsid w:val="00561579"/>
    <w:rsid w:val="00562153"/>
    <w:rsid w:val="00562346"/>
    <w:rsid w:val="00562D64"/>
    <w:rsid w:val="005638C0"/>
    <w:rsid w:val="005638CC"/>
    <w:rsid w:val="0056399D"/>
    <w:rsid w:val="00563A8E"/>
    <w:rsid w:val="00564BB6"/>
    <w:rsid w:val="00564DDC"/>
    <w:rsid w:val="00565581"/>
    <w:rsid w:val="00565B9B"/>
    <w:rsid w:val="00565E14"/>
    <w:rsid w:val="00566DB7"/>
    <w:rsid w:val="00566E90"/>
    <w:rsid w:val="00566FFE"/>
    <w:rsid w:val="00567845"/>
    <w:rsid w:val="0057007D"/>
    <w:rsid w:val="00570284"/>
    <w:rsid w:val="005704BB"/>
    <w:rsid w:val="00570DEC"/>
    <w:rsid w:val="00570FAF"/>
    <w:rsid w:val="00571B48"/>
    <w:rsid w:val="005724F6"/>
    <w:rsid w:val="00572A00"/>
    <w:rsid w:val="00572C34"/>
    <w:rsid w:val="00573A10"/>
    <w:rsid w:val="00573D6A"/>
    <w:rsid w:val="00573DCC"/>
    <w:rsid w:val="005748F7"/>
    <w:rsid w:val="00574EAB"/>
    <w:rsid w:val="00575561"/>
    <w:rsid w:val="0057606C"/>
    <w:rsid w:val="0057625A"/>
    <w:rsid w:val="00576CB2"/>
    <w:rsid w:val="0057735A"/>
    <w:rsid w:val="00577813"/>
    <w:rsid w:val="00577988"/>
    <w:rsid w:val="005802B5"/>
    <w:rsid w:val="00580308"/>
    <w:rsid w:val="00580527"/>
    <w:rsid w:val="00580AD4"/>
    <w:rsid w:val="0058133D"/>
    <w:rsid w:val="00581A07"/>
    <w:rsid w:val="0058232B"/>
    <w:rsid w:val="00582AEB"/>
    <w:rsid w:val="005838F8"/>
    <w:rsid w:val="005841D2"/>
    <w:rsid w:val="0058425B"/>
    <w:rsid w:val="005843DC"/>
    <w:rsid w:val="005844A5"/>
    <w:rsid w:val="00584B04"/>
    <w:rsid w:val="00584FDC"/>
    <w:rsid w:val="0058592B"/>
    <w:rsid w:val="00585A3E"/>
    <w:rsid w:val="00585BE4"/>
    <w:rsid w:val="0058650D"/>
    <w:rsid w:val="00586752"/>
    <w:rsid w:val="00586F75"/>
    <w:rsid w:val="00587A33"/>
    <w:rsid w:val="00587AB7"/>
    <w:rsid w:val="00587FE3"/>
    <w:rsid w:val="0058A128"/>
    <w:rsid w:val="00590B66"/>
    <w:rsid w:val="00590D74"/>
    <w:rsid w:val="0059258D"/>
    <w:rsid w:val="005925B8"/>
    <w:rsid w:val="00592B48"/>
    <w:rsid w:val="00592FDE"/>
    <w:rsid w:val="0059353A"/>
    <w:rsid w:val="00593C9E"/>
    <w:rsid w:val="00593D2F"/>
    <w:rsid w:val="00594D71"/>
    <w:rsid w:val="0059501F"/>
    <w:rsid w:val="00596423"/>
    <w:rsid w:val="00596961"/>
    <w:rsid w:val="00596A2C"/>
    <w:rsid w:val="0059738A"/>
    <w:rsid w:val="005A0014"/>
    <w:rsid w:val="005A080D"/>
    <w:rsid w:val="005A0891"/>
    <w:rsid w:val="005A15C6"/>
    <w:rsid w:val="005A2271"/>
    <w:rsid w:val="005A2C60"/>
    <w:rsid w:val="005A2CCB"/>
    <w:rsid w:val="005A4A37"/>
    <w:rsid w:val="005A4F9F"/>
    <w:rsid w:val="005A5B1C"/>
    <w:rsid w:val="005A5C4A"/>
    <w:rsid w:val="005A5FC0"/>
    <w:rsid w:val="005A661B"/>
    <w:rsid w:val="005A6740"/>
    <w:rsid w:val="005A6B18"/>
    <w:rsid w:val="005A6C1F"/>
    <w:rsid w:val="005A7237"/>
    <w:rsid w:val="005A7AF7"/>
    <w:rsid w:val="005B004F"/>
    <w:rsid w:val="005B0436"/>
    <w:rsid w:val="005B0875"/>
    <w:rsid w:val="005B0C51"/>
    <w:rsid w:val="005B0CBF"/>
    <w:rsid w:val="005B1313"/>
    <w:rsid w:val="005B1A10"/>
    <w:rsid w:val="005B1A11"/>
    <w:rsid w:val="005B1C23"/>
    <w:rsid w:val="005B2117"/>
    <w:rsid w:val="005B23BA"/>
    <w:rsid w:val="005B364E"/>
    <w:rsid w:val="005B3838"/>
    <w:rsid w:val="005B3991"/>
    <w:rsid w:val="005B4013"/>
    <w:rsid w:val="005B4CED"/>
    <w:rsid w:val="005B5D9C"/>
    <w:rsid w:val="005B6C7A"/>
    <w:rsid w:val="005B79AA"/>
    <w:rsid w:val="005B7A46"/>
    <w:rsid w:val="005B7E54"/>
    <w:rsid w:val="005C082A"/>
    <w:rsid w:val="005C1214"/>
    <w:rsid w:val="005C147E"/>
    <w:rsid w:val="005C1889"/>
    <w:rsid w:val="005C19EB"/>
    <w:rsid w:val="005C20CA"/>
    <w:rsid w:val="005C2F51"/>
    <w:rsid w:val="005C2FA7"/>
    <w:rsid w:val="005C3349"/>
    <w:rsid w:val="005C3BD3"/>
    <w:rsid w:val="005C46E7"/>
    <w:rsid w:val="005C47EB"/>
    <w:rsid w:val="005C4A08"/>
    <w:rsid w:val="005C4CAB"/>
    <w:rsid w:val="005C5366"/>
    <w:rsid w:val="005C5473"/>
    <w:rsid w:val="005C563F"/>
    <w:rsid w:val="005C5815"/>
    <w:rsid w:val="005C6292"/>
    <w:rsid w:val="005C6790"/>
    <w:rsid w:val="005C6BC5"/>
    <w:rsid w:val="005C721B"/>
    <w:rsid w:val="005C7252"/>
    <w:rsid w:val="005D0825"/>
    <w:rsid w:val="005D0969"/>
    <w:rsid w:val="005D157B"/>
    <w:rsid w:val="005D199A"/>
    <w:rsid w:val="005D1E55"/>
    <w:rsid w:val="005D3054"/>
    <w:rsid w:val="005D31B3"/>
    <w:rsid w:val="005D3924"/>
    <w:rsid w:val="005D3D85"/>
    <w:rsid w:val="005D42C8"/>
    <w:rsid w:val="005D4BA8"/>
    <w:rsid w:val="005D526E"/>
    <w:rsid w:val="005D53C6"/>
    <w:rsid w:val="005D663B"/>
    <w:rsid w:val="005D6ACD"/>
    <w:rsid w:val="005D6DA3"/>
    <w:rsid w:val="005D70DD"/>
    <w:rsid w:val="005D725D"/>
    <w:rsid w:val="005E037C"/>
    <w:rsid w:val="005E03FE"/>
    <w:rsid w:val="005E127D"/>
    <w:rsid w:val="005E1A71"/>
    <w:rsid w:val="005E2AF3"/>
    <w:rsid w:val="005E3C78"/>
    <w:rsid w:val="005E3E53"/>
    <w:rsid w:val="005E4287"/>
    <w:rsid w:val="005E42D0"/>
    <w:rsid w:val="005E49C5"/>
    <w:rsid w:val="005E4B8F"/>
    <w:rsid w:val="005E4DCF"/>
    <w:rsid w:val="005E5BEB"/>
    <w:rsid w:val="005E5EA8"/>
    <w:rsid w:val="005E65B6"/>
    <w:rsid w:val="005E667E"/>
    <w:rsid w:val="005E68ED"/>
    <w:rsid w:val="005E69E8"/>
    <w:rsid w:val="005E6A50"/>
    <w:rsid w:val="005E6C72"/>
    <w:rsid w:val="005E73F4"/>
    <w:rsid w:val="005F0085"/>
    <w:rsid w:val="005F04AF"/>
    <w:rsid w:val="005F0DD2"/>
    <w:rsid w:val="005F107C"/>
    <w:rsid w:val="005F11A4"/>
    <w:rsid w:val="005F15B4"/>
    <w:rsid w:val="005F16C3"/>
    <w:rsid w:val="005F1C32"/>
    <w:rsid w:val="005F1F28"/>
    <w:rsid w:val="005F29CA"/>
    <w:rsid w:val="005F2A90"/>
    <w:rsid w:val="005F2E5E"/>
    <w:rsid w:val="005F5B1D"/>
    <w:rsid w:val="005F6428"/>
    <w:rsid w:val="005F6967"/>
    <w:rsid w:val="005F6F1E"/>
    <w:rsid w:val="005F7043"/>
    <w:rsid w:val="005F723A"/>
    <w:rsid w:val="005F784D"/>
    <w:rsid w:val="005F7921"/>
    <w:rsid w:val="005F7F33"/>
    <w:rsid w:val="006002EC"/>
    <w:rsid w:val="0060057E"/>
    <w:rsid w:val="006005EF"/>
    <w:rsid w:val="0060067D"/>
    <w:rsid w:val="00600F26"/>
    <w:rsid w:val="006010D8"/>
    <w:rsid w:val="006020AF"/>
    <w:rsid w:val="0060253C"/>
    <w:rsid w:val="006026CC"/>
    <w:rsid w:val="00603105"/>
    <w:rsid w:val="0060381E"/>
    <w:rsid w:val="00603C6E"/>
    <w:rsid w:val="00604393"/>
    <w:rsid w:val="00604465"/>
    <w:rsid w:val="006051ED"/>
    <w:rsid w:val="00605955"/>
    <w:rsid w:val="00605C9A"/>
    <w:rsid w:val="00606BB4"/>
    <w:rsid w:val="006071EB"/>
    <w:rsid w:val="0060730F"/>
    <w:rsid w:val="00607596"/>
    <w:rsid w:val="00607A72"/>
    <w:rsid w:val="00610393"/>
    <w:rsid w:val="006103B6"/>
    <w:rsid w:val="00611C88"/>
    <w:rsid w:val="00612377"/>
    <w:rsid w:val="00612557"/>
    <w:rsid w:val="00612567"/>
    <w:rsid w:val="0061288E"/>
    <w:rsid w:val="00612C7D"/>
    <w:rsid w:val="006130FB"/>
    <w:rsid w:val="00613B07"/>
    <w:rsid w:val="00614059"/>
    <w:rsid w:val="006143EB"/>
    <w:rsid w:val="00615A8A"/>
    <w:rsid w:val="00615D56"/>
    <w:rsid w:val="00616974"/>
    <w:rsid w:val="00616B7C"/>
    <w:rsid w:val="00616E31"/>
    <w:rsid w:val="00616E47"/>
    <w:rsid w:val="00617162"/>
    <w:rsid w:val="00620551"/>
    <w:rsid w:val="00620F58"/>
    <w:rsid w:val="00621A1F"/>
    <w:rsid w:val="00621F33"/>
    <w:rsid w:val="00623524"/>
    <w:rsid w:val="00623C0F"/>
    <w:rsid w:val="00623CDB"/>
    <w:rsid w:val="006247DB"/>
    <w:rsid w:val="00624AA2"/>
    <w:rsid w:val="006265EF"/>
    <w:rsid w:val="00626B66"/>
    <w:rsid w:val="00626E25"/>
    <w:rsid w:val="0062761E"/>
    <w:rsid w:val="00627C2D"/>
    <w:rsid w:val="00630052"/>
    <w:rsid w:val="0063099D"/>
    <w:rsid w:val="006310E0"/>
    <w:rsid w:val="0063293A"/>
    <w:rsid w:val="00632F6C"/>
    <w:rsid w:val="00632FDB"/>
    <w:rsid w:val="00633BE9"/>
    <w:rsid w:val="006349F7"/>
    <w:rsid w:val="0063525E"/>
    <w:rsid w:val="00635358"/>
    <w:rsid w:val="00637408"/>
    <w:rsid w:val="00637D9D"/>
    <w:rsid w:val="00637F68"/>
    <w:rsid w:val="00637F85"/>
    <w:rsid w:val="0064007A"/>
    <w:rsid w:val="00640EED"/>
    <w:rsid w:val="00641BF3"/>
    <w:rsid w:val="00642CBE"/>
    <w:rsid w:val="00643024"/>
    <w:rsid w:val="006439D7"/>
    <w:rsid w:val="00643E68"/>
    <w:rsid w:val="006444D4"/>
    <w:rsid w:val="00644B73"/>
    <w:rsid w:val="00644D1D"/>
    <w:rsid w:val="00645DE5"/>
    <w:rsid w:val="00646F00"/>
    <w:rsid w:val="006476F2"/>
    <w:rsid w:val="0064777D"/>
    <w:rsid w:val="00647819"/>
    <w:rsid w:val="00647ED1"/>
    <w:rsid w:val="00650745"/>
    <w:rsid w:val="00651568"/>
    <w:rsid w:val="00651ADA"/>
    <w:rsid w:val="00651BFF"/>
    <w:rsid w:val="00652DFF"/>
    <w:rsid w:val="00652E91"/>
    <w:rsid w:val="00653122"/>
    <w:rsid w:val="006532BD"/>
    <w:rsid w:val="00654690"/>
    <w:rsid w:val="00654C1D"/>
    <w:rsid w:val="00654DF7"/>
    <w:rsid w:val="006552C5"/>
    <w:rsid w:val="006552FA"/>
    <w:rsid w:val="00655D11"/>
    <w:rsid w:val="00655E6E"/>
    <w:rsid w:val="00655EFD"/>
    <w:rsid w:val="00655FC4"/>
    <w:rsid w:val="006561D2"/>
    <w:rsid w:val="00656229"/>
    <w:rsid w:val="00657878"/>
    <w:rsid w:val="00660039"/>
    <w:rsid w:val="006605AC"/>
    <w:rsid w:val="006607EA"/>
    <w:rsid w:val="006608FE"/>
    <w:rsid w:val="00660DC3"/>
    <w:rsid w:val="00661E1B"/>
    <w:rsid w:val="00662591"/>
    <w:rsid w:val="00662DBB"/>
    <w:rsid w:val="00662EDE"/>
    <w:rsid w:val="00663748"/>
    <w:rsid w:val="00663769"/>
    <w:rsid w:val="00663815"/>
    <w:rsid w:val="006639B6"/>
    <w:rsid w:val="00664B82"/>
    <w:rsid w:val="00665720"/>
    <w:rsid w:val="0066605B"/>
    <w:rsid w:val="00666D72"/>
    <w:rsid w:val="006670F3"/>
    <w:rsid w:val="0067011B"/>
    <w:rsid w:val="006708CB"/>
    <w:rsid w:val="0067103A"/>
    <w:rsid w:val="0067131E"/>
    <w:rsid w:val="006714D5"/>
    <w:rsid w:val="006719CF"/>
    <w:rsid w:val="00671DA8"/>
    <w:rsid w:val="00673597"/>
    <w:rsid w:val="00673B0E"/>
    <w:rsid w:val="00674341"/>
    <w:rsid w:val="00674489"/>
    <w:rsid w:val="006746AF"/>
    <w:rsid w:val="006749BB"/>
    <w:rsid w:val="00675272"/>
    <w:rsid w:val="00675A0E"/>
    <w:rsid w:val="0067639F"/>
    <w:rsid w:val="006765B1"/>
    <w:rsid w:val="00676E56"/>
    <w:rsid w:val="0067765F"/>
    <w:rsid w:val="00677822"/>
    <w:rsid w:val="00677973"/>
    <w:rsid w:val="00677CCF"/>
    <w:rsid w:val="00680155"/>
    <w:rsid w:val="006848BF"/>
    <w:rsid w:val="00684954"/>
    <w:rsid w:val="00684B47"/>
    <w:rsid w:val="00685A36"/>
    <w:rsid w:val="00686338"/>
    <w:rsid w:val="00686619"/>
    <w:rsid w:val="006871FC"/>
    <w:rsid w:val="00687D60"/>
    <w:rsid w:val="00687E81"/>
    <w:rsid w:val="00690312"/>
    <w:rsid w:val="0069078E"/>
    <w:rsid w:val="00690FC6"/>
    <w:rsid w:val="00691129"/>
    <w:rsid w:val="00691AA5"/>
    <w:rsid w:val="00691F6D"/>
    <w:rsid w:val="006921CF"/>
    <w:rsid w:val="00692E51"/>
    <w:rsid w:val="00694CF5"/>
    <w:rsid w:val="006951BC"/>
    <w:rsid w:val="00695688"/>
    <w:rsid w:val="00695AFB"/>
    <w:rsid w:val="00695D89"/>
    <w:rsid w:val="00696656"/>
    <w:rsid w:val="006979F6"/>
    <w:rsid w:val="00697B5E"/>
    <w:rsid w:val="00697BD7"/>
    <w:rsid w:val="00697D16"/>
    <w:rsid w:val="006A018D"/>
    <w:rsid w:val="006A15BB"/>
    <w:rsid w:val="006A362B"/>
    <w:rsid w:val="006A38F8"/>
    <w:rsid w:val="006A3A6E"/>
    <w:rsid w:val="006A4117"/>
    <w:rsid w:val="006A4165"/>
    <w:rsid w:val="006A4392"/>
    <w:rsid w:val="006A4F6D"/>
    <w:rsid w:val="006A5894"/>
    <w:rsid w:val="006A7581"/>
    <w:rsid w:val="006A776C"/>
    <w:rsid w:val="006A7E68"/>
    <w:rsid w:val="006B00B5"/>
    <w:rsid w:val="006B04A7"/>
    <w:rsid w:val="006B057F"/>
    <w:rsid w:val="006B0A70"/>
    <w:rsid w:val="006B1736"/>
    <w:rsid w:val="006B245E"/>
    <w:rsid w:val="006B2595"/>
    <w:rsid w:val="006B276F"/>
    <w:rsid w:val="006B34E1"/>
    <w:rsid w:val="006B403C"/>
    <w:rsid w:val="006B4655"/>
    <w:rsid w:val="006B479C"/>
    <w:rsid w:val="006B4893"/>
    <w:rsid w:val="006B5093"/>
    <w:rsid w:val="006B5D03"/>
    <w:rsid w:val="006B5F71"/>
    <w:rsid w:val="006B6AE7"/>
    <w:rsid w:val="006C0173"/>
    <w:rsid w:val="006C0DD0"/>
    <w:rsid w:val="006C147A"/>
    <w:rsid w:val="006C15A2"/>
    <w:rsid w:val="006C18D3"/>
    <w:rsid w:val="006C1A3E"/>
    <w:rsid w:val="006C1B04"/>
    <w:rsid w:val="006C1B4F"/>
    <w:rsid w:val="006C20CC"/>
    <w:rsid w:val="006C24B7"/>
    <w:rsid w:val="006C29C0"/>
    <w:rsid w:val="006C2A90"/>
    <w:rsid w:val="006C4217"/>
    <w:rsid w:val="006C47B3"/>
    <w:rsid w:val="006C52F5"/>
    <w:rsid w:val="006C5EBB"/>
    <w:rsid w:val="006C606A"/>
    <w:rsid w:val="006C63D7"/>
    <w:rsid w:val="006C6C94"/>
    <w:rsid w:val="006C6CC2"/>
    <w:rsid w:val="006C7B63"/>
    <w:rsid w:val="006D19BB"/>
    <w:rsid w:val="006D1C8E"/>
    <w:rsid w:val="006D1E81"/>
    <w:rsid w:val="006D2719"/>
    <w:rsid w:val="006D279F"/>
    <w:rsid w:val="006D2F86"/>
    <w:rsid w:val="006D488E"/>
    <w:rsid w:val="006D5419"/>
    <w:rsid w:val="006D54B1"/>
    <w:rsid w:val="006D57D2"/>
    <w:rsid w:val="006D5F01"/>
    <w:rsid w:val="006D5F88"/>
    <w:rsid w:val="006D5FA6"/>
    <w:rsid w:val="006D63B8"/>
    <w:rsid w:val="006D6A5E"/>
    <w:rsid w:val="006D6B59"/>
    <w:rsid w:val="006D6DA1"/>
    <w:rsid w:val="006D731A"/>
    <w:rsid w:val="006D7357"/>
    <w:rsid w:val="006D74EA"/>
    <w:rsid w:val="006E0B05"/>
    <w:rsid w:val="006E0B6C"/>
    <w:rsid w:val="006E0B82"/>
    <w:rsid w:val="006E0D3F"/>
    <w:rsid w:val="006E132C"/>
    <w:rsid w:val="006E15F6"/>
    <w:rsid w:val="006E25A6"/>
    <w:rsid w:val="006E3088"/>
    <w:rsid w:val="006E3CBA"/>
    <w:rsid w:val="006E41DD"/>
    <w:rsid w:val="006E4AED"/>
    <w:rsid w:val="006E4C12"/>
    <w:rsid w:val="006E4FD4"/>
    <w:rsid w:val="006E589B"/>
    <w:rsid w:val="006E6B55"/>
    <w:rsid w:val="006E6E23"/>
    <w:rsid w:val="006E7F0D"/>
    <w:rsid w:val="006F1299"/>
    <w:rsid w:val="006F1659"/>
    <w:rsid w:val="006F171B"/>
    <w:rsid w:val="006F2D5B"/>
    <w:rsid w:val="006F33C1"/>
    <w:rsid w:val="006F3FA8"/>
    <w:rsid w:val="006F4F30"/>
    <w:rsid w:val="006F5016"/>
    <w:rsid w:val="006F5D47"/>
    <w:rsid w:val="006F620D"/>
    <w:rsid w:val="006F6F7D"/>
    <w:rsid w:val="006F71F7"/>
    <w:rsid w:val="006F782C"/>
    <w:rsid w:val="00700A14"/>
    <w:rsid w:val="007011A2"/>
    <w:rsid w:val="0070150C"/>
    <w:rsid w:val="00701C3C"/>
    <w:rsid w:val="00702A0C"/>
    <w:rsid w:val="00702DBB"/>
    <w:rsid w:val="007041AE"/>
    <w:rsid w:val="00704B8B"/>
    <w:rsid w:val="00704DCD"/>
    <w:rsid w:val="007051EF"/>
    <w:rsid w:val="00705326"/>
    <w:rsid w:val="007055DF"/>
    <w:rsid w:val="00705854"/>
    <w:rsid w:val="00705AA9"/>
    <w:rsid w:val="00706724"/>
    <w:rsid w:val="00706875"/>
    <w:rsid w:val="007068F6"/>
    <w:rsid w:val="0070705F"/>
    <w:rsid w:val="00707199"/>
    <w:rsid w:val="00707D48"/>
    <w:rsid w:val="00707EF2"/>
    <w:rsid w:val="00710675"/>
    <w:rsid w:val="0071067C"/>
    <w:rsid w:val="00710F7C"/>
    <w:rsid w:val="00711464"/>
    <w:rsid w:val="0071189C"/>
    <w:rsid w:val="0071211C"/>
    <w:rsid w:val="00712166"/>
    <w:rsid w:val="00712C40"/>
    <w:rsid w:val="00712D9F"/>
    <w:rsid w:val="00713144"/>
    <w:rsid w:val="00713248"/>
    <w:rsid w:val="007137AD"/>
    <w:rsid w:val="007140DE"/>
    <w:rsid w:val="007143A8"/>
    <w:rsid w:val="007148C5"/>
    <w:rsid w:val="00714EC7"/>
    <w:rsid w:val="00715366"/>
    <w:rsid w:val="007159D0"/>
    <w:rsid w:val="00716111"/>
    <w:rsid w:val="007166A5"/>
    <w:rsid w:val="0071732B"/>
    <w:rsid w:val="00717679"/>
    <w:rsid w:val="007178F9"/>
    <w:rsid w:val="007200E3"/>
    <w:rsid w:val="0072122D"/>
    <w:rsid w:val="00721349"/>
    <w:rsid w:val="007217C6"/>
    <w:rsid w:val="00722133"/>
    <w:rsid w:val="00723131"/>
    <w:rsid w:val="0072319F"/>
    <w:rsid w:val="00723980"/>
    <w:rsid w:val="00723A9C"/>
    <w:rsid w:val="00723BC4"/>
    <w:rsid w:val="00723C07"/>
    <w:rsid w:val="00724A6C"/>
    <w:rsid w:val="00724F30"/>
    <w:rsid w:val="00725052"/>
    <w:rsid w:val="007257B4"/>
    <w:rsid w:val="00725F4B"/>
    <w:rsid w:val="00726036"/>
    <w:rsid w:val="007261F9"/>
    <w:rsid w:val="00727351"/>
    <w:rsid w:val="007274F6"/>
    <w:rsid w:val="0072773F"/>
    <w:rsid w:val="00727A1E"/>
    <w:rsid w:val="00727FA0"/>
    <w:rsid w:val="007307C3"/>
    <w:rsid w:val="00730803"/>
    <w:rsid w:val="00730E9E"/>
    <w:rsid w:val="00731113"/>
    <w:rsid w:val="0073113E"/>
    <w:rsid w:val="0073135C"/>
    <w:rsid w:val="00731434"/>
    <w:rsid w:val="00731FC8"/>
    <w:rsid w:val="007324E3"/>
    <w:rsid w:val="0073293C"/>
    <w:rsid w:val="00732D0A"/>
    <w:rsid w:val="00733F0F"/>
    <w:rsid w:val="00734877"/>
    <w:rsid w:val="007349FE"/>
    <w:rsid w:val="00734AD1"/>
    <w:rsid w:val="00734DB8"/>
    <w:rsid w:val="00735539"/>
    <w:rsid w:val="00736204"/>
    <w:rsid w:val="0073789C"/>
    <w:rsid w:val="00740319"/>
    <w:rsid w:val="007405D9"/>
    <w:rsid w:val="0074078F"/>
    <w:rsid w:val="00740AF9"/>
    <w:rsid w:val="00741110"/>
    <w:rsid w:val="0074118A"/>
    <w:rsid w:val="007412B9"/>
    <w:rsid w:val="00741EA9"/>
    <w:rsid w:val="007426FD"/>
    <w:rsid w:val="00742FBF"/>
    <w:rsid w:val="007439BE"/>
    <w:rsid w:val="0074449D"/>
    <w:rsid w:val="00744792"/>
    <w:rsid w:val="00744A18"/>
    <w:rsid w:val="00744C16"/>
    <w:rsid w:val="007453E4"/>
    <w:rsid w:val="00745474"/>
    <w:rsid w:val="00745621"/>
    <w:rsid w:val="00745B92"/>
    <w:rsid w:val="0074682C"/>
    <w:rsid w:val="00746BF2"/>
    <w:rsid w:val="00746ED0"/>
    <w:rsid w:val="00746F5A"/>
    <w:rsid w:val="007476EC"/>
    <w:rsid w:val="007478AE"/>
    <w:rsid w:val="00747A77"/>
    <w:rsid w:val="0075090B"/>
    <w:rsid w:val="00750DB8"/>
    <w:rsid w:val="00750DE5"/>
    <w:rsid w:val="00751623"/>
    <w:rsid w:val="00753DC0"/>
    <w:rsid w:val="00754BA7"/>
    <w:rsid w:val="00754FC4"/>
    <w:rsid w:val="007558BF"/>
    <w:rsid w:val="007560A7"/>
    <w:rsid w:val="0075642E"/>
    <w:rsid w:val="007566CC"/>
    <w:rsid w:val="00756998"/>
    <w:rsid w:val="00757261"/>
    <w:rsid w:val="00760636"/>
    <w:rsid w:val="00760916"/>
    <w:rsid w:val="00760B77"/>
    <w:rsid w:val="007624E1"/>
    <w:rsid w:val="007629BE"/>
    <w:rsid w:val="00762EF5"/>
    <w:rsid w:val="00762F03"/>
    <w:rsid w:val="0076311D"/>
    <w:rsid w:val="00763A72"/>
    <w:rsid w:val="00764097"/>
    <w:rsid w:val="00764671"/>
    <w:rsid w:val="00765B95"/>
    <w:rsid w:val="00765BC7"/>
    <w:rsid w:val="0076612D"/>
    <w:rsid w:val="00766699"/>
    <w:rsid w:val="00766782"/>
    <w:rsid w:val="00766A25"/>
    <w:rsid w:val="00766FED"/>
    <w:rsid w:val="0076727B"/>
    <w:rsid w:val="00767790"/>
    <w:rsid w:val="00770261"/>
    <w:rsid w:val="0077045C"/>
    <w:rsid w:val="007710C4"/>
    <w:rsid w:val="007711EC"/>
    <w:rsid w:val="007713A9"/>
    <w:rsid w:val="0077159B"/>
    <w:rsid w:val="007731E7"/>
    <w:rsid w:val="00773CA2"/>
    <w:rsid w:val="00773DC2"/>
    <w:rsid w:val="00774359"/>
    <w:rsid w:val="00774576"/>
    <w:rsid w:val="007753F6"/>
    <w:rsid w:val="007761C5"/>
    <w:rsid w:val="00780FBF"/>
    <w:rsid w:val="0078131E"/>
    <w:rsid w:val="007814B9"/>
    <w:rsid w:val="007819F6"/>
    <w:rsid w:val="00782521"/>
    <w:rsid w:val="007828D0"/>
    <w:rsid w:val="00782C25"/>
    <w:rsid w:val="00783DC3"/>
    <w:rsid w:val="00783F8E"/>
    <w:rsid w:val="0078413F"/>
    <w:rsid w:val="0078415C"/>
    <w:rsid w:val="0078518A"/>
    <w:rsid w:val="00785332"/>
    <w:rsid w:val="00785DEA"/>
    <w:rsid w:val="00785DF9"/>
    <w:rsid w:val="007864D7"/>
    <w:rsid w:val="0078662F"/>
    <w:rsid w:val="00786AB6"/>
    <w:rsid w:val="00787219"/>
    <w:rsid w:val="007877BD"/>
    <w:rsid w:val="007901FA"/>
    <w:rsid w:val="00790EB5"/>
    <w:rsid w:val="00791645"/>
    <w:rsid w:val="00791CF2"/>
    <w:rsid w:val="0079201F"/>
    <w:rsid w:val="007926B9"/>
    <w:rsid w:val="0079273D"/>
    <w:rsid w:val="00792780"/>
    <w:rsid w:val="007933DB"/>
    <w:rsid w:val="00793668"/>
    <w:rsid w:val="00793A8E"/>
    <w:rsid w:val="00794C1E"/>
    <w:rsid w:val="007951D8"/>
    <w:rsid w:val="007951EA"/>
    <w:rsid w:val="00795358"/>
    <w:rsid w:val="007954B4"/>
    <w:rsid w:val="00795F06"/>
    <w:rsid w:val="00796818"/>
    <w:rsid w:val="007968B4"/>
    <w:rsid w:val="007972ED"/>
    <w:rsid w:val="00797402"/>
    <w:rsid w:val="00797422"/>
    <w:rsid w:val="007A04BB"/>
    <w:rsid w:val="007A1169"/>
    <w:rsid w:val="007A239E"/>
    <w:rsid w:val="007A2E8F"/>
    <w:rsid w:val="007A2FE8"/>
    <w:rsid w:val="007A34CA"/>
    <w:rsid w:val="007A3547"/>
    <w:rsid w:val="007A4431"/>
    <w:rsid w:val="007A5185"/>
    <w:rsid w:val="007A522F"/>
    <w:rsid w:val="007A5539"/>
    <w:rsid w:val="007A56B0"/>
    <w:rsid w:val="007A61F0"/>
    <w:rsid w:val="007A636B"/>
    <w:rsid w:val="007A6AD5"/>
    <w:rsid w:val="007A6D14"/>
    <w:rsid w:val="007A6D84"/>
    <w:rsid w:val="007A6FC0"/>
    <w:rsid w:val="007A7CF7"/>
    <w:rsid w:val="007B0948"/>
    <w:rsid w:val="007B0C93"/>
    <w:rsid w:val="007B10A9"/>
    <w:rsid w:val="007B14DF"/>
    <w:rsid w:val="007B1BDE"/>
    <w:rsid w:val="007B2D2D"/>
    <w:rsid w:val="007B3313"/>
    <w:rsid w:val="007B3C5D"/>
    <w:rsid w:val="007B49D5"/>
    <w:rsid w:val="007B53E1"/>
    <w:rsid w:val="007B5664"/>
    <w:rsid w:val="007B75B1"/>
    <w:rsid w:val="007C02B6"/>
    <w:rsid w:val="007C1769"/>
    <w:rsid w:val="007C18EC"/>
    <w:rsid w:val="007C25B0"/>
    <w:rsid w:val="007C2AAE"/>
    <w:rsid w:val="007C2C8F"/>
    <w:rsid w:val="007C3307"/>
    <w:rsid w:val="007C33FC"/>
    <w:rsid w:val="007C34D3"/>
    <w:rsid w:val="007C39D2"/>
    <w:rsid w:val="007C3DD8"/>
    <w:rsid w:val="007C3FC8"/>
    <w:rsid w:val="007C40CD"/>
    <w:rsid w:val="007C40F2"/>
    <w:rsid w:val="007C4666"/>
    <w:rsid w:val="007C544D"/>
    <w:rsid w:val="007C6AB3"/>
    <w:rsid w:val="007C700C"/>
    <w:rsid w:val="007D0326"/>
    <w:rsid w:val="007D12E6"/>
    <w:rsid w:val="007D1508"/>
    <w:rsid w:val="007D1931"/>
    <w:rsid w:val="007D1EA1"/>
    <w:rsid w:val="007D24D0"/>
    <w:rsid w:val="007D2587"/>
    <w:rsid w:val="007D26F8"/>
    <w:rsid w:val="007D29E6"/>
    <w:rsid w:val="007D2D37"/>
    <w:rsid w:val="007D305D"/>
    <w:rsid w:val="007D3768"/>
    <w:rsid w:val="007D3A77"/>
    <w:rsid w:val="007D3DA6"/>
    <w:rsid w:val="007D3F2B"/>
    <w:rsid w:val="007D4151"/>
    <w:rsid w:val="007D4545"/>
    <w:rsid w:val="007D4AC7"/>
    <w:rsid w:val="007D4E98"/>
    <w:rsid w:val="007D56F2"/>
    <w:rsid w:val="007D61E3"/>
    <w:rsid w:val="007D61F2"/>
    <w:rsid w:val="007D6B5B"/>
    <w:rsid w:val="007D6E9D"/>
    <w:rsid w:val="007D702E"/>
    <w:rsid w:val="007D7185"/>
    <w:rsid w:val="007D71BE"/>
    <w:rsid w:val="007D734B"/>
    <w:rsid w:val="007D7BC1"/>
    <w:rsid w:val="007E0F87"/>
    <w:rsid w:val="007E1374"/>
    <w:rsid w:val="007E1569"/>
    <w:rsid w:val="007E1C93"/>
    <w:rsid w:val="007E20C4"/>
    <w:rsid w:val="007E2384"/>
    <w:rsid w:val="007E36CD"/>
    <w:rsid w:val="007E39C2"/>
    <w:rsid w:val="007E3B3B"/>
    <w:rsid w:val="007E50BC"/>
    <w:rsid w:val="007E564C"/>
    <w:rsid w:val="007E5910"/>
    <w:rsid w:val="007E5C31"/>
    <w:rsid w:val="007E5D65"/>
    <w:rsid w:val="007E5F8B"/>
    <w:rsid w:val="007E6F6C"/>
    <w:rsid w:val="007E7285"/>
    <w:rsid w:val="007E788A"/>
    <w:rsid w:val="007F044D"/>
    <w:rsid w:val="007F05C1"/>
    <w:rsid w:val="007F09AE"/>
    <w:rsid w:val="007F1CEE"/>
    <w:rsid w:val="007F22EE"/>
    <w:rsid w:val="007F3076"/>
    <w:rsid w:val="007F39D8"/>
    <w:rsid w:val="007F51F1"/>
    <w:rsid w:val="007F612F"/>
    <w:rsid w:val="007F64E8"/>
    <w:rsid w:val="007F6730"/>
    <w:rsid w:val="007F6A51"/>
    <w:rsid w:val="007F6AF1"/>
    <w:rsid w:val="007F6DBD"/>
    <w:rsid w:val="007F6F98"/>
    <w:rsid w:val="008001C3"/>
    <w:rsid w:val="0080079E"/>
    <w:rsid w:val="008007BB"/>
    <w:rsid w:val="008009FB"/>
    <w:rsid w:val="00800A77"/>
    <w:rsid w:val="008016D2"/>
    <w:rsid w:val="00802F50"/>
    <w:rsid w:val="00803AD0"/>
    <w:rsid w:val="00803D3D"/>
    <w:rsid w:val="00804A83"/>
    <w:rsid w:val="00804B1D"/>
    <w:rsid w:val="00804B67"/>
    <w:rsid w:val="00805F7A"/>
    <w:rsid w:val="008067DB"/>
    <w:rsid w:val="008069A5"/>
    <w:rsid w:val="00806B0C"/>
    <w:rsid w:val="008072FD"/>
    <w:rsid w:val="0080750C"/>
    <w:rsid w:val="008078E8"/>
    <w:rsid w:val="008112E6"/>
    <w:rsid w:val="00812C23"/>
    <w:rsid w:val="008133BE"/>
    <w:rsid w:val="00814628"/>
    <w:rsid w:val="00816601"/>
    <w:rsid w:val="00816C7F"/>
    <w:rsid w:val="00816C98"/>
    <w:rsid w:val="00817253"/>
    <w:rsid w:val="0081784E"/>
    <w:rsid w:val="00817BE8"/>
    <w:rsid w:val="00820321"/>
    <w:rsid w:val="008203C7"/>
    <w:rsid w:val="00820A90"/>
    <w:rsid w:val="00820B4E"/>
    <w:rsid w:val="00820E33"/>
    <w:rsid w:val="008212B0"/>
    <w:rsid w:val="008216E1"/>
    <w:rsid w:val="00821DE0"/>
    <w:rsid w:val="008226CC"/>
    <w:rsid w:val="00822FDE"/>
    <w:rsid w:val="00823110"/>
    <w:rsid w:val="008231E9"/>
    <w:rsid w:val="00823244"/>
    <w:rsid w:val="00823E04"/>
    <w:rsid w:val="008240B5"/>
    <w:rsid w:val="008245EC"/>
    <w:rsid w:val="00825399"/>
    <w:rsid w:val="00825DE6"/>
    <w:rsid w:val="00825F86"/>
    <w:rsid w:val="00826ACA"/>
    <w:rsid w:val="00826F1E"/>
    <w:rsid w:val="00827735"/>
    <w:rsid w:val="00827A8C"/>
    <w:rsid w:val="00827F0C"/>
    <w:rsid w:val="00831436"/>
    <w:rsid w:val="00831731"/>
    <w:rsid w:val="00831AAA"/>
    <w:rsid w:val="00832714"/>
    <w:rsid w:val="0083271F"/>
    <w:rsid w:val="00832C4B"/>
    <w:rsid w:val="00832DF2"/>
    <w:rsid w:val="00832F72"/>
    <w:rsid w:val="00832FD5"/>
    <w:rsid w:val="00833665"/>
    <w:rsid w:val="00833DBD"/>
    <w:rsid w:val="00833F95"/>
    <w:rsid w:val="00834281"/>
    <w:rsid w:val="008355E7"/>
    <w:rsid w:val="008408E4"/>
    <w:rsid w:val="008418D1"/>
    <w:rsid w:val="008418DE"/>
    <w:rsid w:val="00841A89"/>
    <w:rsid w:val="00841C7B"/>
    <w:rsid w:val="00841FEB"/>
    <w:rsid w:val="00842009"/>
    <w:rsid w:val="00842A21"/>
    <w:rsid w:val="00842A5C"/>
    <w:rsid w:val="00843798"/>
    <w:rsid w:val="00844E9E"/>
    <w:rsid w:val="0084515C"/>
    <w:rsid w:val="00845181"/>
    <w:rsid w:val="0084549A"/>
    <w:rsid w:val="008457D7"/>
    <w:rsid w:val="00845E35"/>
    <w:rsid w:val="00845EA4"/>
    <w:rsid w:val="008475EF"/>
    <w:rsid w:val="00847C7E"/>
    <w:rsid w:val="00847E1A"/>
    <w:rsid w:val="00847EF5"/>
    <w:rsid w:val="00847FCA"/>
    <w:rsid w:val="0085093B"/>
    <w:rsid w:val="008512EE"/>
    <w:rsid w:val="00851338"/>
    <w:rsid w:val="008516A1"/>
    <w:rsid w:val="00852032"/>
    <w:rsid w:val="008527D7"/>
    <w:rsid w:val="0085289D"/>
    <w:rsid w:val="0085418D"/>
    <w:rsid w:val="00854247"/>
    <w:rsid w:val="0085440A"/>
    <w:rsid w:val="008547BC"/>
    <w:rsid w:val="00854C31"/>
    <w:rsid w:val="008566F9"/>
    <w:rsid w:val="00856C51"/>
    <w:rsid w:val="008576AA"/>
    <w:rsid w:val="00860050"/>
    <w:rsid w:val="0086017A"/>
    <w:rsid w:val="00860C50"/>
    <w:rsid w:val="00860D44"/>
    <w:rsid w:val="0086108A"/>
    <w:rsid w:val="0086160D"/>
    <w:rsid w:val="00862641"/>
    <w:rsid w:val="00862680"/>
    <w:rsid w:val="00862D16"/>
    <w:rsid w:val="00862FEE"/>
    <w:rsid w:val="00863D21"/>
    <w:rsid w:val="00863E05"/>
    <w:rsid w:val="008643AF"/>
    <w:rsid w:val="008649AC"/>
    <w:rsid w:val="00865103"/>
    <w:rsid w:val="00866379"/>
    <w:rsid w:val="00866B6D"/>
    <w:rsid w:val="00867731"/>
    <w:rsid w:val="008678B5"/>
    <w:rsid w:val="00867A3A"/>
    <w:rsid w:val="008700C7"/>
    <w:rsid w:val="00870195"/>
    <w:rsid w:val="00870E45"/>
    <w:rsid w:val="00871B86"/>
    <w:rsid w:val="00871CB8"/>
    <w:rsid w:val="00872241"/>
    <w:rsid w:val="00872460"/>
    <w:rsid w:val="00872D16"/>
    <w:rsid w:val="00873A5B"/>
    <w:rsid w:val="00873BFB"/>
    <w:rsid w:val="00874443"/>
    <w:rsid w:val="008750A7"/>
    <w:rsid w:val="008750FB"/>
    <w:rsid w:val="00875A4D"/>
    <w:rsid w:val="00875D8F"/>
    <w:rsid w:val="008763C9"/>
    <w:rsid w:val="008763D4"/>
    <w:rsid w:val="008766F4"/>
    <w:rsid w:val="008766FF"/>
    <w:rsid w:val="008767DB"/>
    <w:rsid w:val="00876AAB"/>
    <w:rsid w:val="00876BE0"/>
    <w:rsid w:val="008773F6"/>
    <w:rsid w:val="00877DE6"/>
    <w:rsid w:val="008801D5"/>
    <w:rsid w:val="00881D07"/>
    <w:rsid w:val="00882D33"/>
    <w:rsid w:val="00883445"/>
    <w:rsid w:val="008846DC"/>
    <w:rsid w:val="008854C9"/>
    <w:rsid w:val="0088565B"/>
    <w:rsid w:val="00885F81"/>
    <w:rsid w:val="00886886"/>
    <w:rsid w:val="008878D5"/>
    <w:rsid w:val="008879AC"/>
    <w:rsid w:val="00890411"/>
    <w:rsid w:val="00890B5B"/>
    <w:rsid w:val="0089170F"/>
    <w:rsid w:val="00891CF3"/>
    <w:rsid w:val="00891FEC"/>
    <w:rsid w:val="0089289F"/>
    <w:rsid w:val="00892D5E"/>
    <w:rsid w:val="00893B2E"/>
    <w:rsid w:val="0089448B"/>
    <w:rsid w:val="0089450B"/>
    <w:rsid w:val="008945BF"/>
    <w:rsid w:val="00894C0E"/>
    <w:rsid w:val="008955E2"/>
    <w:rsid w:val="00895CE4"/>
    <w:rsid w:val="00896114"/>
    <w:rsid w:val="008971AF"/>
    <w:rsid w:val="008A085C"/>
    <w:rsid w:val="008A08FA"/>
    <w:rsid w:val="008A1543"/>
    <w:rsid w:val="008A159A"/>
    <w:rsid w:val="008A18F3"/>
    <w:rsid w:val="008A1974"/>
    <w:rsid w:val="008A20C6"/>
    <w:rsid w:val="008A2327"/>
    <w:rsid w:val="008A2A6C"/>
    <w:rsid w:val="008A3074"/>
    <w:rsid w:val="008A41D8"/>
    <w:rsid w:val="008A436C"/>
    <w:rsid w:val="008A4C45"/>
    <w:rsid w:val="008A52F0"/>
    <w:rsid w:val="008A57C3"/>
    <w:rsid w:val="008A5D2A"/>
    <w:rsid w:val="008A6B2E"/>
    <w:rsid w:val="008A7F3F"/>
    <w:rsid w:val="008B00D1"/>
    <w:rsid w:val="008B1172"/>
    <w:rsid w:val="008B120A"/>
    <w:rsid w:val="008B1373"/>
    <w:rsid w:val="008B16D4"/>
    <w:rsid w:val="008B1B13"/>
    <w:rsid w:val="008B208D"/>
    <w:rsid w:val="008B3207"/>
    <w:rsid w:val="008B38B9"/>
    <w:rsid w:val="008B3F03"/>
    <w:rsid w:val="008B4079"/>
    <w:rsid w:val="008B4255"/>
    <w:rsid w:val="008B5A3E"/>
    <w:rsid w:val="008B5CF4"/>
    <w:rsid w:val="008B5DFC"/>
    <w:rsid w:val="008B61D4"/>
    <w:rsid w:val="008B6CF9"/>
    <w:rsid w:val="008B7990"/>
    <w:rsid w:val="008B7DD2"/>
    <w:rsid w:val="008C094D"/>
    <w:rsid w:val="008C0A0F"/>
    <w:rsid w:val="008C0B3B"/>
    <w:rsid w:val="008C0F43"/>
    <w:rsid w:val="008C144E"/>
    <w:rsid w:val="008C182B"/>
    <w:rsid w:val="008C264B"/>
    <w:rsid w:val="008C26C2"/>
    <w:rsid w:val="008C30CD"/>
    <w:rsid w:val="008C3710"/>
    <w:rsid w:val="008C5B52"/>
    <w:rsid w:val="008C5BAD"/>
    <w:rsid w:val="008C5E00"/>
    <w:rsid w:val="008C7389"/>
    <w:rsid w:val="008C7927"/>
    <w:rsid w:val="008D070F"/>
    <w:rsid w:val="008D0B9A"/>
    <w:rsid w:val="008D0CA8"/>
    <w:rsid w:val="008D0EF3"/>
    <w:rsid w:val="008D10EB"/>
    <w:rsid w:val="008D14C3"/>
    <w:rsid w:val="008D190B"/>
    <w:rsid w:val="008D1E6A"/>
    <w:rsid w:val="008D1FD7"/>
    <w:rsid w:val="008D2117"/>
    <w:rsid w:val="008D259E"/>
    <w:rsid w:val="008D2666"/>
    <w:rsid w:val="008D273B"/>
    <w:rsid w:val="008D3AEE"/>
    <w:rsid w:val="008D4055"/>
    <w:rsid w:val="008D452F"/>
    <w:rsid w:val="008D4716"/>
    <w:rsid w:val="008D4769"/>
    <w:rsid w:val="008D4A1B"/>
    <w:rsid w:val="008D4CAD"/>
    <w:rsid w:val="008D5511"/>
    <w:rsid w:val="008D59B1"/>
    <w:rsid w:val="008D6011"/>
    <w:rsid w:val="008D61EC"/>
    <w:rsid w:val="008D6C53"/>
    <w:rsid w:val="008E0713"/>
    <w:rsid w:val="008E11C1"/>
    <w:rsid w:val="008E14DC"/>
    <w:rsid w:val="008E19CC"/>
    <w:rsid w:val="008E1FF1"/>
    <w:rsid w:val="008E206B"/>
    <w:rsid w:val="008E221B"/>
    <w:rsid w:val="008E22A7"/>
    <w:rsid w:val="008E259E"/>
    <w:rsid w:val="008E279C"/>
    <w:rsid w:val="008E3023"/>
    <w:rsid w:val="008E33F7"/>
    <w:rsid w:val="008E36F7"/>
    <w:rsid w:val="008E5713"/>
    <w:rsid w:val="008E5737"/>
    <w:rsid w:val="008E5905"/>
    <w:rsid w:val="008E5B85"/>
    <w:rsid w:val="008E5BE4"/>
    <w:rsid w:val="008E5F3D"/>
    <w:rsid w:val="008E62B5"/>
    <w:rsid w:val="008E7561"/>
    <w:rsid w:val="008E7625"/>
    <w:rsid w:val="008E7A2A"/>
    <w:rsid w:val="008E7B3F"/>
    <w:rsid w:val="008F07A8"/>
    <w:rsid w:val="008F08FD"/>
    <w:rsid w:val="008F1A32"/>
    <w:rsid w:val="008F1A57"/>
    <w:rsid w:val="008F29F9"/>
    <w:rsid w:val="008F3024"/>
    <w:rsid w:val="008F3250"/>
    <w:rsid w:val="008F38AF"/>
    <w:rsid w:val="008F3A36"/>
    <w:rsid w:val="008F3C92"/>
    <w:rsid w:val="008F3E70"/>
    <w:rsid w:val="008F4838"/>
    <w:rsid w:val="008F48BD"/>
    <w:rsid w:val="008F4AA6"/>
    <w:rsid w:val="008F4F60"/>
    <w:rsid w:val="008F5698"/>
    <w:rsid w:val="008F598C"/>
    <w:rsid w:val="008F59AB"/>
    <w:rsid w:val="008F6131"/>
    <w:rsid w:val="008F61AB"/>
    <w:rsid w:val="008F6939"/>
    <w:rsid w:val="008F77DB"/>
    <w:rsid w:val="008F7DAC"/>
    <w:rsid w:val="00900109"/>
    <w:rsid w:val="0090019F"/>
    <w:rsid w:val="00900840"/>
    <w:rsid w:val="00900D2F"/>
    <w:rsid w:val="0090147C"/>
    <w:rsid w:val="0090152E"/>
    <w:rsid w:val="009025E9"/>
    <w:rsid w:val="00902E2A"/>
    <w:rsid w:val="00902EF7"/>
    <w:rsid w:val="0090300F"/>
    <w:rsid w:val="00903888"/>
    <w:rsid w:val="00903F74"/>
    <w:rsid w:val="00904112"/>
    <w:rsid w:val="009054B2"/>
    <w:rsid w:val="0090550A"/>
    <w:rsid w:val="00905C39"/>
    <w:rsid w:val="00905EDD"/>
    <w:rsid w:val="009062B4"/>
    <w:rsid w:val="00910265"/>
    <w:rsid w:val="0091035D"/>
    <w:rsid w:val="00910A51"/>
    <w:rsid w:val="00911FDD"/>
    <w:rsid w:val="009120FD"/>
    <w:rsid w:val="0091225D"/>
    <w:rsid w:val="00913988"/>
    <w:rsid w:val="009142D3"/>
    <w:rsid w:val="009149F7"/>
    <w:rsid w:val="00914B36"/>
    <w:rsid w:val="00915098"/>
    <w:rsid w:val="009152BD"/>
    <w:rsid w:val="009158A9"/>
    <w:rsid w:val="00915CD3"/>
    <w:rsid w:val="00916F5A"/>
    <w:rsid w:val="00917571"/>
    <w:rsid w:val="009175CE"/>
    <w:rsid w:val="009206F3"/>
    <w:rsid w:val="00920704"/>
    <w:rsid w:val="00920F13"/>
    <w:rsid w:val="00921E29"/>
    <w:rsid w:val="009229A4"/>
    <w:rsid w:val="00922D5F"/>
    <w:rsid w:val="00922FB3"/>
    <w:rsid w:val="00923275"/>
    <w:rsid w:val="00923B4E"/>
    <w:rsid w:val="00923FDB"/>
    <w:rsid w:val="009241D7"/>
    <w:rsid w:val="009242EF"/>
    <w:rsid w:val="00924404"/>
    <w:rsid w:val="00924443"/>
    <w:rsid w:val="00924FB8"/>
    <w:rsid w:val="0092506B"/>
    <w:rsid w:val="0092528D"/>
    <w:rsid w:val="009267BD"/>
    <w:rsid w:val="00926AEE"/>
    <w:rsid w:val="00926F47"/>
    <w:rsid w:val="009278BC"/>
    <w:rsid w:val="009278F5"/>
    <w:rsid w:val="00927EBC"/>
    <w:rsid w:val="0092AFC6"/>
    <w:rsid w:val="00930BD4"/>
    <w:rsid w:val="00931790"/>
    <w:rsid w:val="009318AC"/>
    <w:rsid w:val="00931F14"/>
    <w:rsid w:val="0093264E"/>
    <w:rsid w:val="00933F41"/>
    <w:rsid w:val="0093438F"/>
    <w:rsid w:val="00934BA2"/>
    <w:rsid w:val="009350B3"/>
    <w:rsid w:val="00935703"/>
    <w:rsid w:val="00936593"/>
    <w:rsid w:val="00937305"/>
    <w:rsid w:val="009425E2"/>
    <w:rsid w:val="00942DD0"/>
    <w:rsid w:val="00942EA7"/>
    <w:rsid w:val="00943FBE"/>
    <w:rsid w:val="00944122"/>
    <w:rsid w:val="009441E3"/>
    <w:rsid w:val="00944322"/>
    <w:rsid w:val="009447A0"/>
    <w:rsid w:val="0094496E"/>
    <w:rsid w:val="00945654"/>
    <w:rsid w:val="00945778"/>
    <w:rsid w:val="0094592D"/>
    <w:rsid w:val="00946ECC"/>
    <w:rsid w:val="0095086E"/>
    <w:rsid w:val="00951185"/>
    <w:rsid w:val="00951626"/>
    <w:rsid w:val="00951CB8"/>
    <w:rsid w:val="00953567"/>
    <w:rsid w:val="00953AAA"/>
    <w:rsid w:val="00954085"/>
    <w:rsid w:val="009547B8"/>
    <w:rsid w:val="009548BC"/>
    <w:rsid w:val="00954C9C"/>
    <w:rsid w:val="00955031"/>
    <w:rsid w:val="00957068"/>
    <w:rsid w:val="0095755F"/>
    <w:rsid w:val="00957BFD"/>
    <w:rsid w:val="0096027C"/>
    <w:rsid w:val="00960735"/>
    <w:rsid w:val="00961015"/>
    <w:rsid w:val="0096136F"/>
    <w:rsid w:val="009614A8"/>
    <w:rsid w:val="00961A42"/>
    <w:rsid w:val="00961ED3"/>
    <w:rsid w:val="00962162"/>
    <w:rsid w:val="00962209"/>
    <w:rsid w:val="00962A44"/>
    <w:rsid w:val="00962A84"/>
    <w:rsid w:val="00962BA3"/>
    <w:rsid w:val="00962D18"/>
    <w:rsid w:val="00962FED"/>
    <w:rsid w:val="0096334A"/>
    <w:rsid w:val="00963D12"/>
    <w:rsid w:val="009646EE"/>
    <w:rsid w:val="0096530D"/>
    <w:rsid w:val="00965856"/>
    <w:rsid w:val="00966340"/>
    <w:rsid w:val="00966996"/>
    <w:rsid w:val="00967180"/>
    <w:rsid w:val="009678C9"/>
    <w:rsid w:val="00967CBE"/>
    <w:rsid w:val="00970639"/>
    <w:rsid w:val="009707AF"/>
    <w:rsid w:val="009707D3"/>
    <w:rsid w:val="009708DB"/>
    <w:rsid w:val="00970AE4"/>
    <w:rsid w:val="00970B48"/>
    <w:rsid w:val="00970C71"/>
    <w:rsid w:val="009713DE"/>
    <w:rsid w:val="009714F4"/>
    <w:rsid w:val="00971B4B"/>
    <w:rsid w:val="00971BAE"/>
    <w:rsid w:val="00972C52"/>
    <w:rsid w:val="00972C99"/>
    <w:rsid w:val="009731DD"/>
    <w:rsid w:val="009731E1"/>
    <w:rsid w:val="00973D6C"/>
    <w:rsid w:val="0097430C"/>
    <w:rsid w:val="00974E0F"/>
    <w:rsid w:val="00975F54"/>
    <w:rsid w:val="00976261"/>
    <w:rsid w:val="00977630"/>
    <w:rsid w:val="009776BD"/>
    <w:rsid w:val="00977A5D"/>
    <w:rsid w:val="00980778"/>
    <w:rsid w:val="00980A47"/>
    <w:rsid w:val="00980F6C"/>
    <w:rsid w:val="009812BB"/>
    <w:rsid w:val="0098132A"/>
    <w:rsid w:val="009814A1"/>
    <w:rsid w:val="00981959"/>
    <w:rsid w:val="00981C2D"/>
    <w:rsid w:val="00982184"/>
    <w:rsid w:val="009825FF"/>
    <w:rsid w:val="00982DD9"/>
    <w:rsid w:val="00983126"/>
    <w:rsid w:val="00983E86"/>
    <w:rsid w:val="00985C1C"/>
    <w:rsid w:val="00985DE9"/>
    <w:rsid w:val="00985E48"/>
    <w:rsid w:val="00985E57"/>
    <w:rsid w:val="009868B6"/>
    <w:rsid w:val="00986B47"/>
    <w:rsid w:val="00987706"/>
    <w:rsid w:val="009901C6"/>
    <w:rsid w:val="00990381"/>
    <w:rsid w:val="009904A4"/>
    <w:rsid w:val="009906F1"/>
    <w:rsid w:val="00991228"/>
    <w:rsid w:val="009918D6"/>
    <w:rsid w:val="00992694"/>
    <w:rsid w:val="009926BB"/>
    <w:rsid w:val="0099297A"/>
    <w:rsid w:val="009936E2"/>
    <w:rsid w:val="00993910"/>
    <w:rsid w:val="00993A69"/>
    <w:rsid w:val="00993C36"/>
    <w:rsid w:val="009948F7"/>
    <w:rsid w:val="00994DAE"/>
    <w:rsid w:val="00994DC7"/>
    <w:rsid w:val="00994EEA"/>
    <w:rsid w:val="00994FC6"/>
    <w:rsid w:val="0099570B"/>
    <w:rsid w:val="00995746"/>
    <w:rsid w:val="00995986"/>
    <w:rsid w:val="009959B4"/>
    <w:rsid w:val="00996344"/>
    <w:rsid w:val="00997362"/>
    <w:rsid w:val="00997463"/>
    <w:rsid w:val="00997DA4"/>
    <w:rsid w:val="009A0B63"/>
    <w:rsid w:val="009A0EA4"/>
    <w:rsid w:val="009A12B2"/>
    <w:rsid w:val="009A14A6"/>
    <w:rsid w:val="009A2222"/>
    <w:rsid w:val="009A23B6"/>
    <w:rsid w:val="009A37BB"/>
    <w:rsid w:val="009A528C"/>
    <w:rsid w:val="009A592B"/>
    <w:rsid w:val="009A5FC0"/>
    <w:rsid w:val="009A6290"/>
    <w:rsid w:val="009A63AD"/>
    <w:rsid w:val="009A65C3"/>
    <w:rsid w:val="009A65E1"/>
    <w:rsid w:val="009A7343"/>
    <w:rsid w:val="009A79CF"/>
    <w:rsid w:val="009A7FF2"/>
    <w:rsid w:val="009B0B30"/>
    <w:rsid w:val="009B0FAA"/>
    <w:rsid w:val="009B10CC"/>
    <w:rsid w:val="009B172A"/>
    <w:rsid w:val="009B1B51"/>
    <w:rsid w:val="009B2416"/>
    <w:rsid w:val="009B3B07"/>
    <w:rsid w:val="009B3EC1"/>
    <w:rsid w:val="009B4283"/>
    <w:rsid w:val="009B4FD0"/>
    <w:rsid w:val="009B50FB"/>
    <w:rsid w:val="009B5138"/>
    <w:rsid w:val="009B52BA"/>
    <w:rsid w:val="009B571C"/>
    <w:rsid w:val="009B677D"/>
    <w:rsid w:val="009B7774"/>
    <w:rsid w:val="009B7896"/>
    <w:rsid w:val="009B7F43"/>
    <w:rsid w:val="009C0C7D"/>
    <w:rsid w:val="009C1432"/>
    <w:rsid w:val="009C31AE"/>
    <w:rsid w:val="009C4253"/>
    <w:rsid w:val="009C46BE"/>
    <w:rsid w:val="009C46C0"/>
    <w:rsid w:val="009C4966"/>
    <w:rsid w:val="009C4E65"/>
    <w:rsid w:val="009C512C"/>
    <w:rsid w:val="009C5CE4"/>
    <w:rsid w:val="009C6693"/>
    <w:rsid w:val="009C7528"/>
    <w:rsid w:val="009C77E0"/>
    <w:rsid w:val="009D0767"/>
    <w:rsid w:val="009D1A7A"/>
    <w:rsid w:val="009D1EC4"/>
    <w:rsid w:val="009D2DAA"/>
    <w:rsid w:val="009D3069"/>
    <w:rsid w:val="009D38AA"/>
    <w:rsid w:val="009D4056"/>
    <w:rsid w:val="009D4279"/>
    <w:rsid w:val="009D43C2"/>
    <w:rsid w:val="009D4815"/>
    <w:rsid w:val="009D652D"/>
    <w:rsid w:val="009D691A"/>
    <w:rsid w:val="009D6C8C"/>
    <w:rsid w:val="009D6D59"/>
    <w:rsid w:val="009D6E7B"/>
    <w:rsid w:val="009D7234"/>
    <w:rsid w:val="009D7780"/>
    <w:rsid w:val="009D7871"/>
    <w:rsid w:val="009E0044"/>
    <w:rsid w:val="009E0A6A"/>
    <w:rsid w:val="009E1260"/>
    <w:rsid w:val="009E1CDD"/>
    <w:rsid w:val="009E2788"/>
    <w:rsid w:val="009E3B97"/>
    <w:rsid w:val="009E3F1B"/>
    <w:rsid w:val="009E3FAA"/>
    <w:rsid w:val="009E4882"/>
    <w:rsid w:val="009E48A9"/>
    <w:rsid w:val="009E57CA"/>
    <w:rsid w:val="009E580F"/>
    <w:rsid w:val="009E5C33"/>
    <w:rsid w:val="009E5F0C"/>
    <w:rsid w:val="009E6295"/>
    <w:rsid w:val="009E6320"/>
    <w:rsid w:val="009E6378"/>
    <w:rsid w:val="009E670F"/>
    <w:rsid w:val="009E6F46"/>
    <w:rsid w:val="009F0558"/>
    <w:rsid w:val="009F0EFA"/>
    <w:rsid w:val="009F13C4"/>
    <w:rsid w:val="009F1762"/>
    <w:rsid w:val="009F2315"/>
    <w:rsid w:val="009F295F"/>
    <w:rsid w:val="009F560A"/>
    <w:rsid w:val="009F59C4"/>
    <w:rsid w:val="009F5B09"/>
    <w:rsid w:val="009F63C0"/>
    <w:rsid w:val="009F6510"/>
    <w:rsid w:val="009F65BE"/>
    <w:rsid w:val="009F66F2"/>
    <w:rsid w:val="009F6AAA"/>
    <w:rsid w:val="009F711C"/>
    <w:rsid w:val="009F781C"/>
    <w:rsid w:val="009F7873"/>
    <w:rsid w:val="00A003AD"/>
    <w:rsid w:val="00A004A8"/>
    <w:rsid w:val="00A00ECC"/>
    <w:rsid w:val="00A01B05"/>
    <w:rsid w:val="00A02428"/>
    <w:rsid w:val="00A02870"/>
    <w:rsid w:val="00A02B59"/>
    <w:rsid w:val="00A03D7F"/>
    <w:rsid w:val="00A03E8D"/>
    <w:rsid w:val="00A03FA9"/>
    <w:rsid w:val="00A04168"/>
    <w:rsid w:val="00A04875"/>
    <w:rsid w:val="00A04AC9"/>
    <w:rsid w:val="00A05ABF"/>
    <w:rsid w:val="00A05C4F"/>
    <w:rsid w:val="00A05F4A"/>
    <w:rsid w:val="00A063EB"/>
    <w:rsid w:val="00A107BD"/>
    <w:rsid w:val="00A11244"/>
    <w:rsid w:val="00A11566"/>
    <w:rsid w:val="00A11CEE"/>
    <w:rsid w:val="00A11E31"/>
    <w:rsid w:val="00A11E8E"/>
    <w:rsid w:val="00A1223A"/>
    <w:rsid w:val="00A1233C"/>
    <w:rsid w:val="00A12A8F"/>
    <w:rsid w:val="00A13492"/>
    <w:rsid w:val="00A13614"/>
    <w:rsid w:val="00A13D1A"/>
    <w:rsid w:val="00A15594"/>
    <w:rsid w:val="00A156FC"/>
    <w:rsid w:val="00A16C66"/>
    <w:rsid w:val="00A1737A"/>
    <w:rsid w:val="00A1745A"/>
    <w:rsid w:val="00A17772"/>
    <w:rsid w:val="00A20F9D"/>
    <w:rsid w:val="00A21673"/>
    <w:rsid w:val="00A221CB"/>
    <w:rsid w:val="00A22A83"/>
    <w:rsid w:val="00A23262"/>
    <w:rsid w:val="00A23664"/>
    <w:rsid w:val="00A23E27"/>
    <w:rsid w:val="00A24376"/>
    <w:rsid w:val="00A24423"/>
    <w:rsid w:val="00A2497F"/>
    <w:rsid w:val="00A25222"/>
    <w:rsid w:val="00A25630"/>
    <w:rsid w:val="00A25A52"/>
    <w:rsid w:val="00A25F49"/>
    <w:rsid w:val="00A26097"/>
    <w:rsid w:val="00A26731"/>
    <w:rsid w:val="00A27D59"/>
    <w:rsid w:val="00A308CA"/>
    <w:rsid w:val="00A30CE1"/>
    <w:rsid w:val="00A30D5A"/>
    <w:rsid w:val="00A3117E"/>
    <w:rsid w:val="00A31281"/>
    <w:rsid w:val="00A31619"/>
    <w:rsid w:val="00A31A8D"/>
    <w:rsid w:val="00A33C14"/>
    <w:rsid w:val="00A34239"/>
    <w:rsid w:val="00A354EE"/>
    <w:rsid w:val="00A35D1A"/>
    <w:rsid w:val="00A3618D"/>
    <w:rsid w:val="00A362F2"/>
    <w:rsid w:val="00A36687"/>
    <w:rsid w:val="00A366A2"/>
    <w:rsid w:val="00A368A1"/>
    <w:rsid w:val="00A420B5"/>
    <w:rsid w:val="00A42507"/>
    <w:rsid w:val="00A437BC"/>
    <w:rsid w:val="00A43B31"/>
    <w:rsid w:val="00A43D85"/>
    <w:rsid w:val="00A44147"/>
    <w:rsid w:val="00A44369"/>
    <w:rsid w:val="00A44BC4"/>
    <w:rsid w:val="00A44E0A"/>
    <w:rsid w:val="00A44F39"/>
    <w:rsid w:val="00A4504D"/>
    <w:rsid w:val="00A452E0"/>
    <w:rsid w:val="00A45657"/>
    <w:rsid w:val="00A45663"/>
    <w:rsid w:val="00A45E8F"/>
    <w:rsid w:val="00A4601E"/>
    <w:rsid w:val="00A46757"/>
    <w:rsid w:val="00A46787"/>
    <w:rsid w:val="00A47218"/>
    <w:rsid w:val="00A472E1"/>
    <w:rsid w:val="00A4757F"/>
    <w:rsid w:val="00A47DBD"/>
    <w:rsid w:val="00A47E05"/>
    <w:rsid w:val="00A50E81"/>
    <w:rsid w:val="00A51137"/>
    <w:rsid w:val="00A515CC"/>
    <w:rsid w:val="00A52833"/>
    <w:rsid w:val="00A53CD2"/>
    <w:rsid w:val="00A548A9"/>
    <w:rsid w:val="00A548BF"/>
    <w:rsid w:val="00A548C0"/>
    <w:rsid w:val="00A54915"/>
    <w:rsid w:val="00A54EC7"/>
    <w:rsid w:val="00A5507C"/>
    <w:rsid w:val="00A55755"/>
    <w:rsid w:val="00A565CF"/>
    <w:rsid w:val="00A574E0"/>
    <w:rsid w:val="00A6026F"/>
    <w:rsid w:val="00A60AB8"/>
    <w:rsid w:val="00A61170"/>
    <w:rsid w:val="00A615F8"/>
    <w:rsid w:val="00A61D79"/>
    <w:rsid w:val="00A61FA6"/>
    <w:rsid w:val="00A62540"/>
    <w:rsid w:val="00A62560"/>
    <w:rsid w:val="00A6394D"/>
    <w:rsid w:val="00A63F3B"/>
    <w:rsid w:val="00A63F7E"/>
    <w:rsid w:val="00A64001"/>
    <w:rsid w:val="00A656AD"/>
    <w:rsid w:val="00A66956"/>
    <w:rsid w:val="00A66D1A"/>
    <w:rsid w:val="00A66E44"/>
    <w:rsid w:val="00A66F32"/>
    <w:rsid w:val="00A66F66"/>
    <w:rsid w:val="00A67E0B"/>
    <w:rsid w:val="00A7026D"/>
    <w:rsid w:val="00A70694"/>
    <w:rsid w:val="00A70952"/>
    <w:rsid w:val="00A7115A"/>
    <w:rsid w:val="00A71448"/>
    <w:rsid w:val="00A7161B"/>
    <w:rsid w:val="00A717EE"/>
    <w:rsid w:val="00A71831"/>
    <w:rsid w:val="00A72618"/>
    <w:rsid w:val="00A73ABD"/>
    <w:rsid w:val="00A73F66"/>
    <w:rsid w:val="00A7478F"/>
    <w:rsid w:val="00A74CE5"/>
    <w:rsid w:val="00A754E2"/>
    <w:rsid w:val="00A75512"/>
    <w:rsid w:val="00A75D37"/>
    <w:rsid w:val="00A760C3"/>
    <w:rsid w:val="00A76B7D"/>
    <w:rsid w:val="00A76FDB"/>
    <w:rsid w:val="00A77847"/>
    <w:rsid w:val="00A77FC4"/>
    <w:rsid w:val="00A80073"/>
    <w:rsid w:val="00A80397"/>
    <w:rsid w:val="00A8066D"/>
    <w:rsid w:val="00A8121A"/>
    <w:rsid w:val="00A818CC"/>
    <w:rsid w:val="00A81D8F"/>
    <w:rsid w:val="00A8260F"/>
    <w:rsid w:val="00A83388"/>
    <w:rsid w:val="00A841AE"/>
    <w:rsid w:val="00A85A6A"/>
    <w:rsid w:val="00A861FE"/>
    <w:rsid w:val="00A87410"/>
    <w:rsid w:val="00A87882"/>
    <w:rsid w:val="00A902B3"/>
    <w:rsid w:val="00A903A8"/>
    <w:rsid w:val="00A90528"/>
    <w:rsid w:val="00A90797"/>
    <w:rsid w:val="00A9293E"/>
    <w:rsid w:val="00A92CE6"/>
    <w:rsid w:val="00A93769"/>
    <w:rsid w:val="00A93B4C"/>
    <w:rsid w:val="00A93ED4"/>
    <w:rsid w:val="00A94953"/>
    <w:rsid w:val="00A94B05"/>
    <w:rsid w:val="00A94E32"/>
    <w:rsid w:val="00A94FA3"/>
    <w:rsid w:val="00A951F1"/>
    <w:rsid w:val="00A95559"/>
    <w:rsid w:val="00A9582A"/>
    <w:rsid w:val="00A95B18"/>
    <w:rsid w:val="00A95F04"/>
    <w:rsid w:val="00A9796E"/>
    <w:rsid w:val="00A97FF4"/>
    <w:rsid w:val="00AA00A6"/>
    <w:rsid w:val="00AA05F0"/>
    <w:rsid w:val="00AA0B6C"/>
    <w:rsid w:val="00AA0EC6"/>
    <w:rsid w:val="00AA141C"/>
    <w:rsid w:val="00AA21AF"/>
    <w:rsid w:val="00AA2CF3"/>
    <w:rsid w:val="00AA2EA1"/>
    <w:rsid w:val="00AA32C1"/>
    <w:rsid w:val="00AA3537"/>
    <w:rsid w:val="00AA3C08"/>
    <w:rsid w:val="00AA3D96"/>
    <w:rsid w:val="00AA4335"/>
    <w:rsid w:val="00AA5097"/>
    <w:rsid w:val="00AA5640"/>
    <w:rsid w:val="00AA58E0"/>
    <w:rsid w:val="00AA5C42"/>
    <w:rsid w:val="00AA6D7D"/>
    <w:rsid w:val="00AA6F79"/>
    <w:rsid w:val="00AA7401"/>
    <w:rsid w:val="00AA7585"/>
    <w:rsid w:val="00AA7874"/>
    <w:rsid w:val="00AA7C5F"/>
    <w:rsid w:val="00AA7FA1"/>
    <w:rsid w:val="00AB0387"/>
    <w:rsid w:val="00AB1816"/>
    <w:rsid w:val="00AB18CD"/>
    <w:rsid w:val="00AB2532"/>
    <w:rsid w:val="00AB2A58"/>
    <w:rsid w:val="00AB2D4B"/>
    <w:rsid w:val="00AB4A2F"/>
    <w:rsid w:val="00AB4C1F"/>
    <w:rsid w:val="00AB610B"/>
    <w:rsid w:val="00AB6A14"/>
    <w:rsid w:val="00AB7647"/>
    <w:rsid w:val="00AB7B44"/>
    <w:rsid w:val="00AC0FF9"/>
    <w:rsid w:val="00AC1078"/>
    <w:rsid w:val="00AC1D28"/>
    <w:rsid w:val="00AC4169"/>
    <w:rsid w:val="00AC447D"/>
    <w:rsid w:val="00AC47E4"/>
    <w:rsid w:val="00AC4A1C"/>
    <w:rsid w:val="00AC4FB8"/>
    <w:rsid w:val="00AC508C"/>
    <w:rsid w:val="00AC5B68"/>
    <w:rsid w:val="00AC699D"/>
    <w:rsid w:val="00AC740E"/>
    <w:rsid w:val="00AC7922"/>
    <w:rsid w:val="00AD06D5"/>
    <w:rsid w:val="00AD0715"/>
    <w:rsid w:val="00AD0D80"/>
    <w:rsid w:val="00AD0E8A"/>
    <w:rsid w:val="00AD0FEF"/>
    <w:rsid w:val="00AD1045"/>
    <w:rsid w:val="00AD1759"/>
    <w:rsid w:val="00AD195A"/>
    <w:rsid w:val="00AD1C9A"/>
    <w:rsid w:val="00AD1CEF"/>
    <w:rsid w:val="00AD2D65"/>
    <w:rsid w:val="00AD363B"/>
    <w:rsid w:val="00AD37F7"/>
    <w:rsid w:val="00AD467D"/>
    <w:rsid w:val="00AD502A"/>
    <w:rsid w:val="00AD5704"/>
    <w:rsid w:val="00AD57BD"/>
    <w:rsid w:val="00AD5A86"/>
    <w:rsid w:val="00AD69FD"/>
    <w:rsid w:val="00AD6FF1"/>
    <w:rsid w:val="00AE0171"/>
    <w:rsid w:val="00AE0293"/>
    <w:rsid w:val="00AE0549"/>
    <w:rsid w:val="00AE05A5"/>
    <w:rsid w:val="00AE072D"/>
    <w:rsid w:val="00AE0D09"/>
    <w:rsid w:val="00AE0F5D"/>
    <w:rsid w:val="00AE22C9"/>
    <w:rsid w:val="00AE2E48"/>
    <w:rsid w:val="00AE39F3"/>
    <w:rsid w:val="00AE4BAA"/>
    <w:rsid w:val="00AE57ED"/>
    <w:rsid w:val="00AE6205"/>
    <w:rsid w:val="00AE7276"/>
    <w:rsid w:val="00AE7916"/>
    <w:rsid w:val="00AE7BC6"/>
    <w:rsid w:val="00AF052A"/>
    <w:rsid w:val="00AF0622"/>
    <w:rsid w:val="00AF09CF"/>
    <w:rsid w:val="00AF107E"/>
    <w:rsid w:val="00AF108C"/>
    <w:rsid w:val="00AF136B"/>
    <w:rsid w:val="00AF1C33"/>
    <w:rsid w:val="00AF2024"/>
    <w:rsid w:val="00AF27EA"/>
    <w:rsid w:val="00AF2BD0"/>
    <w:rsid w:val="00AF3128"/>
    <w:rsid w:val="00AF4BE2"/>
    <w:rsid w:val="00AF5CCF"/>
    <w:rsid w:val="00AF5F84"/>
    <w:rsid w:val="00AF6306"/>
    <w:rsid w:val="00AF675C"/>
    <w:rsid w:val="00AF6802"/>
    <w:rsid w:val="00AF6ED6"/>
    <w:rsid w:val="00AF716F"/>
    <w:rsid w:val="00AF74A7"/>
    <w:rsid w:val="00AF75DF"/>
    <w:rsid w:val="00AF784F"/>
    <w:rsid w:val="00B0092D"/>
    <w:rsid w:val="00B00B39"/>
    <w:rsid w:val="00B01990"/>
    <w:rsid w:val="00B01A71"/>
    <w:rsid w:val="00B02981"/>
    <w:rsid w:val="00B03A16"/>
    <w:rsid w:val="00B03D41"/>
    <w:rsid w:val="00B040CA"/>
    <w:rsid w:val="00B04221"/>
    <w:rsid w:val="00B048EB"/>
    <w:rsid w:val="00B048FE"/>
    <w:rsid w:val="00B04971"/>
    <w:rsid w:val="00B04E9D"/>
    <w:rsid w:val="00B05C66"/>
    <w:rsid w:val="00B06AD2"/>
    <w:rsid w:val="00B074AF"/>
    <w:rsid w:val="00B07B70"/>
    <w:rsid w:val="00B10458"/>
    <w:rsid w:val="00B105D6"/>
    <w:rsid w:val="00B10D7A"/>
    <w:rsid w:val="00B10DC1"/>
    <w:rsid w:val="00B11431"/>
    <w:rsid w:val="00B12083"/>
    <w:rsid w:val="00B1295F"/>
    <w:rsid w:val="00B12DBD"/>
    <w:rsid w:val="00B12E38"/>
    <w:rsid w:val="00B1342B"/>
    <w:rsid w:val="00B1343B"/>
    <w:rsid w:val="00B134EE"/>
    <w:rsid w:val="00B13635"/>
    <w:rsid w:val="00B13A77"/>
    <w:rsid w:val="00B13E56"/>
    <w:rsid w:val="00B14241"/>
    <w:rsid w:val="00B147DD"/>
    <w:rsid w:val="00B14C4B"/>
    <w:rsid w:val="00B1517D"/>
    <w:rsid w:val="00B15C07"/>
    <w:rsid w:val="00B16083"/>
    <w:rsid w:val="00B160DA"/>
    <w:rsid w:val="00B1653B"/>
    <w:rsid w:val="00B17189"/>
    <w:rsid w:val="00B174D6"/>
    <w:rsid w:val="00B1788D"/>
    <w:rsid w:val="00B17DA1"/>
    <w:rsid w:val="00B17E7B"/>
    <w:rsid w:val="00B201AC"/>
    <w:rsid w:val="00B205F2"/>
    <w:rsid w:val="00B20BBC"/>
    <w:rsid w:val="00B212A1"/>
    <w:rsid w:val="00B214A9"/>
    <w:rsid w:val="00B214BA"/>
    <w:rsid w:val="00B229F0"/>
    <w:rsid w:val="00B22A21"/>
    <w:rsid w:val="00B2335A"/>
    <w:rsid w:val="00B23DAB"/>
    <w:rsid w:val="00B24E8E"/>
    <w:rsid w:val="00B24FF6"/>
    <w:rsid w:val="00B25705"/>
    <w:rsid w:val="00B25DCA"/>
    <w:rsid w:val="00B26793"/>
    <w:rsid w:val="00B26B1F"/>
    <w:rsid w:val="00B271C3"/>
    <w:rsid w:val="00B2763D"/>
    <w:rsid w:val="00B27C7A"/>
    <w:rsid w:val="00B30814"/>
    <w:rsid w:val="00B31036"/>
    <w:rsid w:val="00B31354"/>
    <w:rsid w:val="00B31380"/>
    <w:rsid w:val="00B31B89"/>
    <w:rsid w:val="00B3220B"/>
    <w:rsid w:val="00B3242D"/>
    <w:rsid w:val="00B329F1"/>
    <w:rsid w:val="00B3385C"/>
    <w:rsid w:val="00B33CA1"/>
    <w:rsid w:val="00B34666"/>
    <w:rsid w:val="00B3467E"/>
    <w:rsid w:val="00B34EEF"/>
    <w:rsid w:val="00B35AC9"/>
    <w:rsid w:val="00B35AFA"/>
    <w:rsid w:val="00B35B07"/>
    <w:rsid w:val="00B36232"/>
    <w:rsid w:val="00B36C48"/>
    <w:rsid w:val="00B370A1"/>
    <w:rsid w:val="00B37BCA"/>
    <w:rsid w:val="00B4162E"/>
    <w:rsid w:val="00B41BF2"/>
    <w:rsid w:val="00B41E3C"/>
    <w:rsid w:val="00B422E1"/>
    <w:rsid w:val="00B424FB"/>
    <w:rsid w:val="00B42E3D"/>
    <w:rsid w:val="00B430F4"/>
    <w:rsid w:val="00B43265"/>
    <w:rsid w:val="00B43BF6"/>
    <w:rsid w:val="00B44108"/>
    <w:rsid w:val="00B44223"/>
    <w:rsid w:val="00B4427D"/>
    <w:rsid w:val="00B445E3"/>
    <w:rsid w:val="00B461F7"/>
    <w:rsid w:val="00B46918"/>
    <w:rsid w:val="00B46B8E"/>
    <w:rsid w:val="00B47CB8"/>
    <w:rsid w:val="00B50348"/>
    <w:rsid w:val="00B50929"/>
    <w:rsid w:val="00B51B3D"/>
    <w:rsid w:val="00B51D26"/>
    <w:rsid w:val="00B5245D"/>
    <w:rsid w:val="00B52573"/>
    <w:rsid w:val="00B52DAA"/>
    <w:rsid w:val="00B5316E"/>
    <w:rsid w:val="00B53D87"/>
    <w:rsid w:val="00B55119"/>
    <w:rsid w:val="00B55602"/>
    <w:rsid w:val="00B55E7D"/>
    <w:rsid w:val="00B56384"/>
    <w:rsid w:val="00B5752E"/>
    <w:rsid w:val="00B57542"/>
    <w:rsid w:val="00B57B04"/>
    <w:rsid w:val="00B61425"/>
    <w:rsid w:val="00B6195A"/>
    <w:rsid w:val="00B61B26"/>
    <w:rsid w:val="00B61C6A"/>
    <w:rsid w:val="00B61F01"/>
    <w:rsid w:val="00B6238E"/>
    <w:rsid w:val="00B626D7"/>
    <w:rsid w:val="00B628B9"/>
    <w:rsid w:val="00B64455"/>
    <w:rsid w:val="00B645B2"/>
    <w:rsid w:val="00B6497B"/>
    <w:rsid w:val="00B64FCF"/>
    <w:rsid w:val="00B65091"/>
    <w:rsid w:val="00B65288"/>
    <w:rsid w:val="00B65EFD"/>
    <w:rsid w:val="00B65F6B"/>
    <w:rsid w:val="00B66147"/>
    <w:rsid w:val="00B6723E"/>
    <w:rsid w:val="00B67D4E"/>
    <w:rsid w:val="00B7067E"/>
    <w:rsid w:val="00B70DEA"/>
    <w:rsid w:val="00B72A29"/>
    <w:rsid w:val="00B731C1"/>
    <w:rsid w:val="00B73208"/>
    <w:rsid w:val="00B734F6"/>
    <w:rsid w:val="00B73A36"/>
    <w:rsid w:val="00B73B2A"/>
    <w:rsid w:val="00B73BD9"/>
    <w:rsid w:val="00B73E45"/>
    <w:rsid w:val="00B74D33"/>
    <w:rsid w:val="00B75108"/>
    <w:rsid w:val="00B75614"/>
    <w:rsid w:val="00B75684"/>
    <w:rsid w:val="00B75BFF"/>
    <w:rsid w:val="00B76018"/>
    <w:rsid w:val="00B762B0"/>
    <w:rsid w:val="00B76651"/>
    <w:rsid w:val="00B76993"/>
    <w:rsid w:val="00B806BC"/>
    <w:rsid w:val="00B8089D"/>
    <w:rsid w:val="00B80A28"/>
    <w:rsid w:val="00B81AFD"/>
    <w:rsid w:val="00B81B32"/>
    <w:rsid w:val="00B81F8F"/>
    <w:rsid w:val="00B8291B"/>
    <w:rsid w:val="00B82AAF"/>
    <w:rsid w:val="00B82BD1"/>
    <w:rsid w:val="00B8405D"/>
    <w:rsid w:val="00B8419D"/>
    <w:rsid w:val="00B84601"/>
    <w:rsid w:val="00B85D99"/>
    <w:rsid w:val="00B87277"/>
    <w:rsid w:val="00B8758C"/>
    <w:rsid w:val="00B87C99"/>
    <w:rsid w:val="00B903D4"/>
    <w:rsid w:val="00B917E8"/>
    <w:rsid w:val="00B91854"/>
    <w:rsid w:val="00B92066"/>
    <w:rsid w:val="00B923A6"/>
    <w:rsid w:val="00B926BC"/>
    <w:rsid w:val="00B928B5"/>
    <w:rsid w:val="00B92BE1"/>
    <w:rsid w:val="00B93230"/>
    <w:rsid w:val="00B9342A"/>
    <w:rsid w:val="00B9406E"/>
    <w:rsid w:val="00B940EF"/>
    <w:rsid w:val="00B94D5F"/>
    <w:rsid w:val="00B94DB7"/>
    <w:rsid w:val="00B9558E"/>
    <w:rsid w:val="00B95A2C"/>
    <w:rsid w:val="00B96B5F"/>
    <w:rsid w:val="00B96D70"/>
    <w:rsid w:val="00B96E48"/>
    <w:rsid w:val="00B96F50"/>
    <w:rsid w:val="00B97543"/>
    <w:rsid w:val="00B97777"/>
    <w:rsid w:val="00B97B47"/>
    <w:rsid w:val="00BA01CD"/>
    <w:rsid w:val="00BA02CD"/>
    <w:rsid w:val="00BA043D"/>
    <w:rsid w:val="00BA072C"/>
    <w:rsid w:val="00BA09F1"/>
    <w:rsid w:val="00BA0C87"/>
    <w:rsid w:val="00BA0FD0"/>
    <w:rsid w:val="00BA118D"/>
    <w:rsid w:val="00BA12D5"/>
    <w:rsid w:val="00BA16CB"/>
    <w:rsid w:val="00BA1F69"/>
    <w:rsid w:val="00BA24BA"/>
    <w:rsid w:val="00BA25B2"/>
    <w:rsid w:val="00BA2727"/>
    <w:rsid w:val="00BA2987"/>
    <w:rsid w:val="00BA3B18"/>
    <w:rsid w:val="00BA4007"/>
    <w:rsid w:val="00BA466B"/>
    <w:rsid w:val="00BA49CB"/>
    <w:rsid w:val="00BA4AD3"/>
    <w:rsid w:val="00BA4BB9"/>
    <w:rsid w:val="00BA515A"/>
    <w:rsid w:val="00BA51C9"/>
    <w:rsid w:val="00BA5689"/>
    <w:rsid w:val="00BA57E5"/>
    <w:rsid w:val="00BA6791"/>
    <w:rsid w:val="00BA7923"/>
    <w:rsid w:val="00BA7E82"/>
    <w:rsid w:val="00BB0BEE"/>
    <w:rsid w:val="00BB24D2"/>
    <w:rsid w:val="00BB2778"/>
    <w:rsid w:val="00BB278F"/>
    <w:rsid w:val="00BB2DD5"/>
    <w:rsid w:val="00BB3072"/>
    <w:rsid w:val="00BB366D"/>
    <w:rsid w:val="00BB36B2"/>
    <w:rsid w:val="00BB3BFC"/>
    <w:rsid w:val="00BB4E80"/>
    <w:rsid w:val="00BB545F"/>
    <w:rsid w:val="00BB5A82"/>
    <w:rsid w:val="00BB5D1C"/>
    <w:rsid w:val="00BB666A"/>
    <w:rsid w:val="00BB6679"/>
    <w:rsid w:val="00BB69BF"/>
    <w:rsid w:val="00BB7D5A"/>
    <w:rsid w:val="00BC032D"/>
    <w:rsid w:val="00BC260E"/>
    <w:rsid w:val="00BC29A4"/>
    <w:rsid w:val="00BC2E0B"/>
    <w:rsid w:val="00BC343C"/>
    <w:rsid w:val="00BC345F"/>
    <w:rsid w:val="00BC410E"/>
    <w:rsid w:val="00BC4152"/>
    <w:rsid w:val="00BC5FEC"/>
    <w:rsid w:val="00BC6B2B"/>
    <w:rsid w:val="00BC7263"/>
    <w:rsid w:val="00BC76D6"/>
    <w:rsid w:val="00BD0384"/>
    <w:rsid w:val="00BD055D"/>
    <w:rsid w:val="00BD0FFE"/>
    <w:rsid w:val="00BD1059"/>
    <w:rsid w:val="00BD176F"/>
    <w:rsid w:val="00BD18F5"/>
    <w:rsid w:val="00BD26CA"/>
    <w:rsid w:val="00BD30E9"/>
    <w:rsid w:val="00BD39C1"/>
    <w:rsid w:val="00BD3D3F"/>
    <w:rsid w:val="00BD3EC1"/>
    <w:rsid w:val="00BD40C7"/>
    <w:rsid w:val="00BD44F6"/>
    <w:rsid w:val="00BD51D6"/>
    <w:rsid w:val="00BD5762"/>
    <w:rsid w:val="00BD5CCB"/>
    <w:rsid w:val="00BD6381"/>
    <w:rsid w:val="00BD6BE5"/>
    <w:rsid w:val="00BD7064"/>
    <w:rsid w:val="00BD70F7"/>
    <w:rsid w:val="00BD795B"/>
    <w:rsid w:val="00BD7B09"/>
    <w:rsid w:val="00BD7F31"/>
    <w:rsid w:val="00BE001B"/>
    <w:rsid w:val="00BE04DD"/>
    <w:rsid w:val="00BE0AEC"/>
    <w:rsid w:val="00BE169D"/>
    <w:rsid w:val="00BE1855"/>
    <w:rsid w:val="00BE2949"/>
    <w:rsid w:val="00BE2FB0"/>
    <w:rsid w:val="00BE348D"/>
    <w:rsid w:val="00BE372C"/>
    <w:rsid w:val="00BE395C"/>
    <w:rsid w:val="00BE3EC9"/>
    <w:rsid w:val="00BE4A94"/>
    <w:rsid w:val="00BE4FDB"/>
    <w:rsid w:val="00BE7508"/>
    <w:rsid w:val="00BE7B2D"/>
    <w:rsid w:val="00BE7D61"/>
    <w:rsid w:val="00BE7DB8"/>
    <w:rsid w:val="00BE7FE4"/>
    <w:rsid w:val="00BEEA09"/>
    <w:rsid w:val="00BF020D"/>
    <w:rsid w:val="00BF0271"/>
    <w:rsid w:val="00BF0849"/>
    <w:rsid w:val="00BF0B08"/>
    <w:rsid w:val="00BF0B75"/>
    <w:rsid w:val="00BF1DA4"/>
    <w:rsid w:val="00BF25B9"/>
    <w:rsid w:val="00BF25E0"/>
    <w:rsid w:val="00BF2759"/>
    <w:rsid w:val="00BF275C"/>
    <w:rsid w:val="00BF2ED4"/>
    <w:rsid w:val="00BF388F"/>
    <w:rsid w:val="00BF4101"/>
    <w:rsid w:val="00BF49FB"/>
    <w:rsid w:val="00BF618C"/>
    <w:rsid w:val="00BF6438"/>
    <w:rsid w:val="00BF6984"/>
    <w:rsid w:val="00BF6FED"/>
    <w:rsid w:val="00BF7B27"/>
    <w:rsid w:val="00BF7C16"/>
    <w:rsid w:val="00C0033F"/>
    <w:rsid w:val="00C00C02"/>
    <w:rsid w:val="00C00F4C"/>
    <w:rsid w:val="00C01164"/>
    <w:rsid w:val="00C01854"/>
    <w:rsid w:val="00C01C49"/>
    <w:rsid w:val="00C01CAB"/>
    <w:rsid w:val="00C01D2A"/>
    <w:rsid w:val="00C02054"/>
    <w:rsid w:val="00C02274"/>
    <w:rsid w:val="00C03A23"/>
    <w:rsid w:val="00C03DE2"/>
    <w:rsid w:val="00C04028"/>
    <w:rsid w:val="00C047B2"/>
    <w:rsid w:val="00C048DB"/>
    <w:rsid w:val="00C04B82"/>
    <w:rsid w:val="00C04C5F"/>
    <w:rsid w:val="00C04C8E"/>
    <w:rsid w:val="00C0521E"/>
    <w:rsid w:val="00C0554B"/>
    <w:rsid w:val="00C05749"/>
    <w:rsid w:val="00C05830"/>
    <w:rsid w:val="00C06777"/>
    <w:rsid w:val="00C06E89"/>
    <w:rsid w:val="00C10616"/>
    <w:rsid w:val="00C10C5C"/>
    <w:rsid w:val="00C11821"/>
    <w:rsid w:val="00C12463"/>
    <w:rsid w:val="00C1293D"/>
    <w:rsid w:val="00C12996"/>
    <w:rsid w:val="00C12AFC"/>
    <w:rsid w:val="00C12E5A"/>
    <w:rsid w:val="00C132F6"/>
    <w:rsid w:val="00C14272"/>
    <w:rsid w:val="00C14867"/>
    <w:rsid w:val="00C148E2"/>
    <w:rsid w:val="00C14D7A"/>
    <w:rsid w:val="00C15A51"/>
    <w:rsid w:val="00C1649F"/>
    <w:rsid w:val="00C1656B"/>
    <w:rsid w:val="00C16A51"/>
    <w:rsid w:val="00C16BE4"/>
    <w:rsid w:val="00C170E6"/>
    <w:rsid w:val="00C173F2"/>
    <w:rsid w:val="00C17DAE"/>
    <w:rsid w:val="00C2183F"/>
    <w:rsid w:val="00C21CA5"/>
    <w:rsid w:val="00C22EBA"/>
    <w:rsid w:val="00C23963"/>
    <w:rsid w:val="00C23C88"/>
    <w:rsid w:val="00C2434E"/>
    <w:rsid w:val="00C2461F"/>
    <w:rsid w:val="00C24BEE"/>
    <w:rsid w:val="00C2575D"/>
    <w:rsid w:val="00C25E9A"/>
    <w:rsid w:val="00C26044"/>
    <w:rsid w:val="00C266CE"/>
    <w:rsid w:val="00C2671D"/>
    <w:rsid w:val="00C26778"/>
    <w:rsid w:val="00C26B0E"/>
    <w:rsid w:val="00C274B2"/>
    <w:rsid w:val="00C274FD"/>
    <w:rsid w:val="00C2767F"/>
    <w:rsid w:val="00C27A88"/>
    <w:rsid w:val="00C27FBD"/>
    <w:rsid w:val="00C303C0"/>
    <w:rsid w:val="00C315E6"/>
    <w:rsid w:val="00C31B17"/>
    <w:rsid w:val="00C31DF6"/>
    <w:rsid w:val="00C3287D"/>
    <w:rsid w:val="00C32AE6"/>
    <w:rsid w:val="00C32B78"/>
    <w:rsid w:val="00C32E2C"/>
    <w:rsid w:val="00C32FFC"/>
    <w:rsid w:val="00C33194"/>
    <w:rsid w:val="00C339AF"/>
    <w:rsid w:val="00C33F3D"/>
    <w:rsid w:val="00C34F8D"/>
    <w:rsid w:val="00C351D6"/>
    <w:rsid w:val="00C36437"/>
    <w:rsid w:val="00C37944"/>
    <w:rsid w:val="00C37F84"/>
    <w:rsid w:val="00C37FD5"/>
    <w:rsid w:val="00C40005"/>
    <w:rsid w:val="00C4055E"/>
    <w:rsid w:val="00C406B3"/>
    <w:rsid w:val="00C421BE"/>
    <w:rsid w:val="00C4244A"/>
    <w:rsid w:val="00C43270"/>
    <w:rsid w:val="00C434F1"/>
    <w:rsid w:val="00C43988"/>
    <w:rsid w:val="00C43A0D"/>
    <w:rsid w:val="00C43FB9"/>
    <w:rsid w:val="00C46BC6"/>
    <w:rsid w:val="00C46CC4"/>
    <w:rsid w:val="00C50075"/>
    <w:rsid w:val="00C504E4"/>
    <w:rsid w:val="00C525AC"/>
    <w:rsid w:val="00C52653"/>
    <w:rsid w:val="00C52A58"/>
    <w:rsid w:val="00C53765"/>
    <w:rsid w:val="00C53DD3"/>
    <w:rsid w:val="00C53F2B"/>
    <w:rsid w:val="00C53F43"/>
    <w:rsid w:val="00C5421F"/>
    <w:rsid w:val="00C54B88"/>
    <w:rsid w:val="00C54BD2"/>
    <w:rsid w:val="00C54EB4"/>
    <w:rsid w:val="00C54F37"/>
    <w:rsid w:val="00C55177"/>
    <w:rsid w:val="00C5527B"/>
    <w:rsid w:val="00C555AF"/>
    <w:rsid w:val="00C55ED6"/>
    <w:rsid w:val="00C56E86"/>
    <w:rsid w:val="00C57098"/>
    <w:rsid w:val="00C573F0"/>
    <w:rsid w:val="00C60599"/>
    <w:rsid w:val="00C60973"/>
    <w:rsid w:val="00C61305"/>
    <w:rsid w:val="00C61A76"/>
    <w:rsid w:val="00C6292A"/>
    <w:rsid w:val="00C63243"/>
    <w:rsid w:val="00C63342"/>
    <w:rsid w:val="00C6471E"/>
    <w:rsid w:val="00C659A0"/>
    <w:rsid w:val="00C65B18"/>
    <w:rsid w:val="00C65E7B"/>
    <w:rsid w:val="00C66318"/>
    <w:rsid w:val="00C67951"/>
    <w:rsid w:val="00C67BA0"/>
    <w:rsid w:val="00C70C2C"/>
    <w:rsid w:val="00C713D3"/>
    <w:rsid w:val="00C727C9"/>
    <w:rsid w:val="00C73652"/>
    <w:rsid w:val="00C747F6"/>
    <w:rsid w:val="00C749E7"/>
    <w:rsid w:val="00C74F90"/>
    <w:rsid w:val="00C7533F"/>
    <w:rsid w:val="00C75498"/>
    <w:rsid w:val="00C756CE"/>
    <w:rsid w:val="00C75BF2"/>
    <w:rsid w:val="00C769DE"/>
    <w:rsid w:val="00C76AB5"/>
    <w:rsid w:val="00C77377"/>
    <w:rsid w:val="00C77640"/>
    <w:rsid w:val="00C77823"/>
    <w:rsid w:val="00C80904"/>
    <w:rsid w:val="00C80D2E"/>
    <w:rsid w:val="00C80E9F"/>
    <w:rsid w:val="00C81ABF"/>
    <w:rsid w:val="00C81C6D"/>
    <w:rsid w:val="00C82022"/>
    <w:rsid w:val="00C823B3"/>
    <w:rsid w:val="00C824E2"/>
    <w:rsid w:val="00C828ED"/>
    <w:rsid w:val="00C8313A"/>
    <w:rsid w:val="00C84306"/>
    <w:rsid w:val="00C84B00"/>
    <w:rsid w:val="00C8503C"/>
    <w:rsid w:val="00C85909"/>
    <w:rsid w:val="00C85C5E"/>
    <w:rsid w:val="00C8612C"/>
    <w:rsid w:val="00C861EB"/>
    <w:rsid w:val="00C86D35"/>
    <w:rsid w:val="00C870D1"/>
    <w:rsid w:val="00C8721D"/>
    <w:rsid w:val="00C902A3"/>
    <w:rsid w:val="00C90B1A"/>
    <w:rsid w:val="00C9115B"/>
    <w:rsid w:val="00C91693"/>
    <w:rsid w:val="00C92229"/>
    <w:rsid w:val="00C92612"/>
    <w:rsid w:val="00C92B19"/>
    <w:rsid w:val="00C92BEA"/>
    <w:rsid w:val="00C92DFA"/>
    <w:rsid w:val="00C92ED4"/>
    <w:rsid w:val="00C92EE4"/>
    <w:rsid w:val="00C934B2"/>
    <w:rsid w:val="00C93ABB"/>
    <w:rsid w:val="00C93AC8"/>
    <w:rsid w:val="00C9406A"/>
    <w:rsid w:val="00C943A7"/>
    <w:rsid w:val="00C944BE"/>
    <w:rsid w:val="00C946B0"/>
    <w:rsid w:val="00C9495A"/>
    <w:rsid w:val="00C94A45"/>
    <w:rsid w:val="00C95079"/>
    <w:rsid w:val="00C9521C"/>
    <w:rsid w:val="00C953E5"/>
    <w:rsid w:val="00C95468"/>
    <w:rsid w:val="00C9555A"/>
    <w:rsid w:val="00C959F0"/>
    <w:rsid w:val="00C95E18"/>
    <w:rsid w:val="00C96191"/>
    <w:rsid w:val="00C9642C"/>
    <w:rsid w:val="00C96A33"/>
    <w:rsid w:val="00C96E5E"/>
    <w:rsid w:val="00C9789E"/>
    <w:rsid w:val="00CA00C4"/>
    <w:rsid w:val="00CA03FD"/>
    <w:rsid w:val="00CA04AE"/>
    <w:rsid w:val="00CA12C3"/>
    <w:rsid w:val="00CA138F"/>
    <w:rsid w:val="00CA1629"/>
    <w:rsid w:val="00CA185E"/>
    <w:rsid w:val="00CA199E"/>
    <w:rsid w:val="00CA29BC"/>
    <w:rsid w:val="00CA2D1D"/>
    <w:rsid w:val="00CA2DD7"/>
    <w:rsid w:val="00CA36CF"/>
    <w:rsid w:val="00CA4089"/>
    <w:rsid w:val="00CA4101"/>
    <w:rsid w:val="00CA4F49"/>
    <w:rsid w:val="00CA530C"/>
    <w:rsid w:val="00CA6181"/>
    <w:rsid w:val="00CA67B2"/>
    <w:rsid w:val="00CA6B61"/>
    <w:rsid w:val="00CA7039"/>
    <w:rsid w:val="00CA70E0"/>
    <w:rsid w:val="00CA7489"/>
    <w:rsid w:val="00CA77CE"/>
    <w:rsid w:val="00CA7ABD"/>
    <w:rsid w:val="00CA7CA0"/>
    <w:rsid w:val="00CB0A62"/>
    <w:rsid w:val="00CB0DA1"/>
    <w:rsid w:val="00CB201B"/>
    <w:rsid w:val="00CB231E"/>
    <w:rsid w:val="00CB27A3"/>
    <w:rsid w:val="00CB295D"/>
    <w:rsid w:val="00CB330C"/>
    <w:rsid w:val="00CB39B9"/>
    <w:rsid w:val="00CB3B38"/>
    <w:rsid w:val="00CB3D2A"/>
    <w:rsid w:val="00CB42C2"/>
    <w:rsid w:val="00CB4C5D"/>
    <w:rsid w:val="00CB5263"/>
    <w:rsid w:val="00CB63B6"/>
    <w:rsid w:val="00CB6582"/>
    <w:rsid w:val="00CC00A4"/>
    <w:rsid w:val="00CC010D"/>
    <w:rsid w:val="00CC0163"/>
    <w:rsid w:val="00CC01BB"/>
    <w:rsid w:val="00CC0845"/>
    <w:rsid w:val="00CC09EF"/>
    <w:rsid w:val="00CC0A04"/>
    <w:rsid w:val="00CC0DD7"/>
    <w:rsid w:val="00CC16B3"/>
    <w:rsid w:val="00CC1E52"/>
    <w:rsid w:val="00CC1EB8"/>
    <w:rsid w:val="00CC33D8"/>
    <w:rsid w:val="00CC363C"/>
    <w:rsid w:val="00CC3B8C"/>
    <w:rsid w:val="00CC3B8D"/>
    <w:rsid w:val="00CC3EA6"/>
    <w:rsid w:val="00CC42E3"/>
    <w:rsid w:val="00CC43E1"/>
    <w:rsid w:val="00CC4D6A"/>
    <w:rsid w:val="00CC521D"/>
    <w:rsid w:val="00CC67D6"/>
    <w:rsid w:val="00CC6897"/>
    <w:rsid w:val="00CC6CD8"/>
    <w:rsid w:val="00CD048C"/>
    <w:rsid w:val="00CD125A"/>
    <w:rsid w:val="00CD16CC"/>
    <w:rsid w:val="00CD16FC"/>
    <w:rsid w:val="00CD1B1A"/>
    <w:rsid w:val="00CD22D5"/>
    <w:rsid w:val="00CD3C1F"/>
    <w:rsid w:val="00CD3CCD"/>
    <w:rsid w:val="00CD3F5D"/>
    <w:rsid w:val="00CD4766"/>
    <w:rsid w:val="00CD500D"/>
    <w:rsid w:val="00CD557D"/>
    <w:rsid w:val="00CD5942"/>
    <w:rsid w:val="00CD7722"/>
    <w:rsid w:val="00CD7D3C"/>
    <w:rsid w:val="00CD7DE5"/>
    <w:rsid w:val="00CE0451"/>
    <w:rsid w:val="00CE0563"/>
    <w:rsid w:val="00CE0704"/>
    <w:rsid w:val="00CE0A70"/>
    <w:rsid w:val="00CE0DA1"/>
    <w:rsid w:val="00CE12D4"/>
    <w:rsid w:val="00CE26A1"/>
    <w:rsid w:val="00CE2E1C"/>
    <w:rsid w:val="00CE3604"/>
    <w:rsid w:val="00CE3654"/>
    <w:rsid w:val="00CE37EC"/>
    <w:rsid w:val="00CE4359"/>
    <w:rsid w:val="00CE4404"/>
    <w:rsid w:val="00CE4513"/>
    <w:rsid w:val="00CE630E"/>
    <w:rsid w:val="00CE638D"/>
    <w:rsid w:val="00CE6937"/>
    <w:rsid w:val="00CE6F35"/>
    <w:rsid w:val="00CE756B"/>
    <w:rsid w:val="00CF0102"/>
    <w:rsid w:val="00CF014D"/>
    <w:rsid w:val="00CF0432"/>
    <w:rsid w:val="00CF06B9"/>
    <w:rsid w:val="00CF0B8F"/>
    <w:rsid w:val="00CF0E40"/>
    <w:rsid w:val="00CF187B"/>
    <w:rsid w:val="00CF1D1B"/>
    <w:rsid w:val="00CF2030"/>
    <w:rsid w:val="00CF25EB"/>
    <w:rsid w:val="00CF28A9"/>
    <w:rsid w:val="00CF29E1"/>
    <w:rsid w:val="00CF2B10"/>
    <w:rsid w:val="00CF37E8"/>
    <w:rsid w:val="00CF3FED"/>
    <w:rsid w:val="00CF4853"/>
    <w:rsid w:val="00CF4D7D"/>
    <w:rsid w:val="00CF4E3E"/>
    <w:rsid w:val="00CF502F"/>
    <w:rsid w:val="00CF5111"/>
    <w:rsid w:val="00CF5414"/>
    <w:rsid w:val="00CF5A5C"/>
    <w:rsid w:val="00CF5F04"/>
    <w:rsid w:val="00CF615B"/>
    <w:rsid w:val="00CF6BF1"/>
    <w:rsid w:val="00CF6CFD"/>
    <w:rsid w:val="00CF6DAE"/>
    <w:rsid w:val="00CF7872"/>
    <w:rsid w:val="00CF7A2C"/>
    <w:rsid w:val="00D00328"/>
    <w:rsid w:val="00D00F84"/>
    <w:rsid w:val="00D01576"/>
    <w:rsid w:val="00D01F55"/>
    <w:rsid w:val="00D0234C"/>
    <w:rsid w:val="00D023CF"/>
    <w:rsid w:val="00D025EF"/>
    <w:rsid w:val="00D0287A"/>
    <w:rsid w:val="00D02B3D"/>
    <w:rsid w:val="00D02CDC"/>
    <w:rsid w:val="00D0477F"/>
    <w:rsid w:val="00D048E8"/>
    <w:rsid w:val="00D04A64"/>
    <w:rsid w:val="00D057B2"/>
    <w:rsid w:val="00D05A7B"/>
    <w:rsid w:val="00D05AAA"/>
    <w:rsid w:val="00D0633F"/>
    <w:rsid w:val="00D069B2"/>
    <w:rsid w:val="00D079C8"/>
    <w:rsid w:val="00D104A3"/>
    <w:rsid w:val="00D1196A"/>
    <w:rsid w:val="00D11E33"/>
    <w:rsid w:val="00D12290"/>
    <w:rsid w:val="00D1241C"/>
    <w:rsid w:val="00D12B23"/>
    <w:rsid w:val="00D13452"/>
    <w:rsid w:val="00D139DD"/>
    <w:rsid w:val="00D14127"/>
    <w:rsid w:val="00D141E0"/>
    <w:rsid w:val="00D1426F"/>
    <w:rsid w:val="00D144EF"/>
    <w:rsid w:val="00D14D19"/>
    <w:rsid w:val="00D15224"/>
    <w:rsid w:val="00D15439"/>
    <w:rsid w:val="00D15778"/>
    <w:rsid w:val="00D16BE0"/>
    <w:rsid w:val="00D171AF"/>
    <w:rsid w:val="00D17724"/>
    <w:rsid w:val="00D17972"/>
    <w:rsid w:val="00D17B4B"/>
    <w:rsid w:val="00D20620"/>
    <w:rsid w:val="00D2062E"/>
    <w:rsid w:val="00D20736"/>
    <w:rsid w:val="00D21126"/>
    <w:rsid w:val="00D21734"/>
    <w:rsid w:val="00D21C05"/>
    <w:rsid w:val="00D21DBC"/>
    <w:rsid w:val="00D2257A"/>
    <w:rsid w:val="00D22BEE"/>
    <w:rsid w:val="00D22E48"/>
    <w:rsid w:val="00D23934"/>
    <w:rsid w:val="00D23F46"/>
    <w:rsid w:val="00D244B4"/>
    <w:rsid w:val="00D24AFE"/>
    <w:rsid w:val="00D25045"/>
    <w:rsid w:val="00D2583E"/>
    <w:rsid w:val="00D25DF9"/>
    <w:rsid w:val="00D25E9A"/>
    <w:rsid w:val="00D26680"/>
    <w:rsid w:val="00D26E76"/>
    <w:rsid w:val="00D271D9"/>
    <w:rsid w:val="00D27684"/>
    <w:rsid w:val="00D27FFC"/>
    <w:rsid w:val="00D305D8"/>
    <w:rsid w:val="00D3080E"/>
    <w:rsid w:val="00D31157"/>
    <w:rsid w:val="00D31536"/>
    <w:rsid w:val="00D31C26"/>
    <w:rsid w:val="00D32017"/>
    <w:rsid w:val="00D322B6"/>
    <w:rsid w:val="00D323D1"/>
    <w:rsid w:val="00D32C09"/>
    <w:rsid w:val="00D33296"/>
    <w:rsid w:val="00D33700"/>
    <w:rsid w:val="00D33E4E"/>
    <w:rsid w:val="00D33F34"/>
    <w:rsid w:val="00D35074"/>
    <w:rsid w:val="00D351BD"/>
    <w:rsid w:val="00D374BF"/>
    <w:rsid w:val="00D377DA"/>
    <w:rsid w:val="00D414EE"/>
    <w:rsid w:val="00D416C4"/>
    <w:rsid w:val="00D426C3"/>
    <w:rsid w:val="00D42936"/>
    <w:rsid w:val="00D42991"/>
    <w:rsid w:val="00D42E99"/>
    <w:rsid w:val="00D43378"/>
    <w:rsid w:val="00D43458"/>
    <w:rsid w:val="00D442A5"/>
    <w:rsid w:val="00D44C91"/>
    <w:rsid w:val="00D44EDE"/>
    <w:rsid w:val="00D45265"/>
    <w:rsid w:val="00D45B73"/>
    <w:rsid w:val="00D45F2E"/>
    <w:rsid w:val="00D46E3D"/>
    <w:rsid w:val="00D472AA"/>
    <w:rsid w:val="00D47F09"/>
    <w:rsid w:val="00D5001D"/>
    <w:rsid w:val="00D509A4"/>
    <w:rsid w:val="00D509F4"/>
    <w:rsid w:val="00D50ABA"/>
    <w:rsid w:val="00D51B34"/>
    <w:rsid w:val="00D51BA2"/>
    <w:rsid w:val="00D525F2"/>
    <w:rsid w:val="00D526E1"/>
    <w:rsid w:val="00D52F8E"/>
    <w:rsid w:val="00D5331A"/>
    <w:rsid w:val="00D53890"/>
    <w:rsid w:val="00D53EA3"/>
    <w:rsid w:val="00D53F8C"/>
    <w:rsid w:val="00D54213"/>
    <w:rsid w:val="00D55751"/>
    <w:rsid w:val="00D55B97"/>
    <w:rsid w:val="00D56412"/>
    <w:rsid w:val="00D567A6"/>
    <w:rsid w:val="00D568A6"/>
    <w:rsid w:val="00D60E80"/>
    <w:rsid w:val="00D611BD"/>
    <w:rsid w:val="00D6136C"/>
    <w:rsid w:val="00D61A2A"/>
    <w:rsid w:val="00D61DB9"/>
    <w:rsid w:val="00D620BA"/>
    <w:rsid w:val="00D63406"/>
    <w:rsid w:val="00D648F0"/>
    <w:rsid w:val="00D64A1E"/>
    <w:rsid w:val="00D64D26"/>
    <w:rsid w:val="00D64FA6"/>
    <w:rsid w:val="00D6520A"/>
    <w:rsid w:val="00D6552E"/>
    <w:rsid w:val="00D65F4B"/>
    <w:rsid w:val="00D66130"/>
    <w:rsid w:val="00D662CD"/>
    <w:rsid w:val="00D66E70"/>
    <w:rsid w:val="00D66ECD"/>
    <w:rsid w:val="00D7001A"/>
    <w:rsid w:val="00D70177"/>
    <w:rsid w:val="00D70314"/>
    <w:rsid w:val="00D70375"/>
    <w:rsid w:val="00D704BE"/>
    <w:rsid w:val="00D70C18"/>
    <w:rsid w:val="00D70DC6"/>
    <w:rsid w:val="00D70DD7"/>
    <w:rsid w:val="00D71393"/>
    <w:rsid w:val="00D71A65"/>
    <w:rsid w:val="00D72714"/>
    <w:rsid w:val="00D72C88"/>
    <w:rsid w:val="00D730A5"/>
    <w:rsid w:val="00D737FE"/>
    <w:rsid w:val="00D7393A"/>
    <w:rsid w:val="00D73B01"/>
    <w:rsid w:val="00D73B66"/>
    <w:rsid w:val="00D74595"/>
    <w:rsid w:val="00D7471B"/>
    <w:rsid w:val="00D7476B"/>
    <w:rsid w:val="00D74A2D"/>
    <w:rsid w:val="00D74EBE"/>
    <w:rsid w:val="00D75585"/>
    <w:rsid w:val="00D75BA3"/>
    <w:rsid w:val="00D7600C"/>
    <w:rsid w:val="00D76B01"/>
    <w:rsid w:val="00D76E01"/>
    <w:rsid w:val="00D77C8E"/>
    <w:rsid w:val="00D77E4B"/>
    <w:rsid w:val="00D80B8B"/>
    <w:rsid w:val="00D80C6C"/>
    <w:rsid w:val="00D8119A"/>
    <w:rsid w:val="00D813A2"/>
    <w:rsid w:val="00D81479"/>
    <w:rsid w:val="00D815BA"/>
    <w:rsid w:val="00D81CC2"/>
    <w:rsid w:val="00D824D4"/>
    <w:rsid w:val="00D82546"/>
    <w:rsid w:val="00D83A1B"/>
    <w:rsid w:val="00D84755"/>
    <w:rsid w:val="00D84BF9"/>
    <w:rsid w:val="00D85F09"/>
    <w:rsid w:val="00D865CB"/>
    <w:rsid w:val="00D86D55"/>
    <w:rsid w:val="00D87053"/>
    <w:rsid w:val="00D873C4"/>
    <w:rsid w:val="00D90106"/>
    <w:rsid w:val="00D905F9"/>
    <w:rsid w:val="00D90DC7"/>
    <w:rsid w:val="00D91FB4"/>
    <w:rsid w:val="00D920B4"/>
    <w:rsid w:val="00D9237B"/>
    <w:rsid w:val="00D92469"/>
    <w:rsid w:val="00D92CE0"/>
    <w:rsid w:val="00D930C3"/>
    <w:rsid w:val="00D93233"/>
    <w:rsid w:val="00D93BCD"/>
    <w:rsid w:val="00D93DFC"/>
    <w:rsid w:val="00D9421A"/>
    <w:rsid w:val="00D946CC"/>
    <w:rsid w:val="00D94E55"/>
    <w:rsid w:val="00D94ED1"/>
    <w:rsid w:val="00D94EF2"/>
    <w:rsid w:val="00D9569B"/>
    <w:rsid w:val="00D962D0"/>
    <w:rsid w:val="00D978DE"/>
    <w:rsid w:val="00D97A95"/>
    <w:rsid w:val="00D97C06"/>
    <w:rsid w:val="00D97DF6"/>
    <w:rsid w:val="00DA0B30"/>
    <w:rsid w:val="00DA20F0"/>
    <w:rsid w:val="00DA2FE7"/>
    <w:rsid w:val="00DA3904"/>
    <w:rsid w:val="00DA43CB"/>
    <w:rsid w:val="00DA4AE6"/>
    <w:rsid w:val="00DA4F6D"/>
    <w:rsid w:val="00DA533C"/>
    <w:rsid w:val="00DA56B2"/>
    <w:rsid w:val="00DA6478"/>
    <w:rsid w:val="00DA65F7"/>
    <w:rsid w:val="00DA6C88"/>
    <w:rsid w:val="00DA6D1D"/>
    <w:rsid w:val="00DA6DC6"/>
    <w:rsid w:val="00DA796C"/>
    <w:rsid w:val="00DA7A92"/>
    <w:rsid w:val="00DB0150"/>
    <w:rsid w:val="00DB0778"/>
    <w:rsid w:val="00DB1715"/>
    <w:rsid w:val="00DB17CF"/>
    <w:rsid w:val="00DB1F56"/>
    <w:rsid w:val="00DB32C0"/>
    <w:rsid w:val="00DB3805"/>
    <w:rsid w:val="00DB3817"/>
    <w:rsid w:val="00DB3C54"/>
    <w:rsid w:val="00DB42AA"/>
    <w:rsid w:val="00DB44C9"/>
    <w:rsid w:val="00DB4873"/>
    <w:rsid w:val="00DB5522"/>
    <w:rsid w:val="00DB6A5C"/>
    <w:rsid w:val="00DB6F75"/>
    <w:rsid w:val="00DB7525"/>
    <w:rsid w:val="00DC0AAF"/>
    <w:rsid w:val="00DC1516"/>
    <w:rsid w:val="00DC1E68"/>
    <w:rsid w:val="00DC2330"/>
    <w:rsid w:val="00DC25CA"/>
    <w:rsid w:val="00DC2BD9"/>
    <w:rsid w:val="00DC2D69"/>
    <w:rsid w:val="00DC2ECE"/>
    <w:rsid w:val="00DC329C"/>
    <w:rsid w:val="00DC3B4B"/>
    <w:rsid w:val="00DC469B"/>
    <w:rsid w:val="00DC65D3"/>
    <w:rsid w:val="00DC6918"/>
    <w:rsid w:val="00DC6BE1"/>
    <w:rsid w:val="00DC73A7"/>
    <w:rsid w:val="00DC749D"/>
    <w:rsid w:val="00DC7508"/>
    <w:rsid w:val="00DC77F4"/>
    <w:rsid w:val="00DC7A7E"/>
    <w:rsid w:val="00DC7DA5"/>
    <w:rsid w:val="00DC7F0C"/>
    <w:rsid w:val="00DD05A7"/>
    <w:rsid w:val="00DD11FE"/>
    <w:rsid w:val="00DD1CB0"/>
    <w:rsid w:val="00DD2451"/>
    <w:rsid w:val="00DD2818"/>
    <w:rsid w:val="00DD2F95"/>
    <w:rsid w:val="00DD38A7"/>
    <w:rsid w:val="00DD38E9"/>
    <w:rsid w:val="00DD3A54"/>
    <w:rsid w:val="00DD3E0E"/>
    <w:rsid w:val="00DD4013"/>
    <w:rsid w:val="00DD4703"/>
    <w:rsid w:val="00DD4B66"/>
    <w:rsid w:val="00DD58C8"/>
    <w:rsid w:val="00DD5F71"/>
    <w:rsid w:val="00DD690C"/>
    <w:rsid w:val="00DD6D3E"/>
    <w:rsid w:val="00DE1DBC"/>
    <w:rsid w:val="00DE28B9"/>
    <w:rsid w:val="00DE349B"/>
    <w:rsid w:val="00DE35B8"/>
    <w:rsid w:val="00DE3636"/>
    <w:rsid w:val="00DE36ED"/>
    <w:rsid w:val="00DE3827"/>
    <w:rsid w:val="00DE3B8B"/>
    <w:rsid w:val="00DE3D86"/>
    <w:rsid w:val="00DE3D8B"/>
    <w:rsid w:val="00DE3ECB"/>
    <w:rsid w:val="00DE41B1"/>
    <w:rsid w:val="00DE4352"/>
    <w:rsid w:val="00DE444D"/>
    <w:rsid w:val="00DE5000"/>
    <w:rsid w:val="00DE529F"/>
    <w:rsid w:val="00DE5833"/>
    <w:rsid w:val="00DE736B"/>
    <w:rsid w:val="00DE76B9"/>
    <w:rsid w:val="00DF07F5"/>
    <w:rsid w:val="00DF0C91"/>
    <w:rsid w:val="00DF0ED8"/>
    <w:rsid w:val="00DF1E2E"/>
    <w:rsid w:val="00DF2E2B"/>
    <w:rsid w:val="00DF37B6"/>
    <w:rsid w:val="00DF38B1"/>
    <w:rsid w:val="00DF3E62"/>
    <w:rsid w:val="00DF48E5"/>
    <w:rsid w:val="00DF525F"/>
    <w:rsid w:val="00DF55F9"/>
    <w:rsid w:val="00DF56B8"/>
    <w:rsid w:val="00DF5955"/>
    <w:rsid w:val="00DF6001"/>
    <w:rsid w:val="00DF67B4"/>
    <w:rsid w:val="00DF6902"/>
    <w:rsid w:val="00DF6E78"/>
    <w:rsid w:val="00DF7144"/>
    <w:rsid w:val="00DF72A7"/>
    <w:rsid w:val="00DF7716"/>
    <w:rsid w:val="00DF7881"/>
    <w:rsid w:val="00E00155"/>
    <w:rsid w:val="00E0043A"/>
    <w:rsid w:val="00E0089B"/>
    <w:rsid w:val="00E01365"/>
    <w:rsid w:val="00E01ADC"/>
    <w:rsid w:val="00E01BA8"/>
    <w:rsid w:val="00E02342"/>
    <w:rsid w:val="00E02681"/>
    <w:rsid w:val="00E031E0"/>
    <w:rsid w:val="00E038FE"/>
    <w:rsid w:val="00E03928"/>
    <w:rsid w:val="00E03D25"/>
    <w:rsid w:val="00E03E12"/>
    <w:rsid w:val="00E03E45"/>
    <w:rsid w:val="00E0469F"/>
    <w:rsid w:val="00E04AE2"/>
    <w:rsid w:val="00E05181"/>
    <w:rsid w:val="00E05342"/>
    <w:rsid w:val="00E05D53"/>
    <w:rsid w:val="00E05E1B"/>
    <w:rsid w:val="00E06462"/>
    <w:rsid w:val="00E06FC0"/>
    <w:rsid w:val="00E0736C"/>
    <w:rsid w:val="00E07598"/>
    <w:rsid w:val="00E07CBE"/>
    <w:rsid w:val="00E07EFC"/>
    <w:rsid w:val="00E10289"/>
    <w:rsid w:val="00E102B7"/>
    <w:rsid w:val="00E10864"/>
    <w:rsid w:val="00E10ACF"/>
    <w:rsid w:val="00E110E6"/>
    <w:rsid w:val="00E1144D"/>
    <w:rsid w:val="00E123C2"/>
    <w:rsid w:val="00E12A0B"/>
    <w:rsid w:val="00E1385D"/>
    <w:rsid w:val="00E13AFE"/>
    <w:rsid w:val="00E13CAC"/>
    <w:rsid w:val="00E14B55"/>
    <w:rsid w:val="00E1543C"/>
    <w:rsid w:val="00E15999"/>
    <w:rsid w:val="00E15FC0"/>
    <w:rsid w:val="00E16AFE"/>
    <w:rsid w:val="00E1708E"/>
    <w:rsid w:val="00E171CA"/>
    <w:rsid w:val="00E1751E"/>
    <w:rsid w:val="00E17AB6"/>
    <w:rsid w:val="00E2066B"/>
    <w:rsid w:val="00E20A43"/>
    <w:rsid w:val="00E21113"/>
    <w:rsid w:val="00E213E3"/>
    <w:rsid w:val="00E2162A"/>
    <w:rsid w:val="00E21768"/>
    <w:rsid w:val="00E22BB9"/>
    <w:rsid w:val="00E23803"/>
    <w:rsid w:val="00E24070"/>
    <w:rsid w:val="00E246C8"/>
    <w:rsid w:val="00E256F5"/>
    <w:rsid w:val="00E258A9"/>
    <w:rsid w:val="00E25B38"/>
    <w:rsid w:val="00E2624E"/>
    <w:rsid w:val="00E2676B"/>
    <w:rsid w:val="00E267F9"/>
    <w:rsid w:val="00E27D75"/>
    <w:rsid w:val="00E31C5B"/>
    <w:rsid w:val="00E31EBD"/>
    <w:rsid w:val="00E32025"/>
    <w:rsid w:val="00E3230F"/>
    <w:rsid w:val="00E3289C"/>
    <w:rsid w:val="00E32F33"/>
    <w:rsid w:val="00E337D5"/>
    <w:rsid w:val="00E337F8"/>
    <w:rsid w:val="00E33918"/>
    <w:rsid w:val="00E341E2"/>
    <w:rsid w:val="00E34F7C"/>
    <w:rsid w:val="00E35126"/>
    <w:rsid w:val="00E358CD"/>
    <w:rsid w:val="00E358E5"/>
    <w:rsid w:val="00E35914"/>
    <w:rsid w:val="00E36501"/>
    <w:rsid w:val="00E36ABA"/>
    <w:rsid w:val="00E37D37"/>
    <w:rsid w:val="00E4093A"/>
    <w:rsid w:val="00E40E85"/>
    <w:rsid w:val="00E4137D"/>
    <w:rsid w:val="00E42C33"/>
    <w:rsid w:val="00E42EF5"/>
    <w:rsid w:val="00E44195"/>
    <w:rsid w:val="00E449CF"/>
    <w:rsid w:val="00E44A4D"/>
    <w:rsid w:val="00E44C77"/>
    <w:rsid w:val="00E45945"/>
    <w:rsid w:val="00E464FE"/>
    <w:rsid w:val="00E4650F"/>
    <w:rsid w:val="00E46E8F"/>
    <w:rsid w:val="00E471D3"/>
    <w:rsid w:val="00E4750D"/>
    <w:rsid w:val="00E47B27"/>
    <w:rsid w:val="00E50135"/>
    <w:rsid w:val="00E51B2C"/>
    <w:rsid w:val="00E51D62"/>
    <w:rsid w:val="00E528A0"/>
    <w:rsid w:val="00E52C84"/>
    <w:rsid w:val="00E53299"/>
    <w:rsid w:val="00E53EE5"/>
    <w:rsid w:val="00E5492E"/>
    <w:rsid w:val="00E5501F"/>
    <w:rsid w:val="00E55867"/>
    <w:rsid w:val="00E56091"/>
    <w:rsid w:val="00E5609B"/>
    <w:rsid w:val="00E56AC0"/>
    <w:rsid w:val="00E57DFF"/>
    <w:rsid w:val="00E60842"/>
    <w:rsid w:val="00E610AA"/>
    <w:rsid w:val="00E61577"/>
    <w:rsid w:val="00E61ADE"/>
    <w:rsid w:val="00E63088"/>
    <w:rsid w:val="00E63282"/>
    <w:rsid w:val="00E63553"/>
    <w:rsid w:val="00E63ABE"/>
    <w:rsid w:val="00E64090"/>
    <w:rsid w:val="00E64177"/>
    <w:rsid w:val="00E64856"/>
    <w:rsid w:val="00E64B78"/>
    <w:rsid w:val="00E650DB"/>
    <w:rsid w:val="00E656BF"/>
    <w:rsid w:val="00E66311"/>
    <w:rsid w:val="00E66F7C"/>
    <w:rsid w:val="00E6787E"/>
    <w:rsid w:val="00E67D49"/>
    <w:rsid w:val="00E67D72"/>
    <w:rsid w:val="00E70279"/>
    <w:rsid w:val="00E7048A"/>
    <w:rsid w:val="00E70684"/>
    <w:rsid w:val="00E707C8"/>
    <w:rsid w:val="00E70853"/>
    <w:rsid w:val="00E70FBA"/>
    <w:rsid w:val="00E713BE"/>
    <w:rsid w:val="00E7174C"/>
    <w:rsid w:val="00E7252E"/>
    <w:rsid w:val="00E7293E"/>
    <w:rsid w:val="00E729B3"/>
    <w:rsid w:val="00E72E02"/>
    <w:rsid w:val="00E7326C"/>
    <w:rsid w:val="00E74326"/>
    <w:rsid w:val="00E7438B"/>
    <w:rsid w:val="00E74B7B"/>
    <w:rsid w:val="00E74E69"/>
    <w:rsid w:val="00E74E6C"/>
    <w:rsid w:val="00E752BC"/>
    <w:rsid w:val="00E76017"/>
    <w:rsid w:val="00E7707A"/>
    <w:rsid w:val="00E7758B"/>
    <w:rsid w:val="00E77933"/>
    <w:rsid w:val="00E81572"/>
    <w:rsid w:val="00E8160B"/>
    <w:rsid w:val="00E81AA0"/>
    <w:rsid w:val="00E81B2E"/>
    <w:rsid w:val="00E81F06"/>
    <w:rsid w:val="00E82128"/>
    <w:rsid w:val="00E82440"/>
    <w:rsid w:val="00E8253F"/>
    <w:rsid w:val="00E830D1"/>
    <w:rsid w:val="00E83532"/>
    <w:rsid w:val="00E83D36"/>
    <w:rsid w:val="00E840E1"/>
    <w:rsid w:val="00E8418E"/>
    <w:rsid w:val="00E84634"/>
    <w:rsid w:val="00E85B1D"/>
    <w:rsid w:val="00E860D3"/>
    <w:rsid w:val="00E86F67"/>
    <w:rsid w:val="00E90899"/>
    <w:rsid w:val="00E90A0A"/>
    <w:rsid w:val="00E91551"/>
    <w:rsid w:val="00E915B0"/>
    <w:rsid w:val="00E91AF2"/>
    <w:rsid w:val="00E91EF5"/>
    <w:rsid w:val="00E92567"/>
    <w:rsid w:val="00E92822"/>
    <w:rsid w:val="00E928F2"/>
    <w:rsid w:val="00E92AFD"/>
    <w:rsid w:val="00E92C1A"/>
    <w:rsid w:val="00E940D9"/>
    <w:rsid w:val="00E9465A"/>
    <w:rsid w:val="00E94B1C"/>
    <w:rsid w:val="00E94EAE"/>
    <w:rsid w:val="00E9578F"/>
    <w:rsid w:val="00E95BDF"/>
    <w:rsid w:val="00E96213"/>
    <w:rsid w:val="00E96DA7"/>
    <w:rsid w:val="00E9726D"/>
    <w:rsid w:val="00E97545"/>
    <w:rsid w:val="00EA0304"/>
    <w:rsid w:val="00EA062A"/>
    <w:rsid w:val="00EA0729"/>
    <w:rsid w:val="00EA0A30"/>
    <w:rsid w:val="00EA28EB"/>
    <w:rsid w:val="00EA425B"/>
    <w:rsid w:val="00EA4A1F"/>
    <w:rsid w:val="00EA4BC9"/>
    <w:rsid w:val="00EA5A7E"/>
    <w:rsid w:val="00EA7727"/>
    <w:rsid w:val="00EA788E"/>
    <w:rsid w:val="00EA7FCD"/>
    <w:rsid w:val="00EB0037"/>
    <w:rsid w:val="00EB04E5"/>
    <w:rsid w:val="00EB16C2"/>
    <w:rsid w:val="00EB1AD1"/>
    <w:rsid w:val="00EB3352"/>
    <w:rsid w:val="00EB3A01"/>
    <w:rsid w:val="00EB3A48"/>
    <w:rsid w:val="00EB3ABF"/>
    <w:rsid w:val="00EB4BBD"/>
    <w:rsid w:val="00EB51DC"/>
    <w:rsid w:val="00EB636B"/>
    <w:rsid w:val="00EB67A9"/>
    <w:rsid w:val="00EB6ADF"/>
    <w:rsid w:val="00EB7001"/>
    <w:rsid w:val="00EB7A79"/>
    <w:rsid w:val="00EB7CD5"/>
    <w:rsid w:val="00EC0385"/>
    <w:rsid w:val="00EC15B0"/>
    <w:rsid w:val="00EC2304"/>
    <w:rsid w:val="00EC239C"/>
    <w:rsid w:val="00EC3F3B"/>
    <w:rsid w:val="00EC51B9"/>
    <w:rsid w:val="00EC53F1"/>
    <w:rsid w:val="00EC5626"/>
    <w:rsid w:val="00EC570F"/>
    <w:rsid w:val="00EC5C8F"/>
    <w:rsid w:val="00EC5E55"/>
    <w:rsid w:val="00EC671F"/>
    <w:rsid w:val="00EC69AB"/>
    <w:rsid w:val="00EC7579"/>
    <w:rsid w:val="00EC767F"/>
    <w:rsid w:val="00EC76A0"/>
    <w:rsid w:val="00EC7724"/>
    <w:rsid w:val="00EC7749"/>
    <w:rsid w:val="00EC77C3"/>
    <w:rsid w:val="00ED1483"/>
    <w:rsid w:val="00ED1E61"/>
    <w:rsid w:val="00ED21AF"/>
    <w:rsid w:val="00ED264D"/>
    <w:rsid w:val="00ED2C70"/>
    <w:rsid w:val="00ED2E2F"/>
    <w:rsid w:val="00ED332C"/>
    <w:rsid w:val="00ED332E"/>
    <w:rsid w:val="00ED3684"/>
    <w:rsid w:val="00ED57B9"/>
    <w:rsid w:val="00ED5DC7"/>
    <w:rsid w:val="00ED6A99"/>
    <w:rsid w:val="00EE004C"/>
    <w:rsid w:val="00EE009B"/>
    <w:rsid w:val="00EE1901"/>
    <w:rsid w:val="00EE2163"/>
    <w:rsid w:val="00EE24D3"/>
    <w:rsid w:val="00EE25AC"/>
    <w:rsid w:val="00EE3868"/>
    <w:rsid w:val="00EE3A96"/>
    <w:rsid w:val="00EE3D5D"/>
    <w:rsid w:val="00EE3E7B"/>
    <w:rsid w:val="00EE3E8B"/>
    <w:rsid w:val="00EE3F31"/>
    <w:rsid w:val="00EE46B5"/>
    <w:rsid w:val="00EE4C21"/>
    <w:rsid w:val="00EE5039"/>
    <w:rsid w:val="00EE5AB2"/>
    <w:rsid w:val="00EE61E7"/>
    <w:rsid w:val="00EE65A4"/>
    <w:rsid w:val="00EE6629"/>
    <w:rsid w:val="00EE683A"/>
    <w:rsid w:val="00EE709A"/>
    <w:rsid w:val="00EE71C7"/>
    <w:rsid w:val="00EE71F6"/>
    <w:rsid w:val="00EE7744"/>
    <w:rsid w:val="00EF05DF"/>
    <w:rsid w:val="00EF07CD"/>
    <w:rsid w:val="00EF0C45"/>
    <w:rsid w:val="00EF153A"/>
    <w:rsid w:val="00EF23D0"/>
    <w:rsid w:val="00EF2C42"/>
    <w:rsid w:val="00EF31A0"/>
    <w:rsid w:val="00EF3513"/>
    <w:rsid w:val="00EF378B"/>
    <w:rsid w:val="00EF3B76"/>
    <w:rsid w:val="00EF5579"/>
    <w:rsid w:val="00EF5CE7"/>
    <w:rsid w:val="00EF6235"/>
    <w:rsid w:val="00EF640A"/>
    <w:rsid w:val="00EF6BF4"/>
    <w:rsid w:val="00EF720B"/>
    <w:rsid w:val="00EF796A"/>
    <w:rsid w:val="00EF7D11"/>
    <w:rsid w:val="00F00118"/>
    <w:rsid w:val="00F0042A"/>
    <w:rsid w:val="00F00F16"/>
    <w:rsid w:val="00F0221B"/>
    <w:rsid w:val="00F038C6"/>
    <w:rsid w:val="00F04C03"/>
    <w:rsid w:val="00F05402"/>
    <w:rsid w:val="00F055A2"/>
    <w:rsid w:val="00F079A3"/>
    <w:rsid w:val="00F07BC4"/>
    <w:rsid w:val="00F10002"/>
    <w:rsid w:val="00F106D0"/>
    <w:rsid w:val="00F108C1"/>
    <w:rsid w:val="00F109DF"/>
    <w:rsid w:val="00F11334"/>
    <w:rsid w:val="00F1172D"/>
    <w:rsid w:val="00F11DBF"/>
    <w:rsid w:val="00F12899"/>
    <w:rsid w:val="00F12BDF"/>
    <w:rsid w:val="00F13DD4"/>
    <w:rsid w:val="00F145E9"/>
    <w:rsid w:val="00F14C0B"/>
    <w:rsid w:val="00F14C70"/>
    <w:rsid w:val="00F14DDF"/>
    <w:rsid w:val="00F152FE"/>
    <w:rsid w:val="00F1561E"/>
    <w:rsid w:val="00F16165"/>
    <w:rsid w:val="00F163CF"/>
    <w:rsid w:val="00F17014"/>
    <w:rsid w:val="00F17084"/>
    <w:rsid w:val="00F17A6D"/>
    <w:rsid w:val="00F17C1F"/>
    <w:rsid w:val="00F20318"/>
    <w:rsid w:val="00F20AF5"/>
    <w:rsid w:val="00F20DBE"/>
    <w:rsid w:val="00F212A1"/>
    <w:rsid w:val="00F22291"/>
    <w:rsid w:val="00F225DD"/>
    <w:rsid w:val="00F22ADA"/>
    <w:rsid w:val="00F237E3"/>
    <w:rsid w:val="00F23BE7"/>
    <w:rsid w:val="00F23E81"/>
    <w:rsid w:val="00F246E9"/>
    <w:rsid w:val="00F261BE"/>
    <w:rsid w:val="00F26609"/>
    <w:rsid w:val="00F268CF"/>
    <w:rsid w:val="00F2786C"/>
    <w:rsid w:val="00F30866"/>
    <w:rsid w:val="00F312FF"/>
    <w:rsid w:val="00F31874"/>
    <w:rsid w:val="00F329D2"/>
    <w:rsid w:val="00F329D5"/>
    <w:rsid w:val="00F32A98"/>
    <w:rsid w:val="00F32CE9"/>
    <w:rsid w:val="00F3367B"/>
    <w:rsid w:val="00F3370A"/>
    <w:rsid w:val="00F34BDA"/>
    <w:rsid w:val="00F35002"/>
    <w:rsid w:val="00F3537E"/>
    <w:rsid w:val="00F36807"/>
    <w:rsid w:val="00F36CE0"/>
    <w:rsid w:val="00F36DF4"/>
    <w:rsid w:val="00F37250"/>
    <w:rsid w:val="00F37B86"/>
    <w:rsid w:val="00F40434"/>
    <w:rsid w:val="00F4094F"/>
    <w:rsid w:val="00F40FAE"/>
    <w:rsid w:val="00F4151D"/>
    <w:rsid w:val="00F415FC"/>
    <w:rsid w:val="00F4191E"/>
    <w:rsid w:val="00F41F67"/>
    <w:rsid w:val="00F4235A"/>
    <w:rsid w:val="00F425D8"/>
    <w:rsid w:val="00F429D4"/>
    <w:rsid w:val="00F42AF3"/>
    <w:rsid w:val="00F42C41"/>
    <w:rsid w:val="00F4310F"/>
    <w:rsid w:val="00F43186"/>
    <w:rsid w:val="00F44370"/>
    <w:rsid w:val="00F443E2"/>
    <w:rsid w:val="00F44BA0"/>
    <w:rsid w:val="00F4549D"/>
    <w:rsid w:val="00F4576A"/>
    <w:rsid w:val="00F4591D"/>
    <w:rsid w:val="00F4599F"/>
    <w:rsid w:val="00F45CA8"/>
    <w:rsid w:val="00F46054"/>
    <w:rsid w:val="00F46E69"/>
    <w:rsid w:val="00F47DF9"/>
    <w:rsid w:val="00F50306"/>
    <w:rsid w:val="00F505C0"/>
    <w:rsid w:val="00F50E3A"/>
    <w:rsid w:val="00F50E73"/>
    <w:rsid w:val="00F521C6"/>
    <w:rsid w:val="00F5243D"/>
    <w:rsid w:val="00F52467"/>
    <w:rsid w:val="00F524F4"/>
    <w:rsid w:val="00F52628"/>
    <w:rsid w:val="00F5287E"/>
    <w:rsid w:val="00F53737"/>
    <w:rsid w:val="00F5397F"/>
    <w:rsid w:val="00F53B42"/>
    <w:rsid w:val="00F541E5"/>
    <w:rsid w:val="00F54664"/>
    <w:rsid w:val="00F5490E"/>
    <w:rsid w:val="00F5567D"/>
    <w:rsid w:val="00F55C17"/>
    <w:rsid w:val="00F567C6"/>
    <w:rsid w:val="00F56A13"/>
    <w:rsid w:val="00F56F92"/>
    <w:rsid w:val="00F57B18"/>
    <w:rsid w:val="00F60055"/>
    <w:rsid w:val="00F60098"/>
    <w:rsid w:val="00F60416"/>
    <w:rsid w:val="00F608AD"/>
    <w:rsid w:val="00F60D55"/>
    <w:rsid w:val="00F60F28"/>
    <w:rsid w:val="00F61073"/>
    <w:rsid w:val="00F61248"/>
    <w:rsid w:val="00F6147C"/>
    <w:rsid w:val="00F6153B"/>
    <w:rsid w:val="00F6178E"/>
    <w:rsid w:val="00F61EC5"/>
    <w:rsid w:val="00F62375"/>
    <w:rsid w:val="00F623EE"/>
    <w:rsid w:val="00F62503"/>
    <w:rsid w:val="00F62A98"/>
    <w:rsid w:val="00F63799"/>
    <w:rsid w:val="00F645A5"/>
    <w:rsid w:val="00F64DF5"/>
    <w:rsid w:val="00F64FFA"/>
    <w:rsid w:val="00F652C5"/>
    <w:rsid w:val="00F659C9"/>
    <w:rsid w:val="00F677E5"/>
    <w:rsid w:val="00F705EF"/>
    <w:rsid w:val="00F70A2C"/>
    <w:rsid w:val="00F70BA2"/>
    <w:rsid w:val="00F715A9"/>
    <w:rsid w:val="00F71B57"/>
    <w:rsid w:val="00F71D81"/>
    <w:rsid w:val="00F71F5E"/>
    <w:rsid w:val="00F72A62"/>
    <w:rsid w:val="00F72E9C"/>
    <w:rsid w:val="00F73ABD"/>
    <w:rsid w:val="00F742FB"/>
    <w:rsid w:val="00F74C97"/>
    <w:rsid w:val="00F75107"/>
    <w:rsid w:val="00F75B35"/>
    <w:rsid w:val="00F7609A"/>
    <w:rsid w:val="00F76158"/>
    <w:rsid w:val="00F7639D"/>
    <w:rsid w:val="00F767CD"/>
    <w:rsid w:val="00F76FA3"/>
    <w:rsid w:val="00F77BEF"/>
    <w:rsid w:val="00F77D72"/>
    <w:rsid w:val="00F77E47"/>
    <w:rsid w:val="00F77F54"/>
    <w:rsid w:val="00F80632"/>
    <w:rsid w:val="00F80901"/>
    <w:rsid w:val="00F8175C"/>
    <w:rsid w:val="00F81B53"/>
    <w:rsid w:val="00F81F6C"/>
    <w:rsid w:val="00F82FF6"/>
    <w:rsid w:val="00F83249"/>
    <w:rsid w:val="00F83A5C"/>
    <w:rsid w:val="00F83CC7"/>
    <w:rsid w:val="00F84FB3"/>
    <w:rsid w:val="00F8593B"/>
    <w:rsid w:val="00F85A16"/>
    <w:rsid w:val="00F8634A"/>
    <w:rsid w:val="00F86AAC"/>
    <w:rsid w:val="00F87C8C"/>
    <w:rsid w:val="00F901DB"/>
    <w:rsid w:val="00F9065D"/>
    <w:rsid w:val="00F915EB"/>
    <w:rsid w:val="00F918E4"/>
    <w:rsid w:val="00F91D03"/>
    <w:rsid w:val="00F9254F"/>
    <w:rsid w:val="00F92835"/>
    <w:rsid w:val="00F9283A"/>
    <w:rsid w:val="00F932B3"/>
    <w:rsid w:val="00F93378"/>
    <w:rsid w:val="00F9391F"/>
    <w:rsid w:val="00F94A39"/>
    <w:rsid w:val="00F95124"/>
    <w:rsid w:val="00F95C3D"/>
    <w:rsid w:val="00F95E35"/>
    <w:rsid w:val="00F95EA9"/>
    <w:rsid w:val="00F96102"/>
    <w:rsid w:val="00F96C25"/>
    <w:rsid w:val="00F971FA"/>
    <w:rsid w:val="00F97CD4"/>
    <w:rsid w:val="00FA0641"/>
    <w:rsid w:val="00FA1410"/>
    <w:rsid w:val="00FA16FC"/>
    <w:rsid w:val="00FA2670"/>
    <w:rsid w:val="00FA278F"/>
    <w:rsid w:val="00FA2EB0"/>
    <w:rsid w:val="00FA3656"/>
    <w:rsid w:val="00FA3865"/>
    <w:rsid w:val="00FA4054"/>
    <w:rsid w:val="00FA426A"/>
    <w:rsid w:val="00FA42EA"/>
    <w:rsid w:val="00FA473E"/>
    <w:rsid w:val="00FA4EB2"/>
    <w:rsid w:val="00FA552E"/>
    <w:rsid w:val="00FA5BF0"/>
    <w:rsid w:val="00FA60C0"/>
    <w:rsid w:val="00FA6C8F"/>
    <w:rsid w:val="00FB0355"/>
    <w:rsid w:val="00FB07B1"/>
    <w:rsid w:val="00FB0D7E"/>
    <w:rsid w:val="00FB0DA2"/>
    <w:rsid w:val="00FB1298"/>
    <w:rsid w:val="00FB18F5"/>
    <w:rsid w:val="00FB1921"/>
    <w:rsid w:val="00FB1F02"/>
    <w:rsid w:val="00FB203D"/>
    <w:rsid w:val="00FB22ED"/>
    <w:rsid w:val="00FB2399"/>
    <w:rsid w:val="00FB28E2"/>
    <w:rsid w:val="00FB2F4F"/>
    <w:rsid w:val="00FB328D"/>
    <w:rsid w:val="00FB3CA0"/>
    <w:rsid w:val="00FB3EBC"/>
    <w:rsid w:val="00FB40F2"/>
    <w:rsid w:val="00FB4286"/>
    <w:rsid w:val="00FB4E6F"/>
    <w:rsid w:val="00FB5C96"/>
    <w:rsid w:val="00FB67C9"/>
    <w:rsid w:val="00FB6818"/>
    <w:rsid w:val="00FB6DB1"/>
    <w:rsid w:val="00FB73ED"/>
    <w:rsid w:val="00FB76BF"/>
    <w:rsid w:val="00FC132F"/>
    <w:rsid w:val="00FC1369"/>
    <w:rsid w:val="00FC149A"/>
    <w:rsid w:val="00FC1C0B"/>
    <w:rsid w:val="00FC1DBB"/>
    <w:rsid w:val="00FC1E2D"/>
    <w:rsid w:val="00FC23CF"/>
    <w:rsid w:val="00FC26BA"/>
    <w:rsid w:val="00FC2B70"/>
    <w:rsid w:val="00FC2E47"/>
    <w:rsid w:val="00FC30F4"/>
    <w:rsid w:val="00FC3C77"/>
    <w:rsid w:val="00FC43B6"/>
    <w:rsid w:val="00FC4F88"/>
    <w:rsid w:val="00FC4FB1"/>
    <w:rsid w:val="00FC536B"/>
    <w:rsid w:val="00FC5469"/>
    <w:rsid w:val="00FC566A"/>
    <w:rsid w:val="00FC5A8C"/>
    <w:rsid w:val="00FC61DF"/>
    <w:rsid w:val="00FC6A1A"/>
    <w:rsid w:val="00FC6D85"/>
    <w:rsid w:val="00FC7651"/>
    <w:rsid w:val="00FD01EE"/>
    <w:rsid w:val="00FD0280"/>
    <w:rsid w:val="00FD03B5"/>
    <w:rsid w:val="00FD0A1A"/>
    <w:rsid w:val="00FD10D0"/>
    <w:rsid w:val="00FD133D"/>
    <w:rsid w:val="00FD2427"/>
    <w:rsid w:val="00FD2E1F"/>
    <w:rsid w:val="00FD35CD"/>
    <w:rsid w:val="00FD366F"/>
    <w:rsid w:val="00FD51F6"/>
    <w:rsid w:val="00FD5662"/>
    <w:rsid w:val="00FD566F"/>
    <w:rsid w:val="00FD63BF"/>
    <w:rsid w:val="00FD6B3A"/>
    <w:rsid w:val="00FD6C3D"/>
    <w:rsid w:val="00FD7742"/>
    <w:rsid w:val="00FD791C"/>
    <w:rsid w:val="00FE0803"/>
    <w:rsid w:val="00FE0BEE"/>
    <w:rsid w:val="00FE11C8"/>
    <w:rsid w:val="00FE1EDF"/>
    <w:rsid w:val="00FE285F"/>
    <w:rsid w:val="00FE34D0"/>
    <w:rsid w:val="00FE39CD"/>
    <w:rsid w:val="00FE3EA2"/>
    <w:rsid w:val="00FE3ECE"/>
    <w:rsid w:val="00FE4407"/>
    <w:rsid w:val="00FE4ACF"/>
    <w:rsid w:val="00FE5EBD"/>
    <w:rsid w:val="00FE65F0"/>
    <w:rsid w:val="00FE77EF"/>
    <w:rsid w:val="00FE784D"/>
    <w:rsid w:val="00FF0045"/>
    <w:rsid w:val="00FF1243"/>
    <w:rsid w:val="00FF1E94"/>
    <w:rsid w:val="00FF3C1E"/>
    <w:rsid w:val="00FF4778"/>
    <w:rsid w:val="00FF4C12"/>
    <w:rsid w:val="00FF524C"/>
    <w:rsid w:val="00FF57EA"/>
    <w:rsid w:val="00FF5915"/>
    <w:rsid w:val="00FF5D8C"/>
    <w:rsid w:val="00FF6019"/>
    <w:rsid w:val="00FF6020"/>
    <w:rsid w:val="00FF69DA"/>
    <w:rsid w:val="00FF6D3F"/>
    <w:rsid w:val="00FF707D"/>
    <w:rsid w:val="00FF7815"/>
    <w:rsid w:val="00FF7A64"/>
    <w:rsid w:val="00FF7B52"/>
    <w:rsid w:val="011E9DE1"/>
    <w:rsid w:val="011EF626"/>
    <w:rsid w:val="012BD440"/>
    <w:rsid w:val="013EB7FC"/>
    <w:rsid w:val="013F7184"/>
    <w:rsid w:val="0149C822"/>
    <w:rsid w:val="01574EA4"/>
    <w:rsid w:val="015BB45E"/>
    <w:rsid w:val="015C5405"/>
    <w:rsid w:val="0161838B"/>
    <w:rsid w:val="01622B15"/>
    <w:rsid w:val="016265E0"/>
    <w:rsid w:val="01662D31"/>
    <w:rsid w:val="017735FE"/>
    <w:rsid w:val="0182EAAA"/>
    <w:rsid w:val="0185EA24"/>
    <w:rsid w:val="01C060FC"/>
    <w:rsid w:val="01C1B961"/>
    <w:rsid w:val="01CCEC99"/>
    <w:rsid w:val="01E6E0BE"/>
    <w:rsid w:val="01F23291"/>
    <w:rsid w:val="01F33DAB"/>
    <w:rsid w:val="0208185A"/>
    <w:rsid w:val="0214ED95"/>
    <w:rsid w:val="021B7DA1"/>
    <w:rsid w:val="021E67C3"/>
    <w:rsid w:val="02520636"/>
    <w:rsid w:val="0256DC78"/>
    <w:rsid w:val="025E0EF7"/>
    <w:rsid w:val="026C9D35"/>
    <w:rsid w:val="0276EDE4"/>
    <w:rsid w:val="027974E0"/>
    <w:rsid w:val="02900380"/>
    <w:rsid w:val="02ADC71B"/>
    <w:rsid w:val="02B45404"/>
    <w:rsid w:val="02B50240"/>
    <w:rsid w:val="02C480B0"/>
    <w:rsid w:val="02C7F1F9"/>
    <w:rsid w:val="02D2D3B0"/>
    <w:rsid w:val="02E29540"/>
    <w:rsid w:val="02F3EFA8"/>
    <w:rsid w:val="02F861A8"/>
    <w:rsid w:val="032857AE"/>
    <w:rsid w:val="0336C14A"/>
    <w:rsid w:val="03435AD2"/>
    <w:rsid w:val="03531DD6"/>
    <w:rsid w:val="03856A4D"/>
    <w:rsid w:val="03A23059"/>
    <w:rsid w:val="03CF338A"/>
    <w:rsid w:val="03DB0F2A"/>
    <w:rsid w:val="03DEE96A"/>
    <w:rsid w:val="03FA5D9A"/>
    <w:rsid w:val="040B70DC"/>
    <w:rsid w:val="0414DE49"/>
    <w:rsid w:val="04346424"/>
    <w:rsid w:val="0446640D"/>
    <w:rsid w:val="0455D64D"/>
    <w:rsid w:val="045B58F0"/>
    <w:rsid w:val="0462BECE"/>
    <w:rsid w:val="0465C359"/>
    <w:rsid w:val="046CD431"/>
    <w:rsid w:val="046DB0DF"/>
    <w:rsid w:val="0484903C"/>
    <w:rsid w:val="04865769"/>
    <w:rsid w:val="04A97079"/>
    <w:rsid w:val="04AFF0F5"/>
    <w:rsid w:val="04BDDB9A"/>
    <w:rsid w:val="04C4280F"/>
    <w:rsid w:val="04CFE685"/>
    <w:rsid w:val="04DAB890"/>
    <w:rsid w:val="04DCC22D"/>
    <w:rsid w:val="04E1F9FE"/>
    <w:rsid w:val="04E47C80"/>
    <w:rsid w:val="04F1E2DA"/>
    <w:rsid w:val="04F45E9A"/>
    <w:rsid w:val="04F71478"/>
    <w:rsid w:val="04FADDA0"/>
    <w:rsid w:val="04FFBC1A"/>
    <w:rsid w:val="050D9A94"/>
    <w:rsid w:val="05191AD4"/>
    <w:rsid w:val="051B7FD1"/>
    <w:rsid w:val="052E4902"/>
    <w:rsid w:val="053E936E"/>
    <w:rsid w:val="0541C4F9"/>
    <w:rsid w:val="0543AA92"/>
    <w:rsid w:val="054D0905"/>
    <w:rsid w:val="0559BB3B"/>
    <w:rsid w:val="0565CF59"/>
    <w:rsid w:val="05857768"/>
    <w:rsid w:val="0589E86A"/>
    <w:rsid w:val="058CA531"/>
    <w:rsid w:val="058EF07B"/>
    <w:rsid w:val="05919B4D"/>
    <w:rsid w:val="059AFF65"/>
    <w:rsid w:val="05B8A44B"/>
    <w:rsid w:val="05BE8E37"/>
    <w:rsid w:val="05C52775"/>
    <w:rsid w:val="05FBBF90"/>
    <w:rsid w:val="06026AA7"/>
    <w:rsid w:val="060ED648"/>
    <w:rsid w:val="061990C9"/>
    <w:rsid w:val="0630026A"/>
    <w:rsid w:val="064C6C91"/>
    <w:rsid w:val="0657D92D"/>
    <w:rsid w:val="065EF0ED"/>
    <w:rsid w:val="067DC4DB"/>
    <w:rsid w:val="06913415"/>
    <w:rsid w:val="06AD5D94"/>
    <w:rsid w:val="06B29FAC"/>
    <w:rsid w:val="06BE6C91"/>
    <w:rsid w:val="06CA4BD3"/>
    <w:rsid w:val="06CD3674"/>
    <w:rsid w:val="06CD7F99"/>
    <w:rsid w:val="070054E5"/>
    <w:rsid w:val="0706BF42"/>
    <w:rsid w:val="070A94DC"/>
    <w:rsid w:val="07122C92"/>
    <w:rsid w:val="07203BAD"/>
    <w:rsid w:val="0727991E"/>
    <w:rsid w:val="072F8CC4"/>
    <w:rsid w:val="07528758"/>
    <w:rsid w:val="075C6841"/>
    <w:rsid w:val="07688703"/>
    <w:rsid w:val="076A4CD5"/>
    <w:rsid w:val="076CB912"/>
    <w:rsid w:val="07901459"/>
    <w:rsid w:val="07967DC0"/>
    <w:rsid w:val="07A1BFE7"/>
    <w:rsid w:val="07AAA6A9"/>
    <w:rsid w:val="07AE9A9F"/>
    <w:rsid w:val="07BA21EA"/>
    <w:rsid w:val="07C8831E"/>
    <w:rsid w:val="07CC372B"/>
    <w:rsid w:val="07D3DF7E"/>
    <w:rsid w:val="07E7586B"/>
    <w:rsid w:val="07EB9ADD"/>
    <w:rsid w:val="07FD8E4A"/>
    <w:rsid w:val="080CDE51"/>
    <w:rsid w:val="0811E5A6"/>
    <w:rsid w:val="081ADBDD"/>
    <w:rsid w:val="081BF397"/>
    <w:rsid w:val="0823B1EA"/>
    <w:rsid w:val="082984EE"/>
    <w:rsid w:val="082F4725"/>
    <w:rsid w:val="0838B7D4"/>
    <w:rsid w:val="08545422"/>
    <w:rsid w:val="086BA5AA"/>
    <w:rsid w:val="0878EF1D"/>
    <w:rsid w:val="087BC1D1"/>
    <w:rsid w:val="0880BC30"/>
    <w:rsid w:val="088130CC"/>
    <w:rsid w:val="0891DF55"/>
    <w:rsid w:val="089A5929"/>
    <w:rsid w:val="08A3D6DC"/>
    <w:rsid w:val="08B833C1"/>
    <w:rsid w:val="08BFE20B"/>
    <w:rsid w:val="08CB23AF"/>
    <w:rsid w:val="08DE95A9"/>
    <w:rsid w:val="08F109D0"/>
    <w:rsid w:val="08F9369D"/>
    <w:rsid w:val="08FDF9F9"/>
    <w:rsid w:val="090B7CF9"/>
    <w:rsid w:val="091A3753"/>
    <w:rsid w:val="092FC2A3"/>
    <w:rsid w:val="094DB5E4"/>
    <w:rsid w:val="09592810"/>
    <w:rsid w:val="096CB750"/>
    <w:rsid w:val="096DD75F"/>
    <w:rsid w:val="09756DBE"/>
    <w:rsid w:val="09802E49"/>
    <w:rsid w:val="0993DF90"/>
    <w:rsid w:val="099C11A5"/>
    <w:rsid w:val="099ED1EF"/>
    <w:rsid w:val="09A48AC3"/>
    <w:rsid w:val="09BB5699"/>
    <w:rsid w:val="09E463DC"/>
    <w:rsid w:val="09E6FDB3"/>
    <w:rsid w:val="09FCFA1F"/>
    <w:rsid w:val="0A325BD5"/>
    <w:rsid w:val="0A36267E"/>
    <w:rsid w:val="0A3B70FD"/>
    <w:rsid w:val="0A4AA81C"/>
    <w:rsid w:val="0A53C8F1"/>
    <w:rsid w:val="0A5C4E74"/>
    <w:rsid w:val="0A5E1480"/>
    <w:rsid w:val="0A640252"/>
    <w:rsid w:val="0A7E1DC8"/>
    <w:rsid w:val="0A87B180"/>
    <w:rsid w:val="0A901958"/>
    <w:rsid w:val="0A93FFDB"/>
    <w:rsid w:val="0A9ACDFD"/>
    <w:rsid w:val="0AB36F65"/>
    <w:rsid w:val="0AB48C9C"/>
    <w:rsid w:val="0ACE0F5E"/>
    <w:rsid w:val="0ADA686B"/>
    <w:rsid w:val="0ADCF263"/>
    <w:rsid w:val="0AF1C931"/>
    <w:rsid w:val="0AFCECE8"/>
    <w:rsid w:val="0B029B24"/>
    <w:rsid w:val="0B155D4B"/>
    <w:rsid w:val="0B1E4CE9"/>
    <w:rsid w:val="0B485C4D"/>
    <w:rsid w:val="0B55D541"/>
    <w:rsid w:val="0B5F9A85"/>
    <w:rsid w:val="0B6A8CF2"/>
    <w:rsid w:val="0B721190"/>
    <w:rsid w:val="0B79D3B5"/>
    <w:rsid w:val="0B7F157A"/>
    <w:rsid w:val="0BBB06C0"/>
    <w:rsid w:val="0BBD401F"/>
    <w:rsid w:val="0BCD2FB6"/>
    <w:rsid w:val="0BD7415E"/>
    <w:rsid w:val="0BFD4ED8"/>
    <w:rsid w:val="0BFDBBDC"/>
    <w:rsid w:val="0C0AC44E"/>
    <w:rsid w:val="0C0B4308"/>
    <w:rsid w:val="0C0D2A01"/>
    <w:rsid w:val="0C0EA79F"/>
    <w:rsid w:val="0C0F7FBB"/>
    <w:rsid w:val="0C11233E"/>
    <w:rsid w:val="0C2812F7"/>
    <w:rsid w:val="0C374763"/>
    <w:rsid w:val="0C3B1750"/>
    <w:rsid w:val="0C52BEA7"/>
    <w:rsid w:val="0C5A9DC1"/>
    <w:rsid w:val="0C60B9A8"/>
    <w:rsid w:val="0C641B89"/>
    <w:rsid w:val="0C6423EC"/>
    <w:rsid w:val="0C6D6D97"/>
    <w:rsid w:val="0C70725E"/>
    <w:rsid w:val="0C734B21"/>
    <w:rsid w:val="0C874B0C"/>
    <w:rsid w:val="0C8755E2"/>
    <w:rsid w:val="0C8DE738"/>
    <w:rsid w:val="0C9F3BA3"/>
    <w:rsid w:val="0CA1C8B4"/>
    <w:rsid w:val="0CC073E0"/>
    <w:rsid w:val="0CCEA960"/>
    <w:rsid w:val="0CE01F1A"/>
    <w:rsid w:val="0CE2BBE1"/>
    <w:rsid w:val="0D0229C1"/>
    <w:rsid w:val="0D15341F"/>
    <w:rsid w:val="0D291972"/>
    <w:rsid w:val="0D33AAAC"/>
    <w:rsid w:val="0D3AA09C"/>
    <w:rsid w:val="0D4DCA7C"/>
    <w:rsid w:val="0D57BB4D"/>
    <w:rsid w:val="0D57E44A"/>
    <w:rsid w:val="0D71A0F2"/>
    <w:rsid w:val="0D72E072"/>
    <w:rsid w:val="0D9F4714"/>
    <w:rsid w:val="0DBD1900"/>
    <w:rsid w:val="0DCBBF6E"/>
    <w:rsid w:val="0DD317C4"/>
    <w:rsid w:val="0DD7A82D"/>
    <w:rsid w:val="0E0F4675"/>
    <w:rsid w:val="0E248A25"/>
    <w:rsid w:val="0E464268"/>
    <w:rsid w:val="0E7D897F"/>
    <w:rsid w:val="0EA85A63"/>
    <w:rsid w:val="0EABB180"/>
    <w:rsid w:val="0EAFEA7A"/>
    <w:rsid w:val="0EB3F7C9"/>
    <w:rsid w:val="0EB8D35C"/>
    <w:rsid w:val="0EC835A7"/>
    <w:rsid w:val="0EE5C33E"/>
    <w:rsid w:val="0EE94A05"/>
    <w:rsid w:val="0EEF2DBB"/>
    <w:rsid w:val="0EFF6C25"/>
    <w:rsid w:val="0F088021"/>
    <w:rsid w:val="0F0DE066"/>
    <w:rsid w:val="0F16F2B5"/>
    <w:rsid w:val="0F2B04F1"/>
    <w:rsid w:val="0F455BAA"/>
    <w:rsid w:val="0F4773CD"/>
    <w:rsid w:val="0F57AACF"/>
    <w:rsid w:val="0F62E0CA"/>
    <w:rsid w:val="0F63F11B"/>
    <w:rsid w:val="0F72135D"/>
    <w:rsid w:val="0F84F057"/>
    <w:rsid w:val="0F8B6939"/>
    <w:rsid w:val="0F8D6766"/>
    <w:rsid w:val="0FA41B52"/>
    <w:rsid w:val="0FB50D53"/>
    <w:rsid w:val="0FB8C791"/>
    <w:rsid w:val="0FC66C61"/>
    <w:rsid w:val="0FD2160E"/>
    <w:rsid w:val="0FEDC102"/>
    <w:rsid w:val="0FF341F1"/>
    <w:rsid w:val="0FFD70E4"/>
    <w:rsid w:val="1004772F"/>
    <w:rsid w:val="100E3A8E"/>
    <w:rsid w:val="101041DA"/>
    <w:rsid w:val="101C21CF"/>
    <w:rsid w:val="101C953C"/>
    <w:rsid w:val="1028DD5A"/>
    <w:rsid w:val="103C1316"/>
    <w:rsid w:val="104ADF50"/>
    <w:rsid w:val="10648DF2"/>
    <w:rsid w:val="1073E24D"/>
    <w:rsid w:val="1081939F"/>
    <w:rsid w:val="108C42B1"/>
    <w:rsid w:val="10AC89EA"/>
    <w:rsid w:val="10B842EB"/>
    <w:rsid w:val="10CBB8A3"/>
    <w:rsid w:val="10D3CBDC"/>
    <w:rsid w:val="10D8AA95"/>
    <w:rsid w:val="10E5C44F"/>
    <w:rsid w:val="10F6921F"/>
    <w:rsid w:val="10FC8EB2"/>
    <w:rsid w:val="10FF4890"/>
    <w:rsid w:val="11009937"/>
    <w:rsid w:val="11022C41"/>
    <w:rsid w:val="110B34CB"/>
    <w:rsid w:val="110D12D8"/>
    <w:rsid w:val="111861B8"/>
    <w:rsid w:val="111B6CB2"/>
    <w:rsid w:val="111E1721"/>
    <w:rsid w:val="11207872"/>
    <w:rsid w:val="11378CAC"/>
    <w:rsid w:val="114BA913"/>
    <w:rsid w:val="114F79A9"/>
    <w:rsid w:val="11633783"/>
    <w:rsid w:val="1179D03F"/>
    <w:rsid w:val="118ACB51"/>
    <w:rsid w:val="119D04A7"/>
    <w:rsid w:val="11C9E3BD"/>
    <w:rsid w:val="11E13268"/>
    <w:rsid w:val="11E63FFB"/>
    <w:rsid w:val="11F2D2E3"/>
    <w:rsid w:val="11FE0261"/>
    <w:rsid w:val="12128125"/>
    <w:rsid w:val="1214D565"/>
    <w:rsid w:val="121D6400"/>
    <w:rsid w:val="123141ED"/>
    <w:rsid w:val="1266B7AA"/>
    <w:rsid w:val="1270E3C6"/>
    <w:rsid w:val="12730A4F"/>
    <w:rsid w:val="127A6FC3"/>
    <w:rsid w:val="127E0E13"/>
    <w:rsid w:val="1281B17B"/>
    <w:rsid w:val="128CC46B"/>
    <w:rsid w:val="12A47BBE"/>
    <w:rsid w:val="12A505F6"/>
    <w:rsid w:val="12ACA363"/>
    <w:rsid w:val="12B0B82F"/>
    <w:rsid w:val="12BA4A2A"/>
    <w:rsid w:val="12CA3646"/>
    <w:rsid w:val="12D35D0D"/>
    <w:rsid w:val="12E5D73A"/>
    <w:rsid w:val="12ED11F1"/>
    <w:rsid w:val="12F338EE"/>
    <w:rsid w:val="12FA2660"/>
    <w:rsid w:val="12FF07E4"/>
    <w:rsid w:val="1318FEA5"/>
    <w:rsid w:val="13228036"/>
    <w:rsid w:val="13242C32"/>
    <w:rsid w:val="1327DAD8"/>
    <w:rsid w:val="133989C5"/>
    <w:rsid w:val="133AFFEB"/>
    <w:rsid w:val="1360E726"/>
    <w:rsid w:val="1367C85B"/>
    <w:rsid w:val="136BA1CA"/>
    <w:rsid w:val="13743066"/>
    <w:rsid w:val="137A3B30"/>
    <w:rsid w:val="137B205F"/>
    <w:rsid w:val="1398767C"/>
    <w:rsid w:val="139B3503"/>
    <w:rsid w:val="13B111B7"/>
    <w:rsid w:val="13B37326"/>
    <w:rsid w:val="13BDB4B0"/>
    <w:rsid w:val="13EFC92C"/>
    <w:rsid w:val="13F26535"/>
    <w:rsid w:val="13F28CDE"/>
    <w:rsid w:val="13F72527"/>
    <w:rsid w:val="1401016C"/>
    <w:rsid w:val="14234BE1"/>
    <w:rsid w:val="14351E16"/>
    <w:rsid w:val="1443CEEE"/>
    <w:rsid w:val="144D7C25"/>
    <w:rsid w:val="1452FBF4"/>
    <w:rsid w:val="1456400C"/>
    <w:rsid w:val="1470CCB1"/>
    <w:rsid w:val="148886C7"/>
    <w:rsid w:val="148A4845"/>
    <w:rsid w:val="1491252B"/>
    <w:rsid w:val="14999ACF"/>
    <w:rsid w:val="14A41A2E"/>
    <w:rsid w:val="14B0BE03"/>
    <w:rsid w:val="14E56681"/>
    <w:rsid w:val="14F78814"/>
    <w:rsid w:val="14F98832"/>
    <w:rsid w:val="14FA9B53"/>
    <w:rsid w:val="14FF669A"/>
    <w:rsid w:val="150DDCE4"/>
    <w:rsid w:val="150F985C"/>
    <w:rsid w:val="153446DD"/>
    <w:rsid w:val="153929B6"/>
    <w:rsid w:val="15426993"/>
    <w:rsid w:val="1564685A"/>
    <w:rsid w:val="157D9E76"/>
    <w:rsid w:val="1584A05D"/>
    <w:rsid w:val="159DE69B"/>
    <w:rsid w:val="15B18D94"/>
    <w:rsid w:val="15B2F0D5"/>
    <w:rsid w:val="15BDC30C"/>
    <w:rsid w:val="15D340EF"/>
    <w:rsid w:val="15E08E2E"/>
    <w:rsid w:val="16027D68"/>
    <w:rsid w:val="16041BAD"/>
    <w:rsid w:val="160CF9AA"/>
    <w:rsid w:val="1616FADA"/>
    <w:rsid w:val="161D3E14"/>
    <w:rsid w:val="1628943E"/>
    <w:rsid w:val="16299006"/>
    <w:rsid w:val="163250E7"/>
    <w:rsid w:val="1635BFCE"/>
    <w:rsid w:val="16509F67"/>
    <w:rsid w:val="165D6F09"/>
    <w:rsid w:val="166CB7FB"/>
    <w:rsid w:val="169035A2"/>
    <w:rsid w:val="169BBA2F"/>
    <w:rsid w:val="16A3579B"/>
    <w:rsid w:val="16ABDED3"/>
    <w:rsid w:val="16BFE45B"/>
    <w:rsid w:val="16C3CF14"/>
    <w:rsid w:val="16DA84B8"/>
    <w:rsid w:val="16DC9206"/>
    <w:rsid w:val="16FB2466"/>
    <w:rsid w:val="170D05FC"/>
    <w:rsid w:val="1710563E"/>
    <w:rsid w:val="172049C8"/>
    <w:rsid w:val="1722C703"/>
    <w:rsid w:val="172A604C"/>
    <w:rsid w:val="173B6503"/>
    <w:rsid w:val="17537494"/>
    <w:rsid w:val="17621B22"/>
    <w:rsid w:val="1767ECA7"/>
    <w:rsid w:val="176CEAEA"/>
    <w:rsid w:val="1778A35F"/>
    <w:rsid w:val="1781B8DE"/>
    <w:rsid w:val="178BF480"/>
    <w:rsid w:val="1793EAF6"/>
    <w:rsid w:val="17988BC5"/>
    <w:rsid w:val="179ABD21"/>
    <w:rsid w:val="17A261F8"/>
    <w:rsid w:val="17BC70B8"/>
    <w:rsid w:val="17D8A622"/>
    <w:rsid w:val="17DC46C9"/>
    <w:rsid w:val="17E3F288"/>
    <w:rsid w:val="17EAD708"/>
    <w:rsid w:val="181DCECC"/>
    <w:rsid w:val="181F74CA"/>
    <w:rsid w:val="1829DB5E"/>
    <w:rsid w:val="18630688"/>
    <w:rsid w:val="186D93BD"/>
    <w:rsid w:val="186D96BC"/>
    <w:rsid w:val="1892E37D"/>
    <w:rsid w:val="18961001"/>
    <w:rsid w:val="18A62473"/>
    <w:rsid w:val="18AAE550"/>
    <w:rsid w:val="18B48E04"/>
    <w:rsid w:val="18B7B9EE"/>
    <w:rsid w:val="18C73C5C"/>
    <w:rsid w:val="18D51F47"/>
    <w:rsid w:val="18D68349"/>
    <w:rsid w:val="18D9C79A"/>
    <w:rsid w:val="18E0D9D7"/>
    <w:rsid w:val="18F726D4"/>
    <w:rsid w:val="192AA515"/>
    <w:rsid w:val="193CF3A0"/>
    <w:rsid w:val="19472C62"/>
    <w:rsid w:val="197B91CE"/>
    <w:rsid w:val="1985B47C"/>
    <w:rsid w:val="198674F1"/>
    <w:rsid w:val="19891A9A"/>
    <w:rsid w:val="198CE567"/>
    <w:rsid w:val="19A5EC0A"/>
    <w:rsid w:val="19B756A9"/>
    <w:rsid w:val="19CB4B3C"/>
    <w:rsid w:val="19D30BC7"/>
    <w:rsid w:val="19EE2E08"/>
    <w:rsid w:val="19EFCD9D"/>
    <w:rsid w:val="19F9A4FC"/>
    <w:rsid w:val="19FFFCBF"/>
    <w:rsid w:val="1A310C7F"/>
    <w:rsid w:val="1A3D58A7"/>
    <w:rsid w:val="1A4A2093"/>
    <w:rsid w:val="1A4B3A02"/>
    <w:rsid w:val="1A59EB7F"/>
    <w:rsid w:val="1A66DFF2"/>
    <w:rsid w:val="1A6863C0"/>
    <w:rsid w:val="1A6BE8A0"/>
    <w:rsid w:val="1A6E2289"/>
    <w:rsid w:val="1ABE399B"/>
    <w:rsid w:val="1ACD7089"/>
    <w:rsid w:val="1AD4723C"/>
    <w:rsid w:val="1AE218AC"/>
    <w:rsid w:val="1AE904BA"/>
    <w:rsid w:val="1B216498"/>
    <w:rsid w:val="1B229427"/>
    <w:rsid w:val="1B3850AA"/>
    <w:rsid w:val="1B38D503"/>
    <w:rsid w:val="1B503DF3"/>
    <w:rsid w:val="1B6937B7"/>
    <w:rsid w:val="1B6AE512"/>
    <w:rsid w:val="1B702FF8"/>
    <w:rsid w:val="1B74C388"/>
    <w:rsid w:val="1B8152BC"/>
    <w:rsid w:val="1B89FE69"/>
    <w:rsid w:val="1B91C98B"/>
    <w:rsid w:val="1B98300A"/>
    <w:rsid w:val="1B9BC063"/>
    <w:rsid w:val="1BB5DD2B"/>
    <w:rsid w:val="1BBC0BEF"/>
    <w:rsid w:val="1BBCB850"/>
    <w:rsid w:val="1BC0112B"/>
    <w:rsid w:val="1BC0C6F7"/>
    <w:rsid w:val="1BDFB0D0"/>
    <w:rsid w:val="1BEEE442"/>
    <w:rsid w:val="1BF39DD7"/>
    <w:rsid w:val="1BF528D5"/>
    <w:rsid w:val="1BF699D7"/>
    <w:rsid w:val="1C162E72"/>
    <w:rsid w:val="1C19D069"/>
    <w:rsid w:val="1C25BBF9"/>
    <w:rsid w:val="1C399407"/>
    <w:rsid w:val="1C4F17FD"/>
    <w:rsid w:val="1C7116A4"/>
    <w:rsid w:val="1C7BA233"/>
    <w:rsid w:val="1C80C95C"/>
    <w:rsid w:val="1C8CA010"/>
    <w:rsid w:val="1CA6B2C0"/>
    <w:rsid w:val="1CAA06BD"/>
    <w:rsid w:val="1CB83969"/>
    <w:rsid w:val="1CBA4048"/>
    <w:rsid w:val="1CD53DEF"/>
    <w:rsid w:val="1CDC1FA0"/>
    <w:rsid w:val="1D1F75B6"/>
    <w:rsid w:val="1D21B239"/>
    <w:rsid w:val="1D44B2B1"/>
    <w:rsid w:val="1D46FBCB"/>
    <w:rsid w:val="1D4F7E05"/>
    <w:rsid w:val="1D8786F9"/>
    <w:rsid w:val="1D88542C"/>
    <w:rsid w:val="1D93C675"/>
    <w:rsid w:val="1DB43EE7"/>
    <w:rsid w:val="1DC48BE3"/>
    <w:rsid w:val="1DD1325F"/>
    <w:rsid w:val="1DD26A57"/>
    <w:rsid w:val="1DD5ABAD"/>
    <w:rsid w:val="1DE4B9AD"/>
    <w:rsid w:val="1E033833"/>
    <w:rsid w:val="1E09C882"/>
    <w:rsid w:val="1E1148E0"/>
    <w:rsid w:val="1E118E92"/>
    <w:rsid w:val="1E1591C0"/>
    <w:rsid w:val="1E1FFBFE"/>
    <w:rsid w:val="1E27D0F3"/>
    <w:rsid w:val="1E43CE56"/>
    <w:rsid w:val="1E69DE1C"/>
    <w:rsid w:val="1E96FFA9"/>
    <w:rsid w:val="1E98A74F"/>
    <w:rsid w:val="1E9F100A"/>
    <w:rsid w:val="1EA67CEA"/>
    <w:rsid w:val="1EA9D374"/>
    <w:rsid w:val="1EAA2958"/>
    <w:rsid w:val="1EC09844"/>
    <w:rsid w:val="1ED0F114"/>
    <w:rsid w:val="1EDDB10A"/>
    <w:rsid w:val="1EE15842"/>
    <w:rsid w:val="1EE9EDEB"/>
    <w:rsid w:val="1EF16185"/>
    <w:rsid w:val="1EF7E820"/>
    <w:rsid w:val="1F060350"/>
    <w:rsid w:val="1F0E83A0"/>
    <w:rsid w:val="1F1CB72C"/>
    <w:rsid w:val="1F20BEC9"/>
    <w:rsid w:val="1F3920DB"/>
    <w:rsid w:val="1F3A2DC4"/>
    <w:rsid w:val="1F3AAB2B"/>
    <w:rsid w:val="1F440017"/>
    <w:rsid w:val="1F4CBFB5"/>
    <w:rsid w:val="1F51AD29"/>
    <w:rsid w:val="1F5E31A4"/>
    <w:rsid w:val="1F64660E"/>
    <w:rsid w:val="1F727B86"/>
    <w:rsid w:val="1F83FB3E"/>
    <w:rsid w:val="1F8EAB1F"/>
    <w:rsid w:val="1F975CC0"/>
    <w:rsid w:val="1F98B7B8"/>
    <w:rsid w:val="1F9BB078"/>
    <w:rsid w:val="1FC68750"/>
    <w:rsid w:val="1FCF18F2"/>
    <w:rsid w:val="1FE04B77"/>
    <w:rsid w:val="1FF5D0BD"/>
    <w:rsid w:val="2010859A"/>
    <w:rsid w:val="20115E52"/>
    <w:rsid w:val="201A1FFF"/>
    <w:rsid w:val="201AAF63"/>
    <w:rsid w:val="20210062"/>
    <w:rsid w:val="2048F527"/>
    <w:rsid w:val="205B73F2"/>
    <w:rsid w:val="206A5219"/>
    <w:rsid w:val="206AC87C"/>
    <w:rsid w:val="20746309"/>
    <w:rsid w:val="2094AEC7"/>
    <w:rsid w:val="209A477A"/>
    <w:rsid w:val="20A2F4F2"/>
    <w:rsid w:val="20A3FBB0"/>
    <w:rsid w:val="20B34C37"/>
    <w:rsid w:val="20B61C39"/>
    <w:rsid w:val="20BD5386"/>
    <w:rsid w:val="20CD2749"/>
    <w:rsid w:val="20D0124B"/>
    <w:rsid w:val="20D2BD26"/>
    <w:rsid w:val="20D6C747"/>
    <w:rsid w:val="20E9A148"/>
    <w:rsid w:val="20F6CE06"/>
    <w:rsid w:val="21088EF5"/>
    <w:rsid w:val="2111A021"/>
    <w:rsid w:val="2118D00D"/>
    <w:rsid w:val="2132A51B"/>
    <w:rsid w:val="21760D26"/>
    <w:rsid w:val="217F0348"/>
    <w:rsid w:val="21815DD0"/>
    <w:rsid w:val="21967509"/>
    <w:rsid w:val="219F7CAB"/>
    <w:rsid w:val="21BE069A"/>
    <w:rsid w:val="21C65CFD"/>
    <w:rsid w:val="21C9598C"/>
    <w:rsid w:val="21CA2FAB"/>
    <w:rsid w:val="21D4F307"/>
    <w:rsid w:val="21EE6C0C"/>
    <w:rsid w:val="21F733B0"/>
    <w:rsid w:val="21FE37F1"/>
    <w:rsid w:val="2211B4C2"/>
    <w:rsid w:val="22271D69"/>
    <w:rsid w:val="2242474F"/>
    <w:rsid w:val="22455D3C"/>
    <w:rsid w:val="224DA347"/>
    <w:rsid w:val="224E9BC9"/>
    <w:rsid w:val="225FBFAE"/>
    <w:rsid w:val="2264672C"/>
    <w:rsid w:val="22898D6F"/>
    <w:rsid w:val="2290745D"/>
    <w:rsid w:val="22947C15"/>
    <w:rsid w:val="229D520C"/>
    <w:rsid w:val="22A45F56"/>
    <w:rsid w:val="22B08112"/>
    <w:rsid w:val="22C89EC3"/>
    <w:rsid w:val="22CA5157"/>
    <w:rsid w:val="22CE2CAA"/>
    <w:rsid w:val="22CFDA73"/>
    <w:rsid w:val="22E0D1D0"/>
    <w:rsid w:val="23095CAC"/>
    <w:rsid w:val="230D5EF3"/>
    <w:rsid w:val="231F5D0D"/>
    <w:rsid w:val="2350699F"/>
    <w:rsid w:val="236DE3EB"/>
    <w:rsid w:val="23716AEA"/>
    <w:rsid w:val="2377D307"/>
    <w:rsid w:val="237EF876"/>
    <w:rsid w:val="2391623D"/>
    <w:rsid w:val="239548E0"/>
    <w:rsid w:val="2396D519"/>
    <w:rsid w:val="23986A72"/>
    <w:rsid w:val="23A0D9BA"/>
    <w:rsid w:val="23B7089F"/>
    <w:rsid w:val="23F507F0"/>
    <w:rsid w:val="23FEF3C6"/>
    <w:rsid w:val="2413A2C9"/>
    <w:rsid w:val="2425506C"/>
    <w:rsid w:val="2431748E"/>
    <w:rsid w:val="243197BB"/>
    <w:rsid w:val="24335451"/>
    <w:rsid w:val="24402FB7"/>
    <w:rsid w:val="2448A925"/>
    <w:rsid w:val="24526802"/>
    <w:rsid w:val="2459C396"/>
    <w:rsid w:val="2460DB41"/>
    <w:rsid w:val="249FB8EB"/>
    <w:rsid w:val="24D2E056"/>
    <w:rsid w:val="24EC042E"/>
    <w:rsid w:val="24ECF943"/>
    <w:rsid w:val="2543A6B0"/>
    <w:rsid w:val="2546CA50"/>
    <w:rsid w:val="2547057B"/>
    <w:rsid w:val="25505136"/>
    <w:rsid w:val="255AF5EB"/>
    <w:rsid w:val="256A7544"/>
    <w:rsid w:val="2579E811"/>
    <w:rsid w:val="257CB8F9"/>
    <w:rsid w:val="25819BCA"/>
    <w:rsid w:val="2586E0F3"/>
    <w:rsid w:val="258B94D7"/>
    <w:rsid w:val="25948BEB"/>
    <w:rsid w:val="259659E3"/>
    <w:rsid w:val="25A3AF56"/>
    <w:rsid w:val="25EC4D4A"/>
    <w:rsid w:val="25F07009"/>
    <w:rsid w:val="260892C7"/>
    <w:rsid w:val="26139F62"/>
    <w:rsid w:val="261E89FE"/>
    <w:rsid w:val="261F6E91"/>
    <w:rsid w:val="26382CE3"/>
    <w:rsid w:val="2638FC24"/>
    <w:rsid w:val="26517DD0"/>
    <w:rsid w:val="2659B23D"/>
    <w:rsid w:val="26919A50"/>
    <w:rsid w:val="26ACB720"/>
    <w:rsid w:val="26B7F7CC"/>
    <w:rsid w:val="26BE8500"/>
    <w:rsid w:val="26BF8F2F"/>
    <w:rsid w:val="26C680A6"/>
    <w:rsid w:val="26DC977F"/>
    <w:rsid w:val="26F73B0D"/>
    <w:rsid w:val="26FCDD79"/>
    <w:rsid w:val="2710636A"/>
    <w:rsid w:val="271D6C2B"/>
    <w:rsid w:val="272C0CF7"/>
    <w:rsid w:val="2753C4C8"/>
    <w:rsid w:val="275A0F06"/>
    <w:rsid w:val="275FD6E0"/>
    <w:rsid w:val="276344F9"/>
    <w:rsid w:val="278AE1C4"/>
    <w:rsid w:val="27AF0CF3"/>
    <w:rsid w:val="27B061B2"/>
    <w:rsid w:val="27C21215"/>
    <w:rsid w:val="27C5967A"/>
    <w:rsid w:val="27CAD32A"/>
    <w:rsid w:val="27CEA5A4"/>
    <w:rsid w:val="27D0C27D"/>
    <w:rsid w:val="27EE8D9B"/>
    <w:rsid w:val="27F1B4DB"/>
    <w:rsid w:val="27F7A72C"/>
    <w:rsid w:val="28154503"/>
    <w:rsid w:val="283268A7"/>
    <w:rsid w:val="28387E0B"/>
    <w:rsid w:val="2840DFD0"/>
    <w:rsid w:val="284218A6"/>
    <w:rsid w:val="285BBE26"/>
    <w:rsid w:val="28672CD1"/>
    <w:rsid w:val="287561FA"/>
    <w:rsid w:val="28803581"/>
    <w:rsid w:val="2883F9E6"/>
    <w:rsid w:val="28881605"/>
    <w:rsid w:val="289C4A57"/>
    <w:rsid w:val="28AC2EF5"/>
    <w:rsid w:val="28B562DA"/>
    <w:rsid w:val="28BE8A2C"/>
    <w:rsid w:val="28C1714E"/>
    <w:rsid w:val="28E713EC"/>
    <w:rsid w:val="28F3B871"/>
    <w:rsid w:val="28F75AB7"/>
    <w:rsid w:val="290C00BB"/>
    <w:rsid w:val="292DA07B"/>
    <w:rsid w:val="292DD3A7"/>
    <w:rsid w:val="293200E7"/>
    <w:rsid w:val="293C490D"/>
    <w:rsid w:val="294B986F"/>
    <w:rsid w:val="295350F3"/>
    <w:rsid w:val="296E5207"/>
    <w:rsid w:val="2989B6BB"/>
    <w:rsid w:val="29BF49DE"/>
    <w:rsid w:val="29D6AA65"/>
    <w:rsid w:val="29E1DA10"/>
    <w:rsid w:val="29EC6D5C"/>
    <w:rsid w:val="29EE2C89"/>
    <w:rsid w:val="2A07E100"/>
    <w:rsid w:val="2A367D26"/>
    <w:rsid w:val="2A48042C"/>
    <w:rsid w:val="2A48837A"/>
    <w:rsid w:val="2A5D624F"/>
    <w:rsid w:val="2A622F3C"/>
    <w:rsid w:val="2A7A15BC"/>
    <w:rsid w:val="2A8A8E0E"/>
    <w:rsid w:val="2AC048A7"/>
    <w:rsid w:val="2AC07E00"/>
    <w:rsid w:val="2AD92627"/>
    <w:rsid w:val="2ADE063D"/>
    <w:rsid w:val="2B0A40AE"/>
    <w:rsid w:val="2B1504D3"/>
    <w:rsid w:val="2B1E6BCA"/>
    <w:rsid w:val="2B2418BD"/>
    <w:rsid w:val="2B540F3E"/>
    <w:rsid w:val="2B6A3C3E"/>
    <w:rsid w:val="2B7CAD3A"/>
    <w:rsid w:val="2B81D349"/>
    <w:rsid w:val="2B9ED7EA"/>
    <w:rsid w:val="2BA98F75"/>
    <w:rsid w:val="2BD56C67"/>
    <w:rsid w:val="2BF1171B"/>
    <w:rsid w:val="2BFCC81A"/>
    <w:rsid w:val="2C0F830C"/>
    <w:rsid w:val="2C137393"/>
    <w:rsid w:val="2C195EE5"/>
    <w:rsid w:val="2C48DC78"/>
    <w:rsid w:val="2C5E828C"/>
    <w:rsid w:val="2C5FCB32"/>
    <w:rsid w:val="2C7376DE"/>
    <w:rsid w:val="2C76B333"/>
    <w:rsid w:val="2C903574"/>
    <w:rsid w:val="2C951AB1"/>
    <w:rsid w:val="2C98512A"/>
    <w:rsid w:val="2CA9824F"/>
    <w:rsid w:val="2CB50300"/>
    <w:rsid w:val="2CBF64CF"/>
    <w:rsid w:val="2CCD1D7D"/>
    <w:rsid w:val="2CCEEFFB"/>
    <w:rsid w:val="2CD9ECF6"/>
    <w:rsid w:val="2CEE1295"/>
    <w:rsid w:val="2CEECDC6"/>
    <w:rsid w:val="2CF7821C"/>
    <w:rsid w:val="2D022E54"/>
    <w:rsid w:val="2D08638E"/>
    <w:rsid w:val="2D097EAF"/>
    <w:rsid w:val="2D14D93C"/>
    <w:rsid w:val="2D1AB389"/>
    <w:rsid w:val="2D1B64DC"/>
    <w:rsid w:val="2D1C0B91"/>
    <w:rsid w:val="2D23DA95"/>
    <w:rsid w:val="2D3DE243"/>
    <w:rsid w:val="2D41C37F"/>
    <w:rsid w:val="2D46A258"/>
    <w:rsid w:val="2D53078B"/>
    <w:rsid w:val="2D78E8F3"/>
    <w:rsid w:val="2D7DFE13"/>
    <w:rsid w:val="2D7FFD14"/>
    <w:rsid w:val="2D851337"/>
    <w:rsid w:val="2DAD3C7A"/>
    <w:rsid w:val="2DC5DAFE"/>
    <w:rsid w:val="2DD25570"/>
    <w:rsid w:val="2DDB5A35"/>
    <w:rsid w:val="2DDEE478"/>
    <w:rsid w:val="2DF40E36"/>
    <w:rsid w:val="2DF48749"/>
    <w:rsid w:val="2DFF1D0C"/>
    <w:rsid w:val="2E0A7ECB"/>
    <w:rsid w:val="2E2BF069"/>
    <w:rsid w:val="2E35B29B"/>
    <w:rsid w:val="2E3C9E30"/>
    <w:rsid w:val="2E478761"/>
    <w:rsid w:val="2E493FC6"/>
    <w:rsid w:val="2E53D7C7"/>
    <w:rsid w:val="2E596725"/>
    <w:rsid w:val="2E5F948C"/>
    <w:rsid w:val="2E65B868"/>
    <w:rsid w:val="2E6F3549"/>
    <w:rsid w:val="2E9196C6"/>
    <w:rsid w:val="2EB60B49"/>
    <w:rsid w:val="2EB86807"/>
    <w:rsid w:val="2EB8BE64"/>
    <w:rsid w:val="2EC82483"/>
    <w:rsid w:val="2ECBDE8F"/>
    <w:rsid w:val="2ED89522"/>
    <w:rsid w:val="2EE0E629"/>
    <w:rsid w:val="2EEDA5B7"/>
    <w:rsid w:val="2EEDB18B"/>
    <w:rsid w:val="2EF17DBA"/>
    <w:rsid w:val="2EF4A673"/>
    <w:rsid w:val="2EF7B506"/>
    <w:rsid w:val="2F0A96ED"/>
    <w:rsid w:val="2F14AE13"/>
    <w:rsid w:val="2F2DE240"/>
    <w:rsid w:val="2F538381"/>
    <w:rsid w:val="2F5537D3"/>
    <w:rsid w:val="2F68BBBE"/>
    <w:rsid w:val="2F766385"/>
    <w:rsid w:val="2F9128D8"/>
    <w:rsid w:val="2FA3DD4C"/>
    <w:rsid w:val="2FC82558"/>
    <w:rsid w:val="2FD1E9BF"/>
    <w:rsid w:val="2FE26892"/>
    <w:rsid w:val="3018CC3C"/>
    <w:rsid w:val="3035AD54"/>
    <w:rsid w:val="3056023D"/>
    <w:rsid w:val="3056BCE8"/>
    <w:rsid w:val="3063E60E"/>
    <w:rsid w:val="307B2DFA"/>
    <w:rsid w:val="307C9F1F"/>
    <w:rsid w:val="308C501F"/>
    <w:rsid w:val="3098A191"/>
    <w:rsid w:val="30CD6074"/>
    <w:rsid w:val="30D15A89"/>
    <w:rsid w:val="30D41BAE"/>
    <w:rsid w:val="30E211F9"/>
    <w:rsid w:val="3118EFF3"/>
    <w:rsid w:val="314D86C5"/>
    <w:rsid w:val="31758D2C"/>
    <w:rsid w:val="3184F730"/>
    <w:rsid w:val="3188BC3A"/>
    <w:rsid w:val="31A83403"/>
    <w:rsid w:val="31B242C6"/>
    <w:rsid w:val="31BE821E"/>
    <w:rsid w:val="31CFC2D1"/>
    <w:rsid w:val="31DED525"/>
    <w:rsid w:val="31E8B1E5"/>
    <w:rsid w:val="31F54ECD"/>
    <w:rsid w:val="320885D5"/>
    <w:rsid w:val="321434A7"/>
    <w:rsid w:val="321A5056"/>
    <w:rsid w:val="3236B658"/>
    <w:rsid w:val="326E40AC"/>
    <w:rsid w:val="3274DA61"/>
    <w:rsid w:val="327B1156"/>
    <w:rsid w:val="3290C884"/>
    <w:rsid w:val="3292D886"/>
    <w:rsid w:val="32A03DEA"/>
    <w:rsid w:val="32B7E434"/>
    <w:rsid w:val="32C03B9D"/>
    <w:rsid w:val="32C642DE"/>
    <w:rsid w:val="32DD21DB"/>
    <w:rsid w:val="32DFE6B3"/>
    <w:rsid w:val="32EB9364"/>
    <w:rsid w:val="332A3F0B"/>
    <w:rsid w:val="33321893"/>
    <w:rsid w:val="33449BFF"/>
    <w:rsid w:val="3347340A"/>
    <w:rsid w:val="335672E5"/>
    <w:rsid w:val="335E7CDE"/>
    <w:rsid w:val="33746AE2"/>
    <w:rsid w:val="3399F55D"/>
    <w:rsid w:val="339CF557"/>
    <w:rsid w:val="33A4FDE4"/>
    <w:rsid w:val="33A7F8FA"/>
    <w:rsid w:val="33B67D5F"/>
    <w:rsid w:val="33B961F3"/>
    <w:rsid w:val="33D5D79C"/>
    <w:rsid w:val="33DDAD9E"/>
    <w:rsid w:val="33EDD68F"/>
    <w:rsid w:val="33EEE672"/>
    <w:rsid w:val="33F40F51"/>
    <w:rsid w:val="340B264F"/>
    <w:rsid w:val="340ED477"/>
    <w:rsid w:val="34153245"/>
    <w:rsid w:val="341F1AB3"/>
    <w:rsid w:val="3436EC71"/>
    <w:rsid w:val="344450F0"/>
    <w:rsid w:val="34519B15"/>
    <w:rsid w:val="346DB0BF"/>
    <w:rsid w:val="346DD0D3"/>
    <w:rsid w:val="3474B7B7"/>
    <w:rsid w:val="348F7550"/>
    <w:rsid w:val="34910115"/>
    <w:rsid w:val="34A98030"/>
    <w:rsid w:val="34AF5815"/>
    <w:rsid w:val="34CDCC8F"/>
    <w:rsid w:val="34FDA871"/>
    <w:rsid w:val="350DB02C"/>
    <w:rsid w:val="35236098"/>
    <w:rsid w:val="35545C44"/>
    <w:rsid w:val="3555AC91"/>
    <w:rsid w:val="3556F284"/>
    <w:rsid w:val="357F1B29"/>
    <w:rsid w:val="358AB6D3"/>
    <w:rsid w:val="359BC9DF"/>
    <w:rsid w:val="35AB4AE3"/>
    <w:rsid w:val="35C2C505"/>
    <w:rsid w:val="35DE9C4B"/>
    <w:rsid w:val="35E1A052"/>
    <w:rsid w:val="36070AAA"/>
    <w:rsid w:val="3612FD31"/>
    <w:rsid w:val="3616CB06"/>
    <w:rsid w:val="361C06E0"/>
    <w:rsid w:val="36260E28"/>
    <w:rsid w:val="362C3189"/>
    <w:rsid w:val="363BFCDD"/>
    <w:rsid w:val="363FD4DC"/>
    <w:rsid w:val="3653316A"/>
    <w:rsid w:val="3653C8E2"/>
    <w:rsid w:val="366AA671"/>
    <w:rsid w:val="366CB2FC"/>
    <w:rsid w:val="367F90E0"/>
    <w:rsid w:val="368081F0"/>
    <w:rsid w:val="368D15F2"/>
    <w:rsid w:val="3690327C"/>
    <w:rsid w:val="369EB126"/>
    <w:rsid w:val="36B4C8C2"/>
    <w:rsid w:val="36C56126"/>
    <w:rsid w:val="36E33945"/>
    <w:rsid w:val="36FEE4E1"/>
    <w:rsid w:val="37031409"/>
    <w:rsid w:val="370E4429"/>
    <w:rsid w:val="3710B378"/>
    <w:rsid w:val="3757ABB1"/>
    <w:rsid w:val="375C99F5"/>
    <w:rsid w:val="37AE3F02"/>
    <w:rsid w:val="37C4E376"/>
    <w:rsid w:val="37DB8C6F"/>
    <w:rsid w:val="37ED71D2"/>
    <w:rsid w:val="38090F50"/>
    <w:rsid w:val="380D0E95"/>
    <w:rsid w:val="3810D053"/>
    <w:rsid w:val="3821F0E5"/>
    <w:rsid w:val="382E2A6E"/>
    <w:rsid w:val="3832D168"/>
    <w:rsid w:val="383EA435"/>
    <w:rsid w:val="3848DFFE"/>
    <w:rsid w:val="385516B2"/>
    <w:rsid w:val="386C8360"/>
    <w:rsid w:val="386CEB51"/>
    <w:rsid w:val="38742CEA"/>
    <w:rsid w:val="387A46B9"/>
    <w:rsid w:val="38857B3F"/>
    <w:rsid w:val="389383A3"/>
    <w:rsid w:val="389736BA"/>
    <w:rsid w:val="38A0A189"/>
    <w:rsid w:val="38D79DE8"/>
    <w:rsid w:val="38DA36A7"/>
    <w:rsid w:val="38F08003"/>
    <w:rsid w:val="38F70819"/>
    <w:rsid w:val="38F8970C"/>
    <w:rsid w:val="38FAC53D"/>
    <w:rsid w:val="38FDC940"/>
    <w:rsid w:val="3903D5FF"/>
    <w:rsid w:val="391A4A0E"/>
    <w:rsid w:val="391C425C"/>
    <w:rsid w:val="395555CD"/>
    <w:rsid w:val="395F67FC"/>
    <w:rsid w:val="396B71E5"/>
    <w:rsid w:val="3972F3A6"/>
    <w:rsid w:val="39779FDE"/>
    <w:rsid w:val="398C819D"/>
    <w:rsid w:val="39A16169"/>
    <w:rsid w:val="39ACA0B4"/>
    <w:rsid w:val="39AFD93A"/>
    <w:rsid w:val="39BAFB98"/>
    <w:rsid w:val="39C0D69A"/>
    <w:rsid w:val="39C46710"/>
    <w:rsid w:val="39C841DB"/>
    <w:rsid w:val="39D160AC"/>
    <w:rsid w:val="39F33F54"/>
    <w:rsid w:val="39F95CFF"/>
    <w:rsid w:val="39FDEDFB"/>
    <w:rsid w:val="3A215619"/>
    <w:rsid w:val="3A21E950"/>
    <w:rsid w:val="3A44FF99"/>
    <w:rsid w:val="3A54FD86"/>
    <w:rsid w:val="3A5AF141"/>
    <w:rsid w:val="3A813496"/>
    <w:rsid w:val="3AAEBE5E"/>
    <w:rsid w:val="3ADA9C3B"/>
    <w:rsid w:val="3ADD02E7"/>
    <w:rsid w:val="3AE3F661"/>
    <w:rsid w:val="3AF9A458"/>
    <w:rsid w:val="3B0053F4"/>
    <w:rsid w:val="3B0EC327"/>
    <w:rsid w:val="3B1D72F7"/>
    <w:rsid w:val="3B2CE41B"/>
    <w:rsid w:val="3B40B012"/>
    <w:rsid w:val="3B412E33"/>
    <w:rsid w:val="3B51D00A"/>
    <w:rsid w:val="3B606477"/>
    <w:rsid w:val="3B61AE46"/>
    <w:rsid w:val="3B623C3A"/>
    <w:rsid w:val="3B63C5D1"/>
    <w:rsid w:val="3B735DA1"/>
    <w:rsid w:val="3B8818BF"/>
    <w:rsid w:val="3B8AFAC4"/>
    <w:rsid w:val="3B8DA931"/>
    <w:rsid w:val="3B9090B9"/>
    <w:rsid w:val="3B9567D6"/>
    <w:rsid w:val="3BB60B26"/>
    <w:rsid w:val="3BC8D4D8"/>
    <w:rsid w:val="3BCC6676"/>
    <w:rsid w:val="3C0E4436"/>
    <w:rsid w:val="3C3B7BCD"/>
    <w:rsid w:val="3C406DD7"/>
    <w:rsid w:val="3C49B898"/>
    <w:rsid w:val="3C52EB31"/>
    <w:rsid w:val="3C568383"/>
    <w:rsid w:val="3C583932"/>
    <w:rsid w:val="3C710A14"/>
    <w:rsid w:val="3C892BA5"/>
    <w:rsid w:val="3C93495A"/>
    <w:rsid w:val="3CA6EF3E"/>
    <w:rsid w:val="3CAAE360"/>
    <w:rsid w:val="3CB41AA1"/>
    <w:rsid w:val="3CB61603"/>
    <w:rsid w:val="3CC4225F"/>
    <w:rsid w:val="3CC6098D"/>
    <w:rsid w:val="3CCD8D29"/>
    <w:rsid w:val="3CD3A9EB"/>
    <w:rsid w:val="3CDF9066"/>
    <w:rsid w:val="3CF02C87"/>
    <w:rsid w:val="3CF0A86B"/>
    <w:rsid w:val="3CFC34D8"/>
    <w:rsid w:val="3D16FBED"/>
    <w:rsid w:val="3D3E8C0A"/>
    <w:rsid w:val="3D54BEB6"/>
    <w:rsid w:val="3D5A1E2D"/>
    <w:rsid w:val="3D602211"/>
    <w:rsid w:val="3D6ECFC7"/>
    <w:rsid w:val="3D88E45E"/>
    <w:rsid w:val="3DA5B626"/>
    <w:rsid w:val="3DAFD5AE"/>
    <w:rsid w:val="3DBC5B30"/>
    <w:rsid w:val="3DDDE9EC"/>
    <w:rsid w:val="3DE7842A"/>
    <w:rsid w:val="3DF08FEA"/>
    <w:rsid w:val="3DF49819"/>
    <w:rsid w:val="3DF63BFF"/>
    <w:rsid w:val="3E0DD96F"/>
    <w:rsid w:val="3E0E2856"/>
    <w:rsid w:val="3E1F2EDA"/>
    <w:rsid w:val="3E266251"/>
    <w:rsid w:val="3E60BB8A"/>
    <w:rsid w:val="3E6D289A"/>
    <w:rsid w:val="3E7DA5DC"/>
    <w:rsid w:val="3E86EC32"/>
    <w:rsid w:val="3E8A8995"/>
    <w:rsid w:val="3EA083FA"/>
    <w:rsid w:val="3EA4BFBB"/>
    <w:rsid w:val="3EA79A22"/>
    <w:rsid w:val="3EB34E9F"/>
    <w:rsid w:val="3EB8585B"/>
    <w:rsid w:val="3ECE8714"/>
    <w:rsid w:val="3ED7D05D"/>
    <w:rsid w:val="3EFAE8F8"/>
    <w:rsid w:val="3F15E513"/>
    <w:rsid w:val="3F375991"/>
    <w:rsid w:val="3F39194C"/>
    <w:rsid w:val="3F3B622A"/>
    <w:rsid w:val="3F512F2B"/>
    <w:rsid w:val="3F85309F"/>
    <w:rsid w:val="3F8CA258"/>
    <w:rsid w:val="3F8F3101"/>
    <w:rsid w:val="3F8F8328"/>
    <w:rsid w:val="3FAB440E"/>
    <w:rsid w:val="3FDBDA66"/>
    <w:rsid w:val="3FE6AE42"/>
    <w:rsid w:val="401530E8"/>
    <w:rsid w:val="40197FE5"/>
    <w:rsid w:val="402B0C12"/>
    <w:rsid w:val="403C545B"/>
    <w:rsid w:val="4054DEE1"/>
    <w:rsid w:val="4057C1C1"/>
    <w:rsid w:val="405D1078"/>
    <w:rsid w:val="40719B20"/>
    <w:rsid w:val="4074EDF9"/>
    <w:rsid w:val="407CEB62"/>
    <w:rsid w:val="408810AF"/>
    <w:rsid w:val="408E3040"/>
    <w:rsid w:val="4097A07B"/>
    <w:rsid w:val="40C274A2"/>
    <w:rsid w:val="40C41A5B"/>
    <w:rsid w:val="40C4B389"/>
    <w:rsid w:val="40CE1D85"/>
    <w:rsid w:val="40E9AC26"/>
    <w:rsid w:val="40F1AD5D"/>
    <w:rsid w:val="40FE5107"/>
    <w:rsid w:val="4125F7CE"/>
    <w:rsid w:val="41380BA3"/>
    <w:rsid w:val="413E16BA"/>
    <w:rsid w:val="4140C6C9"/>
    <w:rsid w:val="4145FADB"/>
    <w:rsid w:val="41780620"/>
    <w:rsid w:val="417EEDEF"/>
    <w:rsid w:val="418BEE5F"/>
    <w:rsid w:val="41A68719"/>
    <w:rsid w:val="41D75B15"/>
    <w:rsid w:val="41DA1D5F"/>
    <w:rsid w:val="41E43D29"/>
    <w:rsid w:val="41E7C425"/>
    <w:rsid w:val="41F92A69"/>
    <w:rsid w:val="420C8D7D"/>
    <w:rsid w:val="420D0BFB"/>
    <w:rsid w:val="420F711F"/>
    <w:rsid w:val="42190083"/>
    <w:rsid w:val="42202673"/>
    <w:rsid w:val="422E6EDF"/>
    <w:rsid w:val="4237C268"/>
    <w:rsid w:val="423B23E6"/>
    <w:rsid w:val="4251146E"/>
    <w:rsid w:val="427555BD"/>
    <w:rsid w:val="4277ABFE"/>
    <w:rsid w:val="4277AE21"/>
    <w:rsid w:val="42A7C8C2"/>
    <w:rsid w:val="42E9A135"/>
    <w:rsid w:val="430F2446"/>
    <w:rsid w:val="43117FB1"/>
    <w:rsid w:val="4318BD11"/>
    <w:rsid w:val="432C9A8B"/>
    <w:rsid w:val="434002A9"/>
    <w:rsid w:val="437FC0F9"/>
    <w:rsid w:val="43800043"/>
    <w:rsid w:val="43858667"/>
    <w:rsid w:val="438C2BF3"/>
    <w:rsid w:val="4390CE8B"/>
    <w:rsid w:val="43A853FA"/>
    <w:rsid w:val="43BA178F"/>
    <w:rsid w:val="43CEE561"/>
    <w:rsid w:val="43CF084F"/>
    <w:rsid w:val="43DD607E"/>
    <w:rsid w:val="43E033A9"/>
    <w:rsid w:val="43E9C050"/>
    <w:rsid w:val="43F6B2C8"/>
    <w:rsid w:val="44152267"/>
    <w:rsid w:val="4424D7B6"/>
    <w:rsid w:val="44286562"/>
    <w:rsid w:val="443F9FF9"/>
    <w:rsid w:val="445F1FC8"/>
    <w:rsid w:val="446979C0"/>
    <w:rsid w:val="446FAC65"/>
    <w:rsid w:val="446FDA77"/>
    <w:rsid w:val="44803C4B"/>
    <w:rsid w:val="4489DB9E"/>
    <w:rsid w:val="4492C8FA"/>
    <w:rsid w:val="449ED8BF"/>
    <w:rsid w:val="44AE4AA4"/>
    <w:rsid w:val="44BD69F6"/>
    <w:rsid w:val="44E2CF09"/>
    <w:rsid w:val="44E79258"/>
    <w:rsid w:val="44EF80B8"/>
    <w:rsid w:val="450106DC"/>
    <w:rsid w:val="451DCF24"/>
    <w:rsid w:val="4537EB95"/>
    <w:rsid w:val="454711E1"/>
    <w:rsid w:val="454D9C30"/>
    <w:rsid w:val="458CE7EE"/>
    <w:rsid w:val="459B6768"/>
    <w:rsid w:val="45A4E7C4"/>
    <w:rsid w:val="45B636B4"/>
    <w:rsid w:val="45B7BBEF"/>
    <w:rsid w:val="45C51D47"/>
    <w:rsid w:val="45C97241"/>
    <w:rsid w:val="45D241D5"/>
    <w:rsid w:val="45F2AB75"/>
    <w:rsid w:val="4601FB98"/>
    <w:rsid w:val="46035E3A"/>
    <w:rsid w:val="460505C7"/>
    <w:rsid w:val="460E2ECA"/>
    <w:rsid w:val="4611033F"/>
    <w:rsid w:val="46251150"/>
    <w:rsid w:val="462A757E"/>
    <w:rsid w:val="4639A2C6"/>
    <w:rsid w:val="463D5C9E"/>
    <w:rsid w:val="463E8DD3"/>
    <w:rsid w:val="463FB05F"/>
    <w:rsid w:val="46584144"/>
    <w:rsid w:val="4673C1C7"/>
    <w:rsid w:val="467A30A6"/>
    <w:rsid w:val="467E9C47"/>
    <w:rsid w:val="468F7BB6"/>
    <w:rsid w:val="46D8B8BD"/>
    <w:rsid w:val="46D98F6C"/>
    <w:rsid w:val="46E0172E"/>
    <w:rsid w:val="46E2E242"/>
    <w:rsid w:val="46F467DB"/>
    <w:rsid w:val="46F95582"/>
    <w:rsid w:val="4710638B"/>
    <w:rsid w:val="4712DC19"/>
    <w:rsid w:val="471B79E5"/>
    <w:rsid w:val="4730B0CB"/>
    <w:rsid w:val="4741EC17"/>
    <w:rsid w:val="476B0842"/>
    <w:rsid w:val="476EC1B8"/>
    <w:rsid w:val="47806778"/>
    <w:rsid w:val="478070DF"/>
    <w:rsid w:val="47827F08"/>
    <w:rsid w:val="47837ADA"/>
    <w:rsid w:val="47C645DF"/>
    <w:rsid w:val="47D789B6"/>
    <w:rsid w:val="481B30D6"/>
    <w:rsid w:val="481BC8ED"/>
    <w:rsid w:val="481F775B"/>
    <w:rsid w:val="482E4930"/>
    <w:rsid w:val="482FE2F3"/>
    <w:rsid w:val="48308ECD"/>
    <w:rsid w:val="4856B322"/>
    <w:rsid w:val="485E4126"/>
    <w:rsid w:val="488049ED"/>
    <w:rsid w:val="48853CF2"/>
    <w:rsid w:val="488E01D4"/>
    <w:rsid w:val="489C99F5"/>
    <w:rsid w:val="48B66ED8"/>
    <w:rsid w:val="48BAD40D"/>
    <w:rsid w:val="48DCBE21"/>
    <w:rsid w:val="48DF75D8"/>
    <w:rsid w:val="48DFF60E"/>
    <w:rsid w:val="48EA25E4"/>
    <w:rsid w:val="48F385B4"/>
    <w:rsid w:val="48F77757"/>
    <w:rsid w:val="48FDDB8A"/>
    <w:rsid w:val="490BD4EE"/>
    <w:rsid w:val="491266F5"/>
    <w:rsid w:val="491F60CD"/>
    <w:rsid w:val="49218BCA"/>
    <w:rsid w:val="492B85F7"/>
    <w:rsid w:val="4933BB29"/>
    <w:rsid w:val="497578B0"/>
    <w:rsid w:val="4979DC79"/>
    <w:rsid w:val="4A04A8AB"/>
    <w:rsid w:val="4A073A0D"/>
    <w:rsid w:val="4A11C957"/>
    <w:rsid w:val="4A20C1A2"/>
    <w:rsid w:val="4A2CFA0A"/>
    <w:rsid w:val="4A2E0386"/>
    <w:rsid w:val="4A36D1C7"/>
    <w:rsid w:val="4A4558BA"/>
    <w:rsid w:val="4A5693A2"/>
    <w:rsid w:val="4A60AB3A"/>
    <w:rsid w:val="4A6697C7"/>
    <w:rsid w:val="4A6EE8AF"/>
    <w:rsid w:val="4A8C3CF6"/>
    <w:rsid w:val="4A9348A5"/>
    <w:rsid w:val="4A9DADB1"/>
    <w:rsid w:val="4AA0CACC"/>
    <w:rsid w:val="4AA94D10"/>
    <w:rsid w:val="4AB8D8F5"/>
    <w:rsid w:val="4ABA4604"/>
    <w:rsid w:val="4AC65526"/>
    <w:rsid w:val="4AD2CA04"/>
    <w:rsid w:val="4AD7771B"/>
    <w:rsid w:val="4AE2739C"/>
    <w:rsid w:val="4AF9BF1F"/>
    <w:rsid w:val="4B1E81AA"/>
    <w:rsid w:val="4B2A3FC9"/>
    <w:rsid w:val="4B385B09"/>
    <w:rsid w:val="4B47F444"/>
    <w:rsid w:val="4B60C2F1"/>
    <w:rsid w:val="4B7BDB4A"/>
    <w:rsid w:val="4B8D6166"/>
    <w:rsid w:val="4B90BB50"/>
    <w:rsid w:val="4B926D9C"/>
    <w:rsid w:val="4BA389B6"/>
    <w:rsid w:val="4BA8A9D2"/>
    <w:rsid w:val="4BADC126"/>
    <w:rsid w:val="4BAE4385"/>
    <w:rsid w:val="4BBE40EB"/>
    <w:rsid w:val="4BE1B9A8"/>
    <w:rsid w:val="4BE43BF6"/>
    <w:rsid w:val="4BF161ED"/>
    <w:rsid w:val="4BFEC920"/>
    <w:rsid w:val="4C12F232"/>
    <w:rsid w:val="4C18F106"/>
    <w:rsid w:val="4C33928E"/>
    <w:rsid w:val="4C67559B"/>
    <w:rsid w:val="4C73578E"/>
    <w:rsid w:val="4C913B31"/>
    <w:rsid w:val="4C94B378"/>
    <w:rsid w:val="4CA86FD4"/>
    <w:rsid w:val="4CBEB5D2"/>
    <w:rsid w:val="4CD03677"/>
    <w:rsid w:val="4CD31423"/>
    <w:rsid w:val="4CD63E30"/>
    <w:rsid w:val="4CDED0E8"/>
    <w:rsid w:val="4CDF7F76"/>
    <w:rsid w:val="4CE661D7"/>
    <w:rsid w:val="4CF8B8AA"/>
    <w:rsid w:val="4CF91CA2"/>
    <w:rsid w:val="4CF9EFE4"/>
    <w:rsid w:val="4D22C4E9"/>
    <w:rsid w:val="4D434289"/>
    <w:rsid w:val="4D5224E0"/>
    <w:rsid w:val="4D638786"/>
    <w:rsid w:val="4D73B90D"/>
    <w:rsid w:val="4D86979D"/>
    <w:rsid w:val="4D8B1483"/>
    <w:rsid w:val="4DA0500B"/>
    <w:rsid w:val="4DC48FD6"/>
    <w:rsid w:val="4DC7CDC4"/>
    <w:rsid w:val="4DDC93A9"/>
    <w:rsid w:val="4DE8D7E1"/>
    <w:rsid w:val="4DF83307"/>
    <w:rsid w:val="4E018C86"/>
    <w:rsid w:val="4E07ACAC"/>
    <w:rsid w:val="4E0AA6D6"/>
    <w:rsid w:val="4E0F87B4"/>
    <w:rsid w:val="4E301339"/>
    <w:rsid w:val="4E39F71C"/>
    <w:rsid w:val="4E3B942C"/>
    <w:rsid w:val="4E42AB69"/>
    <w:rsid w:val="4E430468"/>
    <w:rsid w:val="4E49D034"/>
    <w:rsid w:val="4E5290D2"/>
    <w:rsid w:val="4E5B8C19"/>
    <w:rsid w:val="4E639889"/>
    <w:rsid w:val="4E7BA6FC"/>
    <w:rsid w:val="4E85C241"/>
    <w:rsid w:val="4E88F0A9"/>
    <w:rsid w:val="4EAFA81D"/>
    <w:rsid w:val="4EB4F5C8"/>
    <w:rsid w:val="4EB8DAA0"/>
    <w:rsid w:val="4EC4F8D7"/>
    <w:rsid w:val="4ED07418"/>
    <w:rsid w:val="4EFF48A4"/>
    <w:rsid w:val="4F124E7B"/>
    <w:rsid w:val="4F3013B3"/>
    <w:rsid w:val="4F3E0DC5"/>
    <w:rsid w:val="4F471630"/>
    <w:rsid w:val="4F47D28C"/>
    <w:rsid w:val="4F52AA8D"/>
    <w:rsid w:val="4F80E856"/>
    <w:rsid w:val="4F821EAC"/>
    <w:rsid w:val="4FD1273A"/>
    <w:rsid w:val="4FD1D961"/>
    <w:rsid w:val="4FF8FFC4"/>
    <w:rsid w:val="502A44FF"/>
    <w:rsid w:val="50351AE2"/>
    <w:rsid w:val="50371192"/>
    <w:rsid w:val="5042F059"/>
    <w:rsid w:val="504B580B"/>
    <w:rsid w:val="505649F3"/>
    <w:rsid w:val="506BE0C9"/>
    <w:rsid w:val="506D3050"/>
    <w:rsid w:val="5075F09C"/>
    <w:rsid w:val="50825381"/>
    <w:rsid w:val="5096F555"/>
    <w:rsid w:val="509DD1FF"/>
    <w:rsid w:val="50A19446"/>
    <w:rsid w:val="50A3E390"/>
    <w:rsid w:val="50A5CF6C"/>
    <w:rsid w:val="50EF243C"/>
    <w:rsid w:val="50F2ED3B"/>
    <w:rsid w:val="50F90489"/>
    <w:rsid w:val="51216DC8"/>
    <w:rsid w:val="513A7E67"/>
    <w:rsid w:val="5143B836"/>
    <w:rsid w:val="5148FB95"/>
    <w:rsid w:val="51546A45"/>
    <w:rsid w:val="51553B2C"/>
    <w:rsid w:val="515C4816"/>
    <w:rsid w:val="516DA9C2"/>
    <w:rsid w:val="51749924"/>
    <w:rsid w:val="51776C4A"/>
    <w:rsid w:val="5178C3FC"/>
    <w:rsid w:val="517CE9FD"/>
    <w:rsid w:val="5183102C"/>
    <w:rsid w:val="518BEB56"/>
    <w:rsid w:val="51957AC7"/>
    <w:rsid w:val="51A98FA4"/>
    <w:rsid w:val="51AF409F"/>
    <w:rsid w:val="51BB3DC7"/>
    <w:rsid w:val="51C9B727"/>
    <w:rsid w:val="51CB6A68"/>
    <w:rsid w:val="5219C2D9"/>
    <w:rsid w:val="52318C37"/>
    <w:rsid w:val="523A5E7F"/>
    <w:rsid w:val="5241A1F6"/>
    <w:rsid w:val="524DCF67"/>
    <w:rsid w:val="525F8B26"/>
    <w:rsid w:val="527294FF"/>
    <w:rsid w:val="5275364D"/>
    <w:rsid w:val="528E2C00"/>
    <w:rsid w:val="52918007"/>
    <w:rsid w:val="5292C78B"/>
    <w:rsid w:val="529C36FF"/>
    <w:rsid w:val="52BB19DC"/>
    <w:rsid w:val="52BEF38E"/>
    <w:rsid w:val="52BFAF7A"/>
    <w:rsid w:val="52EE5AF7"/>
    <w:rsid w:val="5302CDF3"/>
    <w:rsid w:val="530BCD90"/>
    <w:rsid w:val="5311A07B"/>
    <w:rsid w:val="531630E3"/>
    <w:rsid w:val="531E274C"/>
    <w:rsid w:val="5325335A"/>
    <w:rsid w:val="53256782"/>
    <w:rsid w:val="53576117"/>
    <w:rsid w:val="5375A625"/>
    <w:rsid w:val="539880A6"/>
    <w:rsid w:val="539A3F30"/>
    <w:rsid w:val="539CC5E2"/>
    <w:rsid w:val="53A0412C"/>
    <w:rsid w:val="53AAC777"/>
    <w:rsid w:val="53AEE35F"/>
    <w:rsid w:val="53B9749A"/>
    <w:rsid w:val="53C8D5DF"/>
    <w:rsid w:val="53DAC89F"/>
    <w:rsid w:val="53E704A0"/>
    <w:rsid w:val="541ADE2C"/>
    <w:rsid w:val="541AE1F6"/>
    <w:rsid w:val="5430C354"/>
    <w:rsid w:val="5434A497"/>
    <w:rsid w:val="54518AEE"/>
    <w:rsid w:val="5466734C"/>
    <w:rsid w:val="5466D4A2"/>
    <w:rsid w:val="54699130"/>
    <w:rsid w:val="54755A9F"/>
    <w:rsid w:val="547A5C11"/>
    <w:rsid w:val="5494A9B6"/>
    <w:rsid w:val="54A3B4AF"/>
    <w:rsid w:val="54BA719F"/>
    <w:rsid w:val="54C457E0"/>
    <w:rsid w:val="54D795F6"/>
    <w:rsid w:val="55030B2A"/>
    <w:rsid w:val="551CE151"/>
    <w:rsid w:val="55389643"/>
    <w:rsid w:val="55627846"/>
    <w:rsid w:val="557D461E"/>
    <w:rsid w:val="55804256"/>
    <w:rsid w:val="558C8054"/>
    <w:rsid w:val="558F4085"/>
    <w:rsid w:val="55AF3618"/>
    <w:rsid w:val="55FCE839"/>
    <w:rsid w:val="56123FF2"/>
    <w:rsid w:val="562A08CE"/>
    <w:rsid w:val="56307571"/>
    <w:rsid w:val="56315998"/>
    <w:rsid w:val="5645F27A"/>
    <w:rsid w:val="5657C64C"/>
    <w:rsid w:val="565DF4D7"/>
    <w:rsid w:val="56651D80"/>
    <w:rsid w:val="568F8785"/>
    <w:rsid w:val="56942521"/>
    <w:rsid w:val="569EDB8B"/>
    <w:rsid w:val="569FB9E2"/>
    <w:rsid w:val="56BFB803"/>
    <w:rsid w:val="56C9AE94"/>
    <w:rsid w:val="572AD68A"/>
    <w:rsid w:val="5740C79F"/>
    <w:rsid w:val="5748CC79"/>
    <w:rsid w:val="574F384F"/>
    <w:rsid w:val="576638EB"/>
    <w:rsid w:val="576B05AD"/>
    <w:rsid w:val="578BFF66"/>
    <w:rsid w:val="578C6AF3"/>
    <w:rsid w:val="5795E27F"/>
    <w:rsid w:val="57B40A46"/>
    <w:rsid w:val="57B43ED7"/>
    <w:rsid w:val="57B494D3"/>
    <w:rsid w:val="57DFAFF9"/>
    <w:rsid w:val="57E667BC"/>
    <w:rsid w:val="57E95627"/>
    <w:rsid w:val="580CAFFA"/>
    <w:rsid w:val="5818DCE1"/>
    <w:rsid w:val="58369B73"/>
    <w:rsid w:val="583F4448"/>
    <w:rsid w:val="584A6001"/>
    <w:rsid w:val="5866F00D"/>
    <w:rsid w:val="586F8F06"/>
    <w:rsid w:val="587ACD52"/>
    <w:rsid w:val="587BFC06"/>
    <w:rsid w:val="588F1263"/>
    <w:rsid w:val="589CC3F3"/>
    <w:rsid w:val="58A65356"/>
    <w:rsid w:val="58CBC467"/>
    <w:rsid w:val="58D9F180"/>
    <w:rsid w:val="58DCE74C"/>
    <w:rsid w:val="58E38151"/>
    <w:rsid w:val="58FED2D6"/>
    <w:rsid w:val="58FFC07E"/>
    <w:rsid w:val="59053FEA"/>
    <w:rsid w:val="590B7616"/>
    <w:rsid w:val="5923DB09"/>
    <w:rsid w:val="592FA5DF"/>
    <w:rsid w:val="594AEA49"/>
    <w:rsid w:val="594C721F"/>
    <w:rsid w:val="5965434D"/>
    <w:rsid w:val="596626E8"/>
    <w:rsid w:val="59784A65"/>
    <w:rsid w:val="597A817A"/>
    <w:rsid w:val="597B830F"/>
    <w:rsid w:val="597CC747"/>
    <w:rsid w:val="597D0F62"/>
    <w:rsid w:val="59994A0E"/>
    <w:rsid w:val="599C81A7"/>
    <w:rsid w:val="59A21AA9"/>
    <w:rsid w:val="59C13AF7"/>
    <w:rsid w:val="59C51A03"/>
    <w:rsid w:val="59E39436"/>
    <w:rsid w:val="59EA9C6B"/>
    <w:rsid w:val="5A1794BC"/>
    <w:rsid w:val="5A39BB31"/>
    <w:rsid w:val="5A400C84"/>
    <w:rsid w:val="5A47ED14"/>
    <w:rsid w:val="5A49A119"/>
    <w:rsid w:val="5A58EA78"/>
    <w:rsid w:val="5A5F6A0A"/>
    <w:rsid w:val="5A6502C7"/>
    <w:rsid w:val="5A8E2087"/>
    <w:rsid w:val="5A9341FC"/>
    <w:rsid w:val="5AB2BA41"/>
    <w:rsid w:val="5AB916C3"/>
    <w:rsid w:val="5ABBF6D0"/>
    <w:rsid w:val="5ACB7640"/>
    <w:rsid w:val="5ADAD70F"/>
    <w:rsid w:val="5ADB613A"/>
    <w:rsid w:val="5ADBA0D9"/>
    <w:rsid w:val="5B31E87D"/>
    <w:rsid w:val="5B525252"/>
    <w:rsid w:val="5B585ECC"/>
    <w:rsid w:val="5B5B291E"/>
    <w:rsid w:val="5B5B37AF"/>
    <w:rsid w:val="5B608722"/>
    <w:rsid w:val="5B6A9983"/>
    <w:rsid w:val="5B6B687D"/>
    <w:rsid w:val="5B7A103A"/>
    <w:rsid w:val="5B8EDDAC"/>
    <w:rsid w:val="5BAABA68"/>
    <w:rsid w:val="5BBE0801"/>
    <w:rsid w:val="5BC83DFD"/>
    <w:rsid w:val="5BF23F2A"/>
    <w:rsid w:val="5C30405F"/>
    <w:rsid w:val="5C39F2FD"/>
    <w:rsid w:val="5C47923C"/>
    <w:rsid w:val="5C4CEABA"/>
    <w:rsid w:val="5C588D8B"/>
    <w:rsid w:val="5C5BEBFF"/>
    <w:rsid w:val="5C77A2B2"/>
    <w:rsid w:val="5C77B2E8"/>
    <w:rsid w:val="5C8130EE"/>
    <w:rsid w:val="5C8CABB5"/>
    <w:rsid w:val="5C990808"/>
    <w:rsid w:val="5CB7AE15"/>
    <w:rsid w:val="5CBBCE1F"/>
    <w:rsid w:val="5CDC31EB"/>
    <w:rsid w:val="5CE5DE61"/>
    <w:rsid w:val="5CEDCF1C"/>
    <w:rsid w:val="5CF4E04E"/>
    <w:rsid w:val="5D0F2015"/>
    <w:rsid w:val="5D1CF46D"/>
    <w:rsid w:val="5D2E687E"/>
    <w:rsid w:val="5D3736B7"/>
    <w:rsid w:val="5D3B17CA"/>
    <w:rsid w:val="5D4F23D5"/>
    <w:rsid w:val="5D540EFD"/>
    <w:rsid w:val="5D9A38B6"/>
    <w:rsid w:val="5D9EEF8A"/>
    <w:rsid w:val="5DA0FFC4"/>
    <w:rsid w:val="5DB42374"/>
    <w:rsid w:val="5DB5A0CA"/>
    <w:rsid w:val="5DD00E61"/>
    <w:rsid w:val="5DD62C2B"/>
    <w:rsid w:val="5DDABB8F"/>
    <w:rsid w:val="5DDACE80"/>
    <w:rsid w:val="5DDCB16C"/>
    <w:rsid w:val="5E031702"/>
    <w:rsid w:val="5E0D018B"/>
    <w:rsid w:val="5E4FDC2E"/>
    <w:rsid w:val="5E5C18AF"/>
    <w:rsid w:val="5E685929"/>
    <w:rsid w:val="5E70D419"/>
    <w:rsid w:val="5E8FBC2B"/>
    <w:rsid w:val="5E9ADEA9"/>
    <w:rsid w:val="5E9EB490"/>
    <w:rsid w:val="5EA1F89C"/>
    <w:rsid w:val="5EA49868"/>
    <w:rsid w:val="5EA9C237"/>
    <w:rsid w:val="5ED592C5"/>
    <w:rsid w:val="5EE5EE34"/>
    <w:rsid w:val="5EEA187D"/>
    <w:rsid w:val="5F03F979"/>
    <w:rsid w:val="5F1BE80A"/>
    <w:rsid w:val="5F1E6DCF"/>
    <w:rsid w:val="5F2669A4"/>
    <w:rsid w:val="5F2CCF1D"/>
    <w:rsid w:val="5F2F849C"/>
    <w:rsid w:val="5F3E1BAC"/>
    <w:rsid w:val="5F4CD4A3"/>
    <w:rsid w:val="5F4DAC8D"/>
    <w:rsid w:val="5F51F299"/>
    <w:rsid w:val="5F5A2FE7"/>
    <w:rsid w:val="5F5EF144"/>
    <w:rsid w:val="5F7574C8"/>
    <w:rsid w:val="5F774578"/>
    <w:rsid w:val="5F92CBD8"/>
    <w:rsid w:val="5F9B6F93"/>
    <w:rsid w:val="5F9D2D17"/>
    <w:rsid w:val="5FAA7314"/>
    <w:rsid w:val="5FAF53AA"/>
    <w:rsid w:val="5FB21DDE"/>
    <w:rsid w:val="5FD0ECED"/>
    <w:rsid w:val="5FDC4D63"/>
    <w:rsid w:val="5FE07AA0"/>
    <w:rsid w:val="5FF0DECC"/>
    <w:rsid w:val="5FF7AA37"/>
    <w:rsid w:val="60129931"/>
    <w:rsid w:val="6022EF44"/>
    <w:rsid w:val="6023339C"/>
    <w:rsid w:val="603C886A"/>
    <w:rsid w:val="604539BB"/>
    <w:rsid w:val="607790A0"/>
    <w:rsid w:val="60789F7F"/>
    <w:rsid w:val="6098347B"/>
    <w:rsid w:val="609BEE04"/>
    <w:rsid w:val="60B8FB98"/>
    <w:rsid w:val="60BCD026"/>
    <w:rsid w:val="60BE9550"/>
    <w:rsid w:val="60BFA596"/>
    <w:rsid w:val="60CB1FD4"/>
    <w:rsid w:val="61005A31"/>
    <w:rsid w:val="611C2A70"/>
    <w:rsid w:val="611E3768"/>
    <w:rsid w:val="615EA71A"/>
    <w:rsid w:val="6173E900"/>
    <w:rsid w:val="61800D3C"/>
    <w:rsid w:val="619AB86C"/>
    <w:rsid w:val="61AE6992"/>
    <w:rsid w:val="61BC6B93"/>
    <w:rsid w:val="61C310CD"/>
    <w:rsid w:val="61EBE25B"/>
    <w:rsid w:val="61EC3CDA"/>
    <w:rsid w:val="61FA58BA"/>
    <w:rsid w:val="620412E3"/>
    <w:rsid w:val="62280C4B"/>
    <w:rsid w:val="622C7B56"/>
    <w:rsid w:val="6232C9E8"/>
    <w:rsid w:val="623D4218"/>
    <w:rsid w:val="6240FC9C"/>
    <w:rsid w:val="624C5112"/>
    <w:rsid w:val="62584B83"/>
    <w:rsid w:val="6259C32D"/>
    <w:rsid w:val="626C63BB"/>
    <w:rsid w:val="6283DCDE"/>
    <w:rsid w:val="62854D4F"/>
    <w:rsid w:val="628E38C4"/>
    <w:rsid w:val="6290E977"/>
    <w:rsid w:val="62B0549F"/>
    <w:rsid w:val="62C628D7"/>
    <w:rsid w:val="62C71F41"/>
    <w:rsid w:val="62C9BA22"/>
    <w:rsid w:val="62FCE3C0"/>
    <w:rsid w:val="6310AAED"/>
    <w:rsid w:val="63304CC4"/>
    <w:rsid w:val="6330C78A"/>
    <w:rsid w:val="634F5C78"/>
    <w:rsid w:val="63532761"/>
    <w:rsid w:val="63548729"/>
    <w:rsid w:val="636098BD"/>
    <w:rsid w:val="63634FA8"/>
    <w:rsid w:val="63639881"/>
    <w:rsid w:val="63652982"/>
    <w:rsid w:val="6378F0EA"/>
    <w:rsid w:val="6393C774"/>
    <w:rsid w:val="6395C908"/>
    <w:rsid w:val="63A14C82"/>
    <w:rsid w:val="63B681FF"/>
    <w:rsid w:val="63B78F55"/>
    <w:rsid w:val="63BBEF30"/>
    <w:rsid w:val="63DABE2E"/>
    <w:rsid w:val="63E39570"/>
    <w:rsid w:val="63EEE2C9"/>
    <w:rsid w:val="63F74658"/>
    <w:rsid w:val="64331407"/>
    <w:rsid w:val="64397BC4"/>
    <w:rsid w:val="644A2867"/>
    <w:rsid w:val="6457ACF1"/>
    <w:rsid w:val="6457AF67"/>
    <w:rsid w:val="6470FE10"/>
    <w:rsid w:val="649881BF"/>
    <w:rsid w:val="64AD0135"/>
    <w:rsid w:val="64C2AFCE"/>
    <w:rsid w:val="64EABB4D"/>
    <w:rsid w:val="64EB2CD9"/>
    <w:rsid w:val="6513D9EC"/>
    <w:rsid w:val="651B198C"/>
    <w:rsid w:val="6551E6AA"/>
    <w:rsid w:val="656DCC03"/>
    <w:rsid w:val="65734DF4"/>
    <w:rsid w:val="65739E9C"/>
    <w:rsid w:val="65742298"/>
    <w:rsid w:val="65743794"/>
    <w:rsid w:val="6576EC01"/>
    <w:rsid w:val="65770FC0"/>
    <w:rsid w:val="657EA892"/>
    <w:rsid w:val="658A60E8"/>
    <w:rsid w:val="658FE048"/>
    <w:rsid w:val="65A2BB5C"/>
    <w:rsid w:val="65A926C8"/>
    <w:rsid w:val="65AAAC83"/>
    <w:rsid w:val="65AF3141"/>
    <w:rsid w:val="65C1B069"/>
    <w:rsid w:val="65D54C25"/>
    <w:rsid w:val="65E61360"/>
    <w:rsid w:val="65F2E5B5"/>
    <w:rsid w:val="660C6B77"/>
    <w:rsid w:val="660FA801"/>
    <w:rsid w:val="6630B4F5"/>
    <w:rsid w:val="6648DC81"/>
    <w:rsid w:val="6653B868"/>
    <w:rsid w:val="6655812D"/>
    <w:rsid w:val="665E7E82"/>
    <w:rsid w:val="665F6DA0"/>
    <w:rsid w:val="6666E7E9"/>
    <w:rsid w:val="66746C31"/>
    <w:rsid w:val="66885381"/>
    <w:rsid w:val="66988794"/>
    <w:rsid w:val="66A386EA"/>
    <w:rsid w:val="66F257DA"/>
    <w:rsid w:val="66F71003"/>
    <w:rsid w:val="671A92F9"/>
    <w:rsid w:val="67221AB6"/>
    <w:rsid w:val="6739FF9D"/>
    <w:rsid w:val="675B1344"/>
    <w:rsid w:val="6769FD9D"/>
    <w:rsid w:val="6770D1FC"/>
    <w:rsid w:val="6784AD0C"/>
    <w:rsid w:val="678FA32E"/>
    <w:rsid w:val="67A05607"/>
    <w:rsid w:val="67CD23DD"/>
    <w:rsid w:val="67CD3034"/>
    <w:rsid w:val="67DAFA91"/>
    <w:rsid w:val="67EC40F9"/>
    <w:rsid w:val="683580FC"/>
    <w:rsid w:val="683F94DF"/>
    <w:rsid w:val="684B7AAE"/>
    <w:rsid w:val="687DB3F0"/>
    <w:rsid w:val="68889049"/>
    <w:rsid w:val="68B3CC96"/>
    <w:rsid w:val="68BECFFD"/>
    <w:rsid w:val="68C2DBE1"/>
    <w:rsid w:val="68D5F018"/>
    <w:rsid w:val="68FA5403"/>
    <w:rsid w:val="69112928"/>
    <w:rsid w:val="692F475F"/>
    <w:rsid w:val="6932D359"/>
    <w:rsid w:val="6935B930"/>
    <w:rsid w:val="693EBBCE"/>
    <w:rsid w:val="69413F41"/>
    <w:rsid w:val="695667B2"/>
    <w:rsid w:val="695BAA79"/>
    <w:rsid w:val="696B7A4B"/>
    <w:rsid w:val="6974020E"/>
    <w:rsid w:val="6974DEA0"/>
    <w:rsid w:val="698B1E89"/>
    <w:rsid w:val="69982E34"/>
    <w:rsid w:val="69B024CE"/>
    <w:rsid w:val="69C75622"/>
    <w:rsid w:val="69DB6540"/>
    <w:rsid w:val="69E74B0F"/>
    <w:rsid w:val="6A15629F"/>
    <w:rsid w:val="6A271806"/>
    <w:rsid w:val="6A2F9365"/>
    <w:rsid w:val="6A595BCE"/>
    <w:rsid w:val="6A5E0F12"/>
    <w:rsid w:val="6A5FDD0F"/>
    <w:rsid w:val="6A6E599D"/>
    <w:rsid w:val="6A78F61B"/>
    <w:rsid w:val="6A88CC22"/>
    <w:rsid w:val="6AB4F11E"/>
    <w:rsid w:val="6AB5D7D9"/>
    <w:rsid w:val="6ABCDDAC"/>
    <w:rsid w:val="6AC5D780"/>
    <w:rsid w:val="6AC7C607"/>
    <w:rsid w:val="6AD21B13"/>
    <w:rsid w:val="6AE3956A"/>
    <w:rsid w:val="6AED76EA"/>
    <w:rsid w:val="6AF20651"/>
    <w:rsid w:val="6AF69B79"/>
    <w:rsid w:val="6AFD0B97"/>
    <w:rsid w:val="6B0328FB"/>
    <w:rsid w:val="6B095C37"/>
    <w:rsid w:val="6B13EFD4"/>
    <w:rsid w:val="6B18C6E6"/>
    <w:rsid w:val="6B1F66E8"/>
    <w:rsid w:val="6B313D8D"/>
    <w:rsid w:val="6B6BDC3F"/>
    <w:rsid w:val="6B6E9CC9"/>
    <w:rsid w:val="6B761488"/>
    <w:rsid w:val="6B891C61"/>
    <w:rsid w:val="6B92B2EE"/>
    <w:rsid w:val="6BA35908"/>
    <w:rsid w:val="6BABCCCE"/>
    <w:rsid w:val="6BAE63E0"/>
    <w:rsid w:val="6BB0C3C7"/>
    <w:rsid w:val="6BB3ABEE"/>
    <w:rsid w:val="6BB6BAE1"/>
    <w:rsid w:val="6BB90A15"/>
    <w:rsid w:val="6BE3EEBF"/>
    <w:rsid w:val="6BE91C79"/>
    <w:rsid w:val="6BEAC52A"/>
    <w:rsid w:val="6C1CA11D"/>
    <w:rsid w:val="6C1E97D2"/>
    <w:rsid w:val="6C254F9F"/>
    <w:rsid w:val="6C448D3A"/>
    <w:rsid w:val="6C569E3A"/>
    <w:rsid w:val="6C63014A"/>
    <w:rsid w:val="6C841D51"/>
    <w:rsid w:val="6C8557F1"/>
    <w:rsid w:val="6C8E1109"/>
    <w:rsid w:val="6CB2AA95"/>
    <w:rsid w:val="6CB8F186"/>
    <w:rsid w:val="6CBA3A62"/>
    <w:rsid w:val="6CBC2486"/>
    <w:rsid w:val="6CD08468"/>
    <w:rsid w:val="6CD4ECE5"/>
    <w:rsid w:val="6CF30E1C"/>
    <w:rsid w:val="6D2EC6BA"/>
    <w:rsid w:val="6D2F164F"/>
    <w:rsid w:val="6D47FD08"/>
    <w:rsid w:val="6D4A181A"/>
    <w:rsid w:val="6D4C896B"/>
    <w:rsid w:val="6D539885"/>
    <w:rsid w:val="6D567428"/>
    <w:rsid w:val="6D5C3B67"/>
    <w:rsid w:val="6D62718E"/>
    <w:rsid w:val="6D6F6070"/>
    <w:rsid w:val="6D751E09"/>
    <w:rsid w:val="6D81896F"/>
    <w:rsid w:val="6DA36E36"/>
    <w:rsid w:val="6DB26769"/>
    <w:rsid w:val="6DD18AD1"/>
    <w:rsid w:val="6DE2916F"/>
    <w:rsid w:val="6DF50A5E"/>
    <w:rsid w:val="6E0D379C"/>
    <w:rsid w:val="6E26290D"/>
    <w:rsid w:val="6E26C6B1"/>
    <w:rsid w:val="6E71986D"/>
    <w:rsid w:val="6E8D1543"/>
    <w:rsid w:val="6E9A147D"/>
    <w:rsid w:val="6EB073C9"/>
    <w:rsid w:val="6EBC8BBF"/>
    <w:rsid w:val="6ECE88C9"/>
    <w:rsid w:val="6EDF2BE5"/>
    <w:rsid w:val="6EFBFA78"/>
    <w:rsid w:val="6F027440"/>
    <w:rsid w:val="6F1D59D0"/>
    <w:rsid w:val="6F40D6AB"/>
    <w:rsid w:val="6F4E3A28"/>
    <w:rsid w:val="6F525AD7"/>
    <w:rsid w:val="6F62C968"/>
    <w:rsid w:val="6F6FE7B7"/>
    <w:rsid w:val="6F74AD7F"/>
    <w:rsid w:val="6FAC75F3"/>
    <w:rsid w:val="6FBEB11F"/>
    <w:rsid w:val="6FC494FE"/>
    <w:rsid w:val="6FC761BB"/>
    <w:rsid w:val="6FD3A67F"/>
    <w:rsid w:val="700524E5"/>
    <w:rsid w:val="700C054E"/>
    <w:rsid w:val="7012CE94"/>
    <w:rsid w:val="701B131A"/>
    <w:rsid w:val="7022F74C"/>
    <w:rsid w:val="70677484"/>
    <w:rsid w:val="707C304E"/>
    <w:rsid w:val="708E34F6"/>
    <w:rsid w:val="70C3CA0C"/>
    <w:rsid w:val="70CEF1F4"/>
    <w:rsid w:val="70D03F52"/>
    <w:rsid w:val="70E55762"/>
    <w:rsid w:val="70E9215E"/>
    <w:rsid w:val="70F27423"/>
    <w:rsid w:val="70F8E5EB"/>
    <w:rsid w:val="71118280"/>
    <w:rsid w:val="71168AB9"/>
    <w:rsid w:val="7117FECC"/>
    <w:rsid w:val="7129F045"/>
    <w:rsid w:val="712E7DCD"/>
    <w:rsid w:val="71367900"/>
    <w:rsid w:val="713C72BF"/>
    <w:rsid w:val="71469B4D"/>
    <w:rsid w:val="7147F355"/>
    <w:rsid w:val="7148BC69"/>
    <w:rsid w:val="71490122"/>
    <w:rsid w:val="714AE23C"/>
    <w:rsid w:val="7177CD54"/>
    <w:rsid w:val="71B3A986"/>
    <w:rsid w:val="71F0B49A"/>
    <w:rsid w:val="7202C893"/>
    <w:rsid w:val="720E6C1C"/>
    <w:rsid w:val="72114C03"/>
    <w:rsid w:val="721A7CE8"/>
    <w:rsid w:val="722E7B40"/>
    <w:rsid w:val="72692C10"/>
    <w:rsid w:val="72766F86"/>
    <w:rsid w:val="7282FD4F"/>
    <w:rsid w:val="728A79BB"/>
    <w:rsid w:val="729B2D1B"/>
    <w:rsid w:val="72A5FE0E"/>
    <w:rsid w:val="72A6555F"/>
    <w:rsid w:val="72DA480C"/>
    <w:rsid w:val="72E29C05"/>
    <w:rsid w:val="72E83636"/>
    <w:rsid w:val="72ED05D9"/>
    <w:rsid w:val="732A7854"/>
    <w:rsid w:val="7330DF74"/>
    <w:rsid w:val="733CF489"/>
    <w:rsid w:val="733E833B"/>
    <w:rsid w:val="73471F77"/>
    <w:rsid w:val="7348276F"/>
    <w:rsid w:val="7350E2C7"/>
    <w:rsid w:val="7356F20C"/>
    <w:rsid w:val="735B47CF"/>
    <w:rsid w:val="736A775C"/>
    <w:rsid w:val="736E91E4"/>
    <w:rsid w:val="7377A703"/>
    <w:rsid w:val="73946117"/>
    <w:rsid w:val="73A5C3A2"/>
    <w:rsid w:val="73B066F9"/>
    <w:rsid w:val="73CA2E31"/>
    <w:rsid w:val="73CAABA5"/>
    <w:rsid w:val="73D3A81C"/>
    <w:rsid w:val="73EE552B"/>
    <w:rsid w:val="74070CA3"/>
    <w:rsid w:val="7435802A"/>
    <w:rsid w:val="744A8982"/>
    <w:rsid w:val="745E910F"/>
    <w:rsid w:val="746CA7F1"/>
    <w:rsid w:val="747FCB87"/>
    <w:rsid w:val="748BB6E3"/>
    <w:rsid w:val="74969500"/>
    <w:rsid w:val="74B83F0B"/>
    <w:rsid w:val="74CB7C8E"/>
    <w:rsid w:val="74CC3517"/>
    <w:rsid w:val="74E121AF"/>
    <w:rsid w:val="74ED7A83"/>
    <w:rsid w:val="74F11BB4"/>
    <w:rsid w:val="751541CA"/>
    <w:rsid w:val="7519D616"/>
    <w:rsid w:val="7525E7D0"/>
    <w:rsid w:val="752B1C59"/>
    <w:rsid w:val="752CA2A7"/>
    <w:rsid w:val="752F034A"/>
    <w:rsid w:val="7533B853"/>
    <w:rsid w:val="753B12E3"/>
    <w:rsid w:val="75457826"/>
    <w:rsid w:val="756CD63A"/>
    <w:rsid w:val="7581F863"/>
    <w:rsid w:val="758584DF"/>
    <w:rsid w:val="758BBC6A"/>
    <w:rsid w:val="75A683D2"/>
    <w:rsid w:val="75ACB599"/>
    <w:rsid w:val="75B4B817"/>
    <w:rsid w:val="75C55F78"/>
    <w:rsid w:val="75D21354"/>
    <w:rsid w:val="75D87BC1"/>
    <w:rsid w:val="75E8AA97"/>
    <w:rsid w:val="75F949A9"/>
    <w:rsid w:val="761005AD"/>
    <w:rsid w:val="7647D732"/>
    <w:rsid w:val="76798863"/>
    <w:rsid w:val="769CF43F"/>
    <w:rsid w:val="76C123AB"/>
    <w:rsid w:val="76D4E0D9"/>
    <w:rsid w:val="76DE3019"/>
    <w:rsid w:val="76EA87A1"/>
    <w:rsid w:val="76F1E878"/>
    <w:rsid w:val="76F928E0"/>
    <w:rsid w:val="76F9CA41"/>
    <w:rsid w:val="772C30F9"/>
    <w:rsid w:val="7737597E"/>
    <w:rsid w:val="7746DABF"/>
    <w:rsid w:val="77586A9C"/>
    <w:rsid w:val="775C2A79"/>
    <w:rsid w:val="776144F6"/>
    <w:rsid w:val="7761F827"/>
    <w:rsid w:val="776E5891"/>
    <w:rsid w:val="7774BAA5"/>
    <w:rsid w:val="77767118"/>
    <w:rsid w:val="777C8E8C"/>
    <w:rsid w:val="7789D68A"/>
    <w:rsid w:val="778DB078"/>
    <w:rsid w:val="778F2DD6"/>
    <w:rsid w:val="779A38F2"/>
    <w:rsid w:val="779DBE1A"/>
    <w:rsid w:val="77C877DE"/>
    <w:rsid w:val="77CB6F6A"/>
    <w:rsid w:val="77CF97D2"/>
    <w:rsid w:val="77D0A56B"/>
    <w:rsid w:val="77D48A1C"/>
    <w:rsid w:val="77DDDDD5"/>
    <w:rsid w:val="77EB4A0E"/>
    <w:rsid w:val="77F21992"/>
    <w:rsid w:val="77FDEB6E"/>
    <w:rsid w:val="7802522A"/>
    <w:rsid w:val="78033E61"/>
    <w:rsid w:val="7803B44A"/>
    <w:rsid w:val="7803C7A2"/>
    <w:rsid w:val="781147CF"/>
    <w:rsid w:val="781558C4"/>
    <w:rsid w:val="7819E0FE"/>
    <w:rsid w:val="78301AF9"/>
    <w:rsid w:val="7839E2A1"/>
    <w:rsid w:val="784889F4"/>
    <w:rsid w:val="784A1151"/>
    <w:rsid w:val="7850C5E1"/>
    <w:rsid w:val="7858DC21"/>
    <w:rsid w:val="7869F873"/>
    <w:rsid w:val="7885F883"/>
    <w:rsid w:val="788CB3B8"/>
    <w:rsid w:val="7895DDB0"/>
    <w:rsid w:val="78B8F58C"/>
    <w:rsid w:val="78B9B6D1"/>
    <w:rsid w:val="78C51C9B"/>
    <w:rsid w:val="78C8CF15"/>
    <w:rsid w:val="78E0AD30"/>
    <w:rsid w:val="78EBBAF6"/>
    <w:rsid w:val="78EC659F"/>
    <w:rsid w:val="79154E9A"/>
    <w:rsid w:val="792A558E"/>
    <w:rsid w:val="792C42CC"/>
    <w:rsid w:val="7930533F"/>
    <w:rsid w:val="793ED412"/>
    <w:rsid w:val="7941F686"/>
    <w:rsid w:val="7965E56F"/>
    <w:rsid w:val="79822862"/>
    <w:rsid w:val="798A7DC0"/>
    <w:rsid w:val="79910EB8"/>
    <w:rsid w:val="7996ACFC"/>
    <w:rsid w:val="799C2D4C"/>
    <w:rsid w:val="79DE0FBC"/>
    <w:rsid w:val="7A082038"/>
    <w:rsid w:val="7A1490B1"/>
    <w:rsid w:val="7A19D8A1"/>
    <w:rsid w:val="7A2BAF6B"/>
    <w:rsid w:val="7A330796"/>
    <w:rsid w:val="7A346B9C"/>
    <w:rsid w:val="7A5811BE"/>
    <w:rsid w:val="7A6229BA"/>
    <w:rsid w:val="7A8D512B"/>
    <w:rsid w:val="7A95FF10"/>
    <w:rsid w:val="7AB1CE89"/>
    <w:rsid w:val="7AB5766B"/>
    <w:rsid w:val="7ACA2EE5"/>
    <w:rsid w:val="7ADF9D56"/>
    <w:rsid w:val="7AE370D5"/>
    <w:rsid w:val="7AFB4EA0"/>
    <w:rsid w:val="7AFE194E"/>
    <w:rsid w:val="7B0AA16E"/>
    <w:rsid w:val="7B28FD53"/>
    <w:rsid w:val="7B3D4A7F"/>
    <w:rsid w:val="7B3FE905"/>
    <w:rsid w:val="7B44BB85"/>
    <w:rsid w:val="7B450611"/>
    <w:rsid w:val="7B502964"/>
    <w:rsid w:val="7B57463C"/>
    <w:rsid w:val="7B6A82B8"/>
    <w:rsid w:val="7B71BF69"/>
    <w:rsid w:val="7B7E8A8F"/>
    <w:rsid w:val="7B842930"/>
    <w:rsid w:val="7B9ED2A4"/>
    <w:rsid w:val="7BA2141F"/>
    <w:rsid w:val="7BB72380"/>
    <w:rsid w:val="7BB8FEC0"/>
    <w:rsid w:val="7BBCB5D9"/>
    <w:rsid w:val="7BCD7330"/>
    <w:rsid w:val="7BD08B10"/>
    <w:rsid w:val="7BF5487E"/>
    <w:rsid w:val="7C143E2C"/>
    <w:rsid w:val="7C2CF349"/>
    <w:rsid w:val="7C32E273"/>
    <w:rsid w:val="7C5F7086"/>
    <w:rsid w:val="7C66D880"/>
    <w:rsid w:val="7C69CC25"/>
    <w:rsid w:val="7C6AC5CC"/>
    <w:rsid w:val="7C7D27D5"/>
    <w:rsid w:val="7C8BA461"/>
    <w:rsid w:val="7C91F960"/>
    <w:rsid w:val="7C94A2D4"/>
    <w:rsid w:val="7C975A04"/>
    <w:rsid w:val="7C9F3B3F"/>
    <w:rsid w:val="7CAC32BE"/>
    <w:rsid w:val="7CB272B8"/>
    <w:rsid w:val="7CB30D87"/>
    <w:rsid w:val="7CC3BE60"/>
    <w:rsid w:val="7CCE0414"/>
    <w:rsid w:val="7CEC6A9D"/>
    <w:rsid w:val="7CFD5D69"/>
    <w:rsid w:val="7D2BABD2"/>
    <w:rsid w:val="7D3AC5C5"/>
    <w:rsid w:val="7D60DFE1"/>
    <w:rsid w:val="7D634512"/>
    <w:rsid w:val="7D66E7C5"/>
    <w:rsid w:val="7D6FA7E5"/>
    <w:rsid w:val="7D7CE4C1"/>
    <w:rsid w:val="7D86A5FB"/>
    <w:rsid w:val="7D8A5406"/>
    <w:rsid w:val="7D94CD59"/>
    <w:rsid w:val="7D9C9AD1"/>
    <w:rsid w:val="7DA389E4"/>
    <w:rsid w:val="7DA4F7BA"/>
    <w:rsid w:val="7DD5C67D"/>
    <w:rsid w:val="7DD883DC"/>
    <w:rsid w:val="7DE024F7"/>
    <w:rsid w:val="7DEECE68"/>
    <w:rsid w:val="7DF28417"/>
    <w:rsid w:val="7DF2FE47"/>
    <w:rsid w:val="7E1C401E"/>
    <w:rsid w:val="7E1C6973"/>
    <w:rsid w:val="7E1CA251"/>
    <w:rsid w:val="7E1FAE4B"/>
    <w:rsid w:val="7E36CDDE"/>
    <w:rsid w:val="7E47922F"/>
    <w:rsid w:val="7E5277D8"/>
    <w:rsid w:val="7E5EFAC7"/>
    <w:rsid w:val="7E75D92C"/>
    <w:rsid w:val="7E907A95"/>
    <w:rsid w:val="7E91D929"/>
    <w:rsid w:val="7EBCDEE7"/>
    <w:rsid w:val="7EBD9E84"/>
    <w:rsid w:val="7EC68D1C"/>
    <w:rsid w:val="7ECF3D76"/>
    <w:rsid w:val="7ECF43E6"/>
    <w:rsid w:val="7ED8649E"/>
    <w:rsid w:val="7EE8BAB3"/>
    <w:rsid w:val="7EF3FD47"/>
    <w:rsid w:val="7EF83D7A"/>
    <w:rsid w:val="7F035352"/>
    <w:rsid w:val="7F15A409"/>
    <w:rsid w:val="7F27759B"/>
    <w:rsid w:val="7F2CD1AE"/>
    <w:rsid w:val="7F302265"/>
    <w:rsid w:val="7F3AD94B"/>
    <w:rsid w:val="7F45746A"/>
    <w:rsid w:val="7F4794B7"/>
    <w:rsid w:val="7F8462D8"/>
    <w:rsid w:val="7F9F94C3"/>
    <w:rsid w:val="7FD21D0D"/>
    <w:rsid w:val="7FFB75A4"/>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AFB98"/>
  <w15:chartTrackingRefBased/>
  <w15:docId w15:val="{2C90A583-B8A6-428E-846B-F8217D9A8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05D"/>
    <w:pPr>
      <w:jc w:val="both"/>
    </w:pPr>
    <w:rPr>
      <w:rFonts w:ascii="Times New Roman" w:hAnsi="Times New Roman"/>
    </w:rPr>
  </w:style>
  <w:style w:type="paragraph" w:styleId="Ttulo1">
    <w:name w:val="heading 1"/>
    <w:basedOn w:val="Normal"/>
    <w:next w:val="Normal"/>
    <w:link w:val="Ttulo1Car"/>
    <w:autoRedefine/>
    <w:uiPriority w:val="9"/>
    <w:qFormat/>
    <w:rsid w:val="00F64FFA"/>
    <w:pPr>
      <w:keepNext/>
      <w:keepLines/>
      <w:numPr>
        <w:numId w:val="5"/>
      </w:numPr>
      <w:spacing w:before="240" w:after="240"/>
      <w:outlineLvl w:val="0"/>
    </w:pPr>
    <w:rPr>
      <w:rFonts w:asciiTheme="majorBidi" w:eastAsiaTheme="majorEastAsia" w:hAnsiTheme="majorBidi" w:cstheme="majorBidi"/>
      <w:b/>
      <w:color w:val="000000" w:themeColor="text1"/>
      <w:sz w:val="28"/>
      <w:szCs w:val="28"/>
      <w:lang w:val="es-CO" w:eastAsia="es-CO"/>
    </w:rPr>
  </w:style>
  <w:style w:type="paragraph" w:styleId="Ttulo2">
    <w:name w:val="heading 2"/>
    <w:basedOn w:val="Normal"/>
    <w:next w:val="Normal"/>
    <w:link w:val="Ttulo2Car"/>
    <w:autoRedefine/>
    <w:uiPriority w:val="9"/>
    <w:unhideWhenUsed/>
    <w:qFormat/>
    <w:rsid w:val="00B8405D"/>
    <w:pPr>
      <w:keepNext/>
      <w:keepLines/>
      <w:numPr>
        <w:ilvl w:val="1"/>
        <w:numId w:val="4"/>
      </w:numPr>
      <w:spacing w:before="120" w:after="120" w:line="276" w:lineRule="auto"/>
      <w:outlineLvl w:val="1"/>
    </w:pPr>
    <w:rPr>
      <w:rFonts w:eastAsiaTheme="majorEastAsia" w:cstheme="majorBidi"/>
      <w:b/>
      <w:sz w:val="24"/>
      <w:szCs w:val="26"/>
      <w:lang w:val="es-CO" w:eastAsia="es-CO"/>
    </w:rPr>
  </w:style>
  <w:style w:type="paragraph" w:styleId="Ttulo3">
    <w:name w:val="heading 3"/>
    <w:basedOn w:val="Normal"/>
    <w:next w:val="Normal"/>
    <w:link w:val="Ttulo3Car"/>
    <w:autoRedefine/>
    <w:uiPriority w:val="9"/>
    <w:unhideWhenUsed/>
    <w:qFormat/>
    <w:rsid w:val="00B30814"/>
    <w:pPr>
      <w:keepNext/>
      <w:keepLines/>
      <w:numPr>
        <w:ilvl w:val="2"/>
        <w:numId w:val="4"/>
      </w:numPr>
      <w:spacing w:before="120" w:after="120" w:line="276" w:lineRule="auto"/>
      <w:outlineLvl w:val="2"/>
    </w:pPr>
    <w:rPr>
      <w:rFonts w:eastAsiaTheme="majorEastAsia" w:cstheme="majorBidi"/>
      <w:b/>
      <w:i/>
      <w:sz w:val="24"/>
      <w:szCs w:val="24"/>
      <w:lang w:val="es-CO" w:eastAsia="es-CO"/>
    </w:rPr>
  </w:style>
  <w:style w:type="paragraph" w:styleId="Ttulo4">
    <w:name w:val="heading 4"/>
    <w:basedOn w:val="Normal"/>
    <w:next w:val="Normal"/>
    <w:link w:val="Ttulo4Car"/>
    <w:uiPriority w:val="9"/>
    <w:semiHidden/>
    <w:unhideWhenUsed/>
    <w:qFormat/>
    <w:rsid w:val="00023499"/>
    <w:pPr>
      <w:keepNext/>
      <w:keepLines/>
      <w:numPr>
        <w:ilvl w:val="3"/>
        <w:numId w:val="4"/>
      </w:numPr>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Ttulo5">
    <w:name w:val="heading 5"/>
    <w:basedOn w:val="Normal"/>
    <w:next w:val="Normal"/>
    <w:link w:val="Ttulo5Car"/>
    <w:uiPriority w:val="9"/>
    <w:semiHidden/>
    <w:unhideWhenUsed/>
    <w:qFormat/>
    <w:rsid w:val="00023499"/>
    <w:pPr>
      <w:keepNext/>
      <w:keepLines/>
      <w:numPr>
        <w:ilvl w:val="4"/>
        <w:numId w:val="4"/>
      </w:numPr>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Ttulo6">
    <w:name w:val="heading 6"/>
    <w:basedOn w:val="Normal"/>
    <w:next w:val="Normal"/>
    <w:link w:val="Ttulo6Car"/>
    <w:uiPriority w:val="9"/>
    <w:semiHidden/>
    <w:unhideWhenUsed/>
    <w:qFormat/>
    <w:rsid w:val="00023499"/>
    <w:pPr>
      <w:keepNext/>
      <w:keepLines/>
      <w:numPr>
        <w:ilvl w:val="5"/>
        <w:numId w:val="4"/>
      </w:numPr>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Ttulo7">
    <w:name w:val="heading 7"/>
    <w:basedOn w:val="Normal"/>
    <w:next w:val="Normal"/>
    <w:link w:val="Ttulo7Car"/>
    <w:uiPriority w:val="9"/>
    <w:semiHidden/>
    <w:unhideWhenUsed/>
    <w:qFormat/>
    <w:rsid w:val="00023499"/>
    <w:pPr>
      <w:keepNext/>
      <w:keepLines/>
      <w:numPr>
        <w:ilvl w:val="6"/>
        <w:numId w:val="4"/>
      </w:numPr>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23499"/>
    <w:pPr>
      <w:keepNext/>
      <w:keepLines/>
      <w:numPr>
        <w:ilvl w:val="7"/>
        <w:numId w:val="4"/>
      </w:numPr>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23499"/>
    <w:pPr>
      <w:keepNext/>
      <w:keepLines/>
      <w:numPr>
        <w:ilvl w:val="8"/>
        <w:numId w:val="4"/>
      </w:numPr>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71B57"/>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F71B57"/>
  </w:style>
  <w:style w:type="paragraph" w:styleId="Piedepgina">
    <w:name w:val="footer"/>
    <w:basedOn w:val="Normal"/>
    <w:link w:val="PiedepginaCar"/>
    <w:uiPriority w:val="99"/>
    <w:unhideWhenUsed/>
    <w:rsid w:val="00F71B57"/>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71B57"/>
  </w:style>
  <w:style w:type="paragraph" w:customStyle="1" w:styleId="DocHead">
    <w:name w:val="DocHead"/>
    <w:rsid w:val="006E4C12"/>
    <w:pPr>
      <w:spacing w:before="240" w:after="240" w:line="240" w:lineRule="auto"/>
      <w:jc w:val="center"/>
    </w:pPr>
    <w:rPr>
      <w:rFonts w:ascii="Times New Roman" w:eastAsia="SimSun" w:hAnsi="Times New Roman" w:cs="Times New Roman"/>
      <w:sz w:val="24"/>
      <w:szCs w:val="20"/>
      <w:lang w:val="en-US"/>
    </w:rPr>
  </w:style>
  <w:style w:type="paragraph" w:customStyle="1" w:styleId="Els-Affiliation">
    <w:name w:val="Els-Affiliation"/>
    <w:next w:val="Normal"/>
    <w:rsid w:val="006E4C12"/>
    <w:pPr>
      <w:suppressAutoHyphens/>
      <w:spacing w:after="0" w:line="200" w:lineRule="exact"/>
      <w:jc w:val="center"/>
    </w:pPr>
    <w:rPr>
      <w:rFonts w:ascii="Times New Roman" w:eastAsia="SimSun" w:hAnsi="Times New Roman" w:cs="Times New Roman"/>
      <w:i/>
      <w:noProof/>
      <w:sz w:val="16"/>
      <w:szCs w:val="20"/>
      <w:lang w:val="en-US"/>
    </w:rPr>
  </w:style>
  <w:style w:type="paragraph" w:customStyle="1" w:styleId="TtulodelProyecto">
    <w:name w:val="Título del Proyecto"/>
    <w:basedOn w:val="Normal"/>
    <w:link w:val="TtulodelProyectoCar"/>
    <w:qFormat/>
    <w:rsid w:val="006E4C12"/>
    <w:pPr>
      <w:suppressAutoHyphens/>
      <w:spacing w:after="240" w:line="400" w:lineRule="exact"/>
      <w:jc w:val="center"/>
    </w:pPr>
    <w:rPr>
      <w:rFonts w:eastAsia="SimSun" w:cs="Times New Roman"/>
      <w:sz w:val="34"/>
      <w:szCs w:val="20"/>
      <w:lang w:val="es-CO"/>
    </w:rPr>
  </w:style>
  <w:style w:type="paragraph" w:customStyle="1" w:styleId="EquipodeTrabajo">
    <w:name w:val="Equipo de Trabajo"/>
    <w:basedOn w:val="Normal"/>
    <w:link w:val="EquipodeTrabajoCar"/>
    <w:qFormat/>
    <w:rsid w:val="006E4C12"/>
    <w:pPr>
      <w:keepNext/>
      <w:suppressAutoHyphens/>
      <w:spacing w:line="300" w:lineRule="exact"/>
      <w:jc w:val="center"/>
    </w:pPr>
    <w:rPr>
      <w:rFonts w:eastAsia="SimSun" w:cs="Times New Roman"/>
      <w:noProof/>
      <w:sz w:val="26"/>
      <w:szCs w:val="20"/>
      <w:lang w:val="es-CO"/>
    </w:rPr>
  </w:style>
  <w:style w:type="character" w:customStyle="1" w:styleId="TtulodelProyectoCar">
    <w:name w:val="Título del Proyecto Car"/>
    <w:basedOn w:val="Fuentedeprrafopredeter"/>
    <w:link w:val="TtulodelProyecto"/>
    <w:rsid w:val="006E4C12"/>
    <w:rPr>
      <w:rFonts w:ascii="Times New Roman" w:eastAsia="SimSun" w:hAnsi="Times New Roman" w:cs="Times New Roman"/>
      <w:sz w:val="34"/>
      <w:szCs w:val="20"/>
      <w:lang w:val="es-CO"/>
    </w:rPr>
  </w:style>
  <w:style w:type="character" w:customStyle="1" w:styleId="EquipodeTrabajoCar">
    <w:name w:val="Equipo de Trabajo Car"/>
    <w:basedOn w:val="Fuentedeprrafopredeter"/>
    <w:link w:val="EquipodeTrabajo"/>
    <w:rsid w:val="006E4C12"/>
    <w:rPr>
      <w:rFonts w:ascii="Times New Roman" w:eastAsia="SimSun" w:hAnsi="Times New Roman" w:cs="Times New Roman"/>
      <w:noProof/>
      <w:sz w:val="26"/>
      <w:szCs w:val="20"/>
      <w:lang w:val="es-CO"/>
    </w:rPr>
  </w:style>
  <w:style w:type="character" w:customStyle="1" w:styleId="Ttulo1Car">
    <w:name w:val="Título 1 Car"/>
    <w:basedOn w:val="Fuentedeprrafopredeter"/>
    <w:link w:val="Ttulo1"/>
    <w:uiPriority w:val="9"/>
    <w:rsid w:val="00F64FFA"/>
    <w:rPr>
      <w:rFonts w:asciiTheme="majorBidi" w:eastAsiaTheme="majorEastAsia" w:hAnsiTheme="majorBidi" w:cstheme="majorBidi"/>
      <w:b/>
      <w:color w:val="000000" w:themeColor="text1"/>
      <w:sz w:val="28"/>
      <w:szCs w:val="28"/>
      <w:lang w:val="es-CO" w:eastAsia="es-CO"/>
    </w:rPr>
  </w:style>
  <w:style w:type="character" w:customStyle="1" w:styleId="Ttulo2Car">
    <w:name w:val="Título 2 Car"/>
    <w:basedOn w:val="Fuentedeprrafopredeter"/>
    <w:link w:val="Ttulo2"/>
    <w:uiPriority w:val="9"/>
    <w:rsid w:val="00B8405D"/>
    <w:rPr>
      <w:rFonts w:ascii="Times New Roman" w:eastAsiaTheme="majorEastAsia" w:hAnsi="Times New Roman" w:cstheme="majorBidi"/>
      <w:b/>
      <w:sz w:val="24"/>
      <w:szCs w:val="26"/>
      <w:lang w:val="es-CO" w:eastAsia="es-CO"/>
    </w:rPr>
  </w:style>
  <w:style w:type="character" w:customStyle="1" w:styleId="Ttulo3Car">
    <w:name w:val="Título 3 Car"/>
    <w:basedOn w:val="Fuentedeprrafopredeter"/>
    <w:link w:val="Ttulo3"/>
    <w:uiPriority w:val="9"/>
    <w:rsid w:val="00B30814"/>
    <w:rPr>
      <w:rFonts w:ascii="Times New Roman" w:eastAsiaTheme="majorEastAsia" w:hAnsi="Times New Roman" w:cstheme="majorBidi"/>
      <w:b/>
      <w:i/>
      <w:sz w:val="24"/>
      <w:szCs w:val="24"/>
      <w:lang w:val="es-CO" w:eastAsia="es-CO"/>
    </w:rPr>
  </w:style>
  <w:style w:type="character" w:customStyle="1" w:styleId="Ttulo4Car">
    <w:name w:val="Título 4 Car"/>
    <w:basedOn w:val="Fuentedeprrafopredeter"/>
    <w:link w:val="Ttulo4"/>
    <w:uiPriority w:val="9"/>
    <w:semiHidden/>
    <w:rsid w:val="00023499"/>
    <w:rPr>
      <w:rFonts w:asciiTheme="majorHAnsi" w:eastAsiaTheme="majorEastAsia" w:hAnsiTheme="majorHAnsi" w:cstheme="majorBidi"/>
      <w:i/>
      <w:iCs/>
      <w:color w:val="2F5496" w:themeColor="accent1" w:themeShade="BF"/>
      <w:lang w:val="es-CO"/>
    </w:rPr>
  </w:style>
  <w:style w:type="character" w:customStyle="1" w:styleId="Ttulo5Car">
    <w:name w:val="Título 5 Car"/>
    <w:basedOn w:val="Fuentedeprrafopredeter"/>
    <w:link w:val="Ttulo5"/>
    <w:uiPriority w:val="9"/>
    <w:semiHidden/>
    <w:rsid w:val="00023499"/>
    <w:rPr>
      <w:rFonts w:asciiTheme="majorHAnsi" w:eastAsiaTheme="majorEastAsia" w:hAnsiTheme="majorHAnsi" w:cstheme="majorBidi"/>
      <w:color w:val="2F5496" w:themeColor="accent1" w:themeShade="BF"/>
      <w:lang w:val="es-CO"/>
    </w:rPr>
  </w:style>
  <w:style w:type="character" w:customStyle="1" w:styleId="Ttulo6Car">
    <w:name w:val="Título 6 Car"/>
    <w:basedOn w:val="Fuentedeprrafopredeter"/>
    <w:link w:val="Ttulo6"/>
    <w:uiPriority w:val="9"/>
    <w:semiHidden/>
    <w:rsid w:val="00023499"/>
    <w:rPr>
      <w:rFonts w:asciiTheme="majorHAnsi" w:eastAsiaTheme="majorEastAsia" w:hAnsiTheme="majorHAnsi" w:cstheme="majorBidi"/>
      <w:color w:val="1F3763" w:themeColor="accent1" w:themeShade="7F"/>
      <w:lang w:val="es-CO"/>
    </w:rPr>
  </w:style>
  <w:style w:type="character" w:customStyle="1" w:styleId="Ttulo7Car">
    <w:name w:val="Título 7 Car"/>
    <w:basedOn w:val="Fuentedeprrafopredeter"/>
    <w:link w:val="Ttulo7"/>
    <w:uiPriority w:val="9"/>
    <w:semiHidden/>
    <w:rsid w:val="00023499"/>
    <w:rPr>
      <w:rFonts w:asciiTheme="majorHAnsi" w:eastAsiaTheme="majorEastAsia" w:hAnsiTheme="majorHAnsi" w:cstheme="majorBidi"/>
      <w:i/>
      <w:iCs/>
      <w:color w:val="1F3763" w:themeColor="accent1" w:themeShade="7F"/>
      <w:lang w:val="es-CO"/>
    </w:rPr>
  </w:style>
  <w:style w:type="character" w:customStyle="1" w:styleId="Ttulo8Car">
    <w:name w:val="Título 8 Car"/>
    <w:basedOn w:val="Fuentedeprrafopredeter"/>
    <w:link w:val="Ttulo8"/>
    <w:uiPriority w:val="9"/>
    <w:semiHidden/>
    <w:rsid w:val="00023499"/>
    <w:rPr>
      <w:rFonts w:asciiTheme="majorHAnsi" w:eastAsiaTheme="majorEastAsia" w:hAnsiTheme="majorHAnsi" w:cstheme="majorBidi"/>
      <w:color w:val="272727" w:themeColor="text1" w:themeTint="D8"/>
      <w:sz w:val="21"/>
      <w:szCs w:val="21"/>
      <w:lang w:val="es-CO"/>
    </w:rPr>
  </w:style>
  <w:style w:type="character" w:customStyle="1" w:styleId="Ttulo9Car">
    <w:name w:val="Título 9 Car"/>
    <w:basedOn w:val="Fuentedeprrafopredeter"/>
    <w:link w:val="Ttulo9"/>
    <w:uiPriority w:val="9"/>
    <w:semiHidden/>
    <w:rsid w:val="00023499"/>
    <w:rPr>
      <w:rFonts w:asciiTheme="majorHAnsi" w:eastAsiaTheme="majorEastAsia" w:hAnsiTheme="majorHAnsi" w:cstheme="majorBidi"/>
      <w:i/>
      <w:iCs/>
      <w:color w:val="272727" w:themeColor="text1" w:themeTint="D8"/>
      <w:sz w:val="21"/>
      <w:szCs w:val="21"/>
      <w:lang w:val="es-CO"/>
    </w:rPr>
  </w:style>
  <w:style w:type="table" w:styleId="Tablaconcuadrcula">
    <w:name w:val="Table Grid"/>
    <w:basedOn w:val="Tablanormal"/>
    <w:uiPriority w:val="59"/>
    <w:rsid w:val="00F77F5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F77F54"/>
    <w:rPr>
      <w:color w:val="0563C1" w:themeColor="hyperlink"/>
      <w:u w:val="single"/>
    </w:rPr>
  </w:style>
  <w:style w:type="paragraph" w:styleId="Prrafodelista">
    <w:name w:val="List Paragraph"/>
    <w:basedOn w:val="Normal"/>
    <w:uiPriority w:val="34"/>
    <w:qFormat/>
    <w:rsid w:val="002E1D1A"/>
    <w:pPr>
      <w:ind w:left="720"/>
      <w:contextualSpacing/>
    </w:pPr>
  </w:style>
  <w:style w:type="character" w:styleId="Mencinsinresolver">
    <w:name w:val="Unresolved Mention"/>
    <w:basedOn w:val="Fuentedeprrafopredeter"/>
    <w:uiPriority w:val="99"/>
    <w:semiHidden/>
    <w:unhideWhenUsed/>
    <w:rsid w:val="00697D16"/>
    <w:rPr>
      <w:color w:val="605E5C"/>
      <w:shd w:val="clear" w:color="auto" w:fill="E1DFDD"/>
    </w:rPr>
  </w:style>
  <w:style w:type="paragraph" w:styleId="NormalWeb">
    <w:name w:val="Normal (Web)"/>
    <w:basedOn w:val="Normal"/>
    <w:uiPriority w:val="99"/>
    <w:unhideWhenUsed/>
    <w:rsid w:val="00833F95"/>
    <w:pPr>
      <w:spacing w:before="100" w:beforeAutospacing="1" w:after="100" w:afterAutospacing="1" w:line="240" w:lineRule="auto"/>
    </w:pPr>
    <w:rPr>
      <w:rFonts w:eastAsia="Times New Roman" w:cs="Times New Roman"/>
      <w:sz w:val="24"/>
      <w:szCs w:val="24"/>
      <w:lang w:val="es-CO" w:eastAsia="es-MX"/>
    </w:rPr>
  </w:style>
  <w:style w:type="character" w:styleId="Textoennegrita">
    <w:name w:val="Strong"/>
    <w:basedOn w:val="Fuentedeprrafopredeter"/>
    <w:uiPriority w:val="22"/>
    <w:qFormat/>
    <w:rsid w:val="00833F95"/>
    <w:rPr>
      <w:b/>
      <w:bCs/>
    </w:rPr>
  </w:style>
  <w:style w:type="character" w:styleId="Mencionar">
    <w:name w:val="Mention"/>
    <w:basedOn w:val="Fuentedeprrafopredeter"/>
    <w:uiPriority w:val="99"/>
    <w:unhideWhenUsed/>
    <w:rsid w:val="005C20CA"/>
    <w:rPr>
      <w:color w:val="2B579A"/>
      <w:shd w:val="clear" w:color="auto" w:fill="E6E6E6"/>
    </w:rPr>
  </w:style>
  <w:style w:type="paragraph" w:styleId="Textocomentario">
    <w:name w:val="annotation text"/>
    <w:basedOn w:val="Normal"/>
    <w:link w:val="TextocomentarioCar"/>
    <w:uiPriority w:val="99"/>
    <w:unhideWhenUsed/>
    <w:rsid w:val="005C20CA"/>
    <w:pPr>
      <w:spacing w:line="240" w:lineRule="auto"/>
    </w:pPr>
    <w:rPr>
      <w:sz w:val="20"/>
      <w:szCs w:val="20"/>
    </w:rPr>
  </w:style>
  <w:style w:type="character" w:customStyle="1" w:styleId="TextocomentarioCar">
    <w:name w:val="Texto comentario Car"/>
    <w:basedOn w:val="Fuentedeprrafopredeter"/>
    <w:link w:val="Textocomentario"/>
    <w:uiPriority w:val="99"/>
    <w:rsid w:val="005C20CA"/>
    <w:rPr>
      <w:sz w:val="20"/>
      <w:szCs w:val="20"/>
    </w:rPr>
  </w:style>
  <w:style w:type="character" w:styleId="Refdecomentario">
    <w:name w:val="annotation reference"/>
    <w:basedOn w:val="Fuentedeprrafopredeter"/>
    <w:uiPriority w:val="99"/>
    <w:semiHidden/>
    <w:unhideWhenUsed/>
    <w:rsid w:val="005C20CA"/>
    <w:rPr>
      <w:sz w:val="16"/>
      <w:szCs w:val="16"/>
    </w:rPr>
  </w:style>
  <w:style w:type="paragraph" w:styleId="Asuntodelcomentario">
    <w:name w:val="annotation subject"/>
    <w:basedOn w:val="Textocomentario"/>
    <w:next w:val="Textocomentario"/>
    <w:link w:val="AsuntodelcomentarioCar"/>
    <w:uiPriority w:val="99"/>
    <w:semiHidden/>
    <w:unhideWhenUsed/>
    <w:rsid w:val="009149F7"/>
    <w:rPr>
      <w:b/>
      <w:bCs/>
    </w:rPr>
  </w:style>
  <w:style w:type="character" w:customStyle="1" w:styleId="AsuntodelcomentarioCar">
    <w:name w:val="Asunto del comentario Car"/>
    <w:basedOn w:val="TextocomentarioCar"/>
    <w:link w:val="Asuntodelcomentario"/>
    <w:uiPriority w:val="99"/>
    <w:semiHidden/>
    <w:rsid w:val="009149F7"/>
    <w:rPr>
      <w:b/>
      <w:bCs/>
      <w:sz w:val="20"/>
      <w:szCs w:val="20"/>
    </w:rPr>
  </w:style>
  <w:style w:type="character" w:customStyle="1" w:styleId="fontstyle01">
    <w:name w:val="fontstyle01"/>
    <w:basedOn w:val="Fuentedeprrafopredeter"/>
    <w:rsid w:val="00B75BFF"/>
    <w:rPr>
      <w:rFonts w:ascii="ProximaNova-Regular" w:hAnsi="ProximaNova-Regular" w:hint="default"/>
      <w:b w:val="0"/>
      <w:bCs w:val="0"/>
      <w:i w:val="0"/>
      <w:iCs w:val="0"/>
      <w:color w:val="000000"/>
      <w:sz w:val="24"/>
      <w:szCs w:val="24"/>
    </w:rPr>
  </w:style>
  <w:style w:type="character" w:styleId="Refdenotaalpie">
    <w:name w:val="footnote reference"/>
    <w:basedOn w:val="Fuentedeprrafopredeter"/>
    <w:uiPriority w:val="99"/>
    <w:semiHidden/>
    <w:unhideWhenUsed/>
    <w:rsid w:val="00D92469"/>
    <w:rPr>
      <w:vertAlign w:val="superscript"/>
    </w:rPr>
  </w:style>
  <w:style w:type="table" w:styleId="Tablaconcuadrculaclara">
    <w:name w:val="Grid Table Light"/>
    <w:basedOn w:val="Tablanormal"/>
    <w:uiPriority w:val="40"/>
    <w:rsid w:val="00D564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Textodelmarcadordeposicin">
    <w:name w:val="Placeholder Text"/>
    <w:basedOn w:val="Fuentedeprrafopredeter"/>
    <w:uiPriority w:val="99"/>
    <w:semiHidden/>
    <w:rsid w:val="00E610AA"/>
    <w:rPr>
      <w:color w:val="666666"/>
    </w:rPr>
  </w:style>
  <w:style w:type="paragraph" w:styleId="Descripcin">
    <w:name w:val="caption"/>
    <w:basedOn w:val="Normal"/>
    <w:next w:val="Normal"/>
    <w:uiPriority w:val="35"/>
    <w:unhideWhenUsed/>
    <w:qFormat/>
    <w:rsid w:val="00E7438B"/>
    <w:pPr>
      <w:spacing w:after="200" w:line="240" w:lineRule="auto"/>
    </w:pPr>
    <w:rPr>
      <w:i/>
      <w:iCs/>
      <w:color w:val="44546A" w:themeColor="text2"/>
      <w:sz w:val="18"/>
      <w:szCs w:val="18"/>
    </w:rPr>
  </w:style>
  <w:style w:type="paragraph" w:styleId="Revisin">
    <w:name w:val="Revision"/>
    <w:hidden/>
    <w:uiPriority w:val="99"/>
    <w:semiHidden/>
    <w:rsid w:val="004E7274"/>
    <w:pPr>
      <w:spacing w:after="0" w:line="240" w:lineRule="auto"/>
    </w:pPr>
  </w:style>
  <w:style w:type="table" w:styleId="Tablaconcuadrcula5oscura-nfasis5">
    <w:name w:val="Grid Table 5 Dark Accent 5"/>
    <w:basedOn w:val="Tablanormal"/>
    <w:uiPriority w:val="50"/>
    <w:rsid w:val="005F704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aconcuadrcula1clara-nfasis5">
    <w:name w:val="Grid Table 1 Light Accent 5"/>
    <w:basedOn w:val="Tablanormal"/>
    <w:uiPriority w:val="46"/>
    <w:rsid w:val="005F7043"/>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5F704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unhideWhenUsed/>
    <w:rsid w:val="002F04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rsid w:val="002F04F2"/>
    <w:rPr>
      <w:rFonts w:ascii="Courier New" w:eastAsia="Times New Roman" w:hAnsi="Courier New" w:cs="Courier New"/>
      <w:sz w:val="20"/>
      <w:szCs w:val="20"/>
      <w:lang w:val="es-CO" w:eastAsia="es-CO"/>
    </w:rPr>
  </w:style>
  <w:style w:type="character" w:styleId="Hipervnculovisitado">
    <w:name w:val="FollowedHyperlink"/>
    <w:basedOn w:val="Fuentedeprrafopredeter"/>
    <w:uiPriority w:val="99"/>
    <w:semiHidden/>
    <w:unhideWhenUsed/>
    <w:rsid w:val="00585A3E"/>
    <w:rPr>
      <w:color w:val="954F72" w:themeColor="followedHyperlink"/>
      <w:u w:val="single"/>
    </w:rPr>
  </w:style>
  <w:style w:type="paragraph" w:styleId="Bibliografa">
    <w:name w:val="Bibliography"/>
    <w:basedOn w:val="Normal"/>
    <w:next w:val="Normal"/>
    <w:uiPriority w:val="37"/>
    <w:unhideWhenUsed/>
    <w:rsid w:val="00900840"/>
    <w:pPr>
      <w:spacing w:after="0" w:line="480" w:lineRule="auto"/>
      <w:ind w:left="720" w:hanging="720"/>
    </w:pPr>
  </w:style>
  <w:style w:type="paragraph" w:customStyle="1" w:styleId="paragraph">
    <w:name w:val="paragraph"/>
    <w:basedOn w:val="Normal"/>
    <w:rsid w:val="00914B36"/>
    <w:pPr>
      <w:spacing w:before="100" w:beforeAutospacing="1" w:after="100" w:afterAutospacing="1" w:line="240" w:lineRule="auto"/>
      <w:jc w:val="left"/>
    </w:pPr>
    <w:rPr>
      <w:rFonts w:eastAsia="Times New Roman" w:cs="Times New Roman"/>
      <w:sz w:val="24"/>
      <w:szCs w:val="24"/>
      <w:lang w:val="es-CO" w:eastAsia="es-CO"/>
    </w:rPr>
  </w:style>
  <w:style w:type="character" w:customStyle="1" w:styleId="normaltextrun">
    <w:name w:val="normaltextrun"/>
    <w:basedOn w:val="Fuentedeprrafopredeter"/>
    <w:rsid w:val="00914B36"/>
  </w:style>
  <w:style w:type="character" w:customStyle="1" w:styleId="eop">
    <w:name w:val="eop"/>
    <w:basedOn w:val="Fuentedeprrafopredeter"/>
    <w:rsid w:val="00914B36"/>
  </w:style>
  <w:style w:type="table" w:styleId="Tablaconcuadrcula1clara">
    <w:name w:val="Grid Table 1 Light"/>
    <w:basedOn w:val="Tablanormal"/>
    <w:uiPriority w:val="46"/>
    <w:rsid w:val="001E369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Nmerodepgina">
    <w:name w:val="page number"/>
    <w:basedOn w:val="Fuentedeprrafopredeter"/>
    <w:uiPriority w:val="99"/>
    <w:semiHidden/>
    <w:unhideWhenUsed/>
    <w:rsid w:val="001700AB"/>
  </w:style>
  <w:style w:type="paragraph" w:styleId="Textonotapie">
    <w:name w:val="footnote text"/>
    <w:basedOn w:val="Normal"/>
    <w:link w:val="TextonotapieCar"/>
    <w:uiPriority w:val="99"/>
    <w:semiHidden/>
    <w:unhideWhenUsed/>
    <w:rsid w:val="0058425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8425B"/>
    <w:rPr>
      <w:rFonts w:ascii="Times New Roman" w:hAnsi="Times New Roman"/>
      <w:sz w:val="20"/>
      <w:szCs w:val="20"/>
    </w:rPr>
  </w:style>
  <w:style w:type="character" w:customStyle="1" w:styleId="s1">
    <w:name w:val="s1"/>
    <w:basedOn w:val="Fuentedeprrafopredeter"/>
    <w:rsid w:val="00F567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6752">
      <w:bodyDiv w:val="1"/>
      <w:marLeft w:val="0"/>
      <w:marRight w:val="0"/>
      <w:marTop w:val="0"/>
      <w:marBottom w:val="0"/>
      <w:divBdr>
        <w:top w:val="none" w:sz="0" w:space="0" w:color="auto"/>
        <w:left w:val="none" w:sz="0" w:space="0" w:color="auto"/>
        <w:bottom w:val="none" w:sz="0" w:space="0" w:color="auto"/>
        <w:right w:val="none" w:sz="0" w:space="0" w:color="auto"/>
      </w:divBdr>
    </w:div>
    <w:div w:id="40831028">
      <w:bodyDiv w:val="1"/>
      <w:marLeft w:val="0"/>
      <w:marRight w:val="0"/>
      <w:marTop w:val="0"/>
      <w:marBottom w:val="0"/>
      <w:divBdr>
        <w:top w:val="none" w:sz="0" w:space="0" w:color="auto"/>
        <w:left w:val="none" w:sz="0" w:space="0" w:color="auto"/>
        <w:bottom w:val="none" w:sz="0" w:space="0" w:color="auto"/>
        <w:right w:val="none" w:sz="0" w:space="0" w:color="auto"/>
      </w:divBdr>
    </w:div>
    <w:div w:id="41289023">
      <w:bodyDiv w:val="1"/>
      <w:marLeft w:val="0"/>
      <w:marRight w:val="0"/>
      <w:marTop w:val="0"/>
      <w:marBottom w:val="0"/>
      <w:divBdr>
        <w:top w:val="none" w:sz="0" w:space="0" w:color="auto"/>
        <w:left w:val="none" w:sz="0" w:space="0" w:color="auto"/>
        <w:bottom w:val="none" w:sz="0" w:space="0" w:color="auto"/>
        <w:right w:val="none" w:sz="0" w:space="0" w:color="auto"/>
      </w:divBdr>
    </w:div>
    <w:div w:id="43795231">
      <w:bodyDiv w:val="1"/>
      <w:marLeft w:val="0"/>
      <w:marRight w:val="0"/>
      <w:marTop w:val="0"/>
      <w:marBottom w:val="0"/>
      <w:divBdr>
        <w:top w:val="none" w:sz="0" w:space="0" w:color="auto"/>
        <w:left w:val="none" w:sz="0" w:space="0" w:color="auto"/>
        <w:bottom w:val="none" w:sz="0" w:space="0" w:color="auto"/>
        <w:right w:val="none" w:sz="0" w:space="0" w:color="auto"/>
      </w:divBdr>
      <w:divsChild>
        <w:div w:id="1325205668">
          <w:marLeft w:val="0"/>
          <w:marRight w:val="0"/>
          <w:marTop w:val="0"/>
          <w:marBottom w:val="0"/>
          <w:divBdr>
            <w:top w:val="none" w:sz="0" w:space="0" w:color="auto"/>
            <w:left w:val="none" w:sz="0" w:space="0" w:color="auto"/>
            <w:bottom w:val="none" w:sz="0" w:space="0" w:color="auto"/>
            <w:right w:val="none" w:sz="0" w:space="0" w:color="auto"/>
          </w:divBdr>
          <w:divsChild>
            <w:div w:id="7578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88483">
      <w:bodyDiv w:val="1"/>
      <w:marLeft w:val="0"/>
      <w:marRight w:val="0"/>
      <w:marTop w:val="0"/>
      <w:marBottom w:val="0"/>
      <w:divBdr>
        <w:top w:val="none" w:sz="0" w:space="0" w:color="auto"/>
        <w:left w:val="none" w:sz="0" w:space="0" w:color="auto"/>
        <w:bottom w:val="none" w:sz="0" w:space="0" w:color="auto"/>
        <w:right w:val="none" w:sz="0" w:space="0" w:color="auto"/>
      </w:divBdr>
    </w:div>
    <w:div w:id="98838530">
      <w:bodyDiv w:val="1"/>
      <w:marLeft w:val="0"/>
      <w:marRight w:val="0"/>
      <w:marTop w:val="0"/>
      <w:marBottom w:val="0"/>
      <w:divBdr>
        <w:top w:val="none" w:sz="0" w:space="0" w:color="auto"/>
        <w:left w:val="none" w:sz="0" w:space="0" w:color="auto"/>
        <w:bottom w:val="none" w:sz="0" w:space="0" w:color="auto"/>
        <w:right w:val="none" w:sz="0" w:space="0" w:color="auto"/>
      </w:divBdr>
      <w:divsChild>
        <w:div w:id="930626017">
          <w:marLeft w:val="0"/>
          <w:marRight w:val="0"/>
          <w:marTop w:val="0"/>
          <w:marBottom w:val="0"/>
          <w:divBdr>
            <w:top w:val="none" w:sz="0" w:space="0" w:color="auto"/>
            <w:left w:val="none" w:sz="0" w:space="0" w:color="auto"/>
            <w:bottom w:val="none" w:sz="0" w:space="0" w:color="auto"/>
            <w:right w:val="none" w:sz="0" w:space="0" w:color="auto"/>
          </w:divBdr>
          <w:divsChild>
            <w:div w:id="101503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683">
      <w:bodyDiv w:val="1"/>
      <w:marLeft w:val="0"/>
      <w:marRight w:val="0"/>
      <w:marTop w:val="0"/>
      <w:marBottom w:val="0"/>
      <w:divBdr>
        <w:top w:val="none" w:sz="0" w:space="0" w:color="auto"/>
        <w:left w:val="none" w:sz="0" w:space="0" w:color="auto"/>
        <w:bottom w:val="none" w:sz="0" w:space="0" w:color="auto"/>
        <w:right w:val="none" w:sz="0" w:space="0" w:color="auto"/>
      </w:divBdr>
    </w:div>
    <w:div w:id="157041609">
      <w:bodyDiv w:val="1"/>
      <w:marLeft w:val="0"/>
      <w:marRight w:val="0"/>
      <w:marTop w:val="0"/>
      <w:marBottom w:val="0"/>
      <w:divBdr>
        <w:top w:val="none" w:sz="0" w:space="0" w:color="auto"/>
        <w:left w:val="none" w:sz="0" w:space="0" w:color="auto"/>
        <w:bottom w:val="none" w:sz="0" w:space="0" w:color="auto"/>
        <w:right w:val="none" w:sz="0" w:space="0" w:color="auto"/>
      </w:divBdr>
    </w:div>
    <w:div w:id="185560214">
      <w:bodyDiv w:val="1"/>
      <w:marLeft w:val="0"/>
      <w:marRight w:val="0"/>
      <w:marTop w:val="0"/>
      <w:marBottom w:val="0"/>
      <w:divBdr>
        <w:top w:val="none" w:sz="0" w:space="0" w:color="auto"/>
        <w:left w:val="none" w:sz="0" w:space="0" w:color="auto"/>
        <w:bottom w:val="none" w:sz="0" w:space="0" w:color="auto"/>
        <w:right w:val="none" w:sz="0" w:space="0" w:color="auto"/>
      </w:divBdr>
    </w:div>
    <w:div w:id="188879205">
      <w:bodyDiv w:val="1"/>
      <w:marLeft w:val="0"/>
      <w:marRight w:val="0"/>
      <w:marTop w:val="0"/>
      <w:marBottom w:val="0"/>
      <w:divBdr>
        <w:top w:val="none" w:sz="0" w:space="0" w:color="auto"/>
        <w:left w:val="none" w:sz="0" w:space="0" w:color="auto"/>
        <w:bottom w:val="none" w:sz="0" w:space="0" w:color="auto"/>
        <w:right w:val="none" w:sz="0" w:space="0" w:color="auto"/>
      </w:divBdr>
    </w:div>
    <w:div w:id="217018779">
      <w:bodyDiv w:val="1"/>
      <w:marLeft w:val="0"/>
      <w:marRight w:val="0"/>
      <w:marTop w:val="0"/>
      <w:marBottom w:val="0"/>
      <w:divBdr>
        <w:top w:val="none" w:sz="0" w:space="0" w:color="auto"/>
        <w:left w:val="none" w:sz="0" w:space="0" w:color="auto"/>
        <w:bottom w:val="none" w:sz="0" w:space="0" w:color="auto"/>
        <w:right w:val="none" w:sz="0" w:space="0" w:color="auto"/>
      </w:divBdr>
    </w:div>
    <w:div w:id="221721189">
      <w:bodyDiv w:val="1"/>
      <w:marLeft w:val="0"/>
      <w:marRight w:val="0"/>
      <w:marTop w:val="0"/>
      <w:marBottom w:val="0"/>
      <w:divBdr>
        <w:top w:val="none" w:sz="0" w:space="0" w:color="auto"/>
        <w:left w:val="none" w:sz="0" w:space="0" w:color="auto"/>
        <w:bottom w:val="none" w:sz="0" w:space="0" w:color="auto"/>
        <w:right w:val="none" w:sz="0" w:space="0" w:color="auto"/>
      </w:divBdr>
      <w:divsChild>
        <w:div w:id="582572852">
          <w:marLeft w:val="0"/>
          <w:marRight w:val="0"/>
          <w:marTop w:val="0"/>
          <w:marBottom w:val="0"/>
          <w:divBdr>
            <w:top w:val="none" w:sz="0" w:space="0" w:color="auto"/>
            <w:left w:val="none" w:sz="0" w:space="0" w:color="auto"/>
            <w:bottom w:val="none" w:sz="0" w:space="0" w:color="auto"/>
            <w:right w:val="none" w:sz="0" w:space="0" w:color="auto"/>
          </w:divBdr>
        </w:div>
      </w:divsChild>
    </w:div>
    <w:div w:id="234513165">
      <w:bodyDiv w:val="1"/>
      <w:marLeft w:val="0"/>
      <w:marRight w:val="0"/>
      <w:marTop w:val="0"/>
      <w:marBottom w:val="0"/>
      <w:divBdr>
        <w:top w:val="none" w:sz="0" w:space="0" w:color="auto"/>
        <w:left w:val="none" w:sz="0" w:space="0" w:color="auto"/>
        <w:bottom w:val="none" w:sz="0" w:space="0" w:color="auto"/>
        <w:right w:val="none" w:sz="0" w:space="0" w:color="auto"/>
      </w:divBdr>
    </w:div>
    <w:div w:id="236400420">
      <w:bodyDiv w:val="1"/>
      <w:marLeft w:val="0"/>
      <w:marRight w:val="0"/>
      <w:marTop w:val="0"/>
      <w:marBottom w:val="0"/>
      <w:divBdr>
        <w:top w:val="none" w:sz="0" w:space="0" w:color="auto"/>
        <w:left w:val="none" w:sz="0" w:space="0" w:color="auto"/>
        <w:bottom w:val="none" w:sz="0" w:space="0" w:color="auto"/>
        <w:right w:val="none" w:sz="0" w:space="0" w:color="auto"/>
      </w:divBdr>
    </w:div>
    <w:div w:id="253979677">
      <w:bodyDiv w:val="1"/>
      <w:marLeft w:val="0"/>
      <w:marRight w:val="0"/>
      <w:marTop w:val="0"/>
      <w:marBottom w:val="0"/>
      <w:divBdr>
        <w:top w:val="none" w:sz="0" w:space="0" w:color="auto"/>
        <w:left w:val="none" w:sz="0" w:space="0" w:color="auto"/>
        <w:bottom w:val="none" w:sz="0" w:space="0" w:color="auto"/>
        <w:right w:val="none" w:sz="0" w:space="0" w:color="auto"/>
      </w:divBdr>
    </w:div>
    <w:div w:id="272519184">
      <w:bodyDiv w:val="1"/>
      <w:marLeft w:val="0"/>
      <w:marRight w:val="0"/>
      <w:marTop w:val="0"/>
      <w:marBottom w:val="0"/>
      <w:divBdr>
        <w:top w:val="none" w:sz="0" w:space="0" w:color="auto"/>
        <w:left w:val="none" w:sz="0" w:space="0" w:color="auto"/>
        <w:bottom w:val="none" w:sz="0" w:space="0" w:color="auto"/>
        <w:right w:val="none" w:sz="0" w:space="0" w:color="auto"/>
      </w:divBdr>
    </w:div>
    <w:div w:id="278994515">
      <w:bodyDiv w:val="1"/>
      <w:marLeft w:val="0"/>
      <w:marRight w:val="0"/>
      <w:marTop w:val="0"/>
      <w:marBottom w:val="0"/>
      <w:divBdr>
        <w:top w:val="none" w:sz="0" w:space="0" w:color="auto"/>
        <w:left w:val="none" w:sz="0" w:space="0" w:color="auto"/>
        <w:bottom w:val="none" w:sz="0" w:space="0" w:color="auto"/>
        <w:right w:val="none" w:sz="0" w:space="0" w:color="auto"/>
      </w:divBdr>
    </w:div>
    <w:div w:id="294334628">
      <w:bodyDiv w:val="1"/>
      <w:marLeft w:val="0"/>
      <w:marRight w:val="0"/>
      <w:marTop w:val="0"/>
      <w:marBottom w:val="0"/>
      <w:divBdr>
        <w:top w:val="none" w:sz="0" w:space="0" w:color="auto"/>
        <w:left w:val="none" w:sz="0" w:space="0" w:color="auto"/>
        <w:bottom w:val="none" w:sz="0" w:space="0" w:color="auto"/>
        <w:right w:val="none" w:sz="0" w:space="0" w:color="auto"/>
      </w:divBdr>
    </w:div>
    <w:div w:id="297223408">
      <w:bodyDiv w:val="1"/>
      <w:marLeft w:val="0"/>
      <w:marRight w:val="0"/>
      <w:marTop w:val="0"/>
      <w:marBottom w:val="0"/>
      <w:divBdr>
        <w:top w:val="none" w:sz="0" w:space="0" w:color="auto"/>
        <w:left w:val="none" w:sz="0" w:space="0" w:color="auto"/>
        <w:bottom w:val="none" w:sz="0" w:space="0" w:color="auto"/>
        <w:right w:val="none" w:sz="0" w:space="0" w:color="auto"/>
      </w:divBdr>
      <w:divsChild>
        <w:div w:id="1313369236">
          <w:marLeft w:val="0"/>
          <w:marRight w:val="0"/>
          <w:marTop w:val="0"/>
          <w:marBottom w:val="0"/>
          <w:divBdr>
            <w:top w:val="none" w:sz="0" w:space="0" w:color="auto"/>
            <w:left w:val="none" w:sz="0" w:space="0" w:color="auto"/>
            <w:bottom w:val="none" w:sz="0" w:space="0" w:color="auto"/>
            <w:right w:val="none" w:sz="0" w:space="0" w:color="auto"/>
          </w:divBdr>
          <w:divsChild>
            <w:div w:id="43942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160464">
      <w:bodyDiv w:val="1"/>
      <w:marLeft w:val="0"/>
      <w:marRight w:val="0"/>
      <w:marTop w:val="0"/>
      <w:marBottom w:val="0"/>
      <w:divBdr>
        <w:top w:val="none" w:sz="0" w:space="0" w:color="auto"/>
        <w:left w:val="none" w:sz="0" w:space="0" w:color="auto"/>
        <w:bottom w:val="none" w:sz="0" w:space="0" w:color="auto"/>
        <w:right w:val="none" w:sz="0" w:space="0" w:color="auto"/>
      </w:divBdr>
    </w:div>
    <w:div w:id="382992773">
      <w:bodyDiv w:val="1"/>
      <w:marLeft w:val="0"/>
      <w:marRight w:val="0"/>
      <w:marTop w:val="0"/>
      <w:marBottom w:val="0"/>
      <w:divBdr>
        <w:top w:val="none" w:sz="0" w:space="0" w:color="auto"/>
        <w:left w:val="none" w:sz="0" w:space="0" w:color="auto"/>
        <w:bottom w:val="none" w:sz="0" w:space="0" w:color="auto"/>
        <w:right w:val="none" w:sz="0" w:space="0" w:color="auto"/>
      </w:divBdr>
      <w:divsChild>
        <w:div w:id="63839525">
          <w:marLeft w:val="0"/>
          <w:marRight w:val="0"/>
          <w:marTop w:val="0"/>
          <w:marBottom w:val="0"/>
          <w:divBdr>
            <w:top w:val="none" w:sz="0" w:space="0" w:color="auto"/>
            <w:left w:val="none" w:sz="0" w:space="0" w:color="auto"/>
            <w:bottom w:val="none" w:sz="0" w:space="0" w:color="auto"/>
            <w:right w:val="none" w:sz="0" w:space="0" w:color="auto"/>
          </w:divBdr>
          <w:divsChild>
            <w:div w:id="1170171674">
              <w:marLeft w:val="0"/>
              <w:marRight w:val="0"/>
              <w:marTop w:val="0"/>
              <w:marBottom w:val="0"/>
              <w:divBdr>
                <w:top w:val="none" w:sz="0" w:space="0" w:color="auto"/>
                <w:left w:val="none" w:sz="0" w:space="0" w:color="auto"/>
                <w:bottom w:val="none" w:sz="0" w:space="0" w:color="auto"/>
                <w:right w:val="none" w:sz="0" w:space="0" w:color="auto"/>
              </w:divBdr>
            </w:div>
            <w:div w:id="211891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920384">
      <w:bodyDiv w:val="1"/>
      <w:marLeft w:val="0"/>
      <w:marRight w:val="0"/>
      <w:marTop w:val="0"/>
      <w:marBottom w:val="0"/>
      <w:divBdr>
        <w:top w:val="none" w:sz="0" w:space="0" w:color="auto"/>
        <w:left w:val="none" w:sz="0" w:space="0" w:color="auto"/>
        <w:bottom w:val="none" w:sz="0" w:space="0" w:color="auto"/>
        <w:right w:val="none" w:sz="0" w:space="0" w:color="auto"/>
      </w:divBdr>
    </w:div>
    <w:div w:id="391465269">
      <w:bodyDiv w:val="1"/>
      <w:marLeft w:val="0"/>
      <w:marRight w:val="0"/>
      <w:marTop w:val="0"/>
      <w:marBottom w:val="0"/>
      <w:divBdr>
        <w:top w:val="none" w:sz="0" w:space="0" w:color="auto"/>
        <w:left w:val="none" w:sz="0" w:space="0" w:color="auto"/>
        <w:bottom w:val="none" w:sz="0" w:space="0" w:color="auto"/>
        <w:right w:val="none" w:sz="0" w:space="0" w:color="auto"/>
      </w:divBdr>
    </w:div>
    <w:div w:id="429005887">
      <w:bodyDiv w:val="1"/>
      <w:marLeft w:val="0"/>
      <w:marRight w:val="0"/>
      <w:marTop w:val="0"/>
      <w:marBottom w:val="0"/>
      <w:divBdr>
        <w:top w:val="none" w:sz="0" w:space="0" w:color="auto"/>
        <w:left w:val="none" w:sz="0" w:space="0" w:color="auto"/>
        <w:bottom w:val="none" w:sz="0" w:space="0" w:color="auto"/>
        <w:right w:val="none" w:sz="0" w:space="0" w:color="auto"/>
      </w:divBdr>
      <w:divsChild>
        <w:div w:id="493183180">
          <w:marLeft w:val="0"/>
          <w:marRight w:val="0"/>
          <w:marTop w:val="0"/>
          <w:marBottom w:val="0"/>
          <w:divBdr>
            <w:top w:val="none" w:sz="0" w:space="0" w:color="auto"/>
            <w:left w:val="none" w:sz="0" w:space="0" w:color="auto"/>
            <w:bottom w:val="none" w:sz="0" w:space="0" w:color="auto"/>
            <w:right w:val="none" w:sz="0" w:space="0" w:color="auto"/>
          </w:divBdr>
          <w:divsChild>
            <w:div w:id="189997667">
              <w:marLeft w:val="0"/>
              <w:marRight w:val="0"/>
              <w:marTop w:val="0"/>
              <w:marBottom w:val="0"/>
              <w:divBdr>
                <w:top w:val="none" w:sz="0" w:space="0" w:color="auto"/>
                <w:left w:val="none" w:sz="0" w:space="0" w:color="auto"/>
                <w:bottom w:val="none" w:sz="0" w:space="0" w:color="auto"/>
                <w:right w:val="none" w:sz="0" w:space="0" w:color="auto"/>
              </w:divBdr>
            </w:div>
            <w:div w:id="741565745">
              <w:marLeft w:val="0"/>
              <w:marRight w:val="0"/>
              <w:marTop w:val="0"/>
              <w:marBottom w:val="0"/>
              <w:divBdr>
                <w:top w:val="none" w:sz="0" w:space="0" w:color="auto"/>
                <w:left w:val="none" w:sz="0" w:space="0" w:color="auto"/>
                <w:bottom w:val="none" w:sz="0" w:space="0" w:color="auto"/>
                <w:right w:val="none" w:sz="0" w:space="0" w:color="auto"/>
              </w:divBdr>
            </w:div>
            <w:div w:id="1008168305">
              <w:marLeft w:val="0"/>
              <w:marRight w:val="0"/>
              <w:marTop w:val="0"/>
              <w:marBottom w:val="0"/>
              <w:divBdr>
                <w:top w:val="none" w:sz="0" w:space="0" w:color="auto"/>
                <w:left w:val="none" w:sz="0" w:space="0" w:color="auto"/>
                <w:bottom w:val="none" w:sz="0" w:space="0" w:color="auto"/>
                <w:right w:val="none" w:sz="0" w:space="0" w:color="auto"/>
              </w:divBdr>
            </w:div>
            <w:div w:id="1064765022">
              <w:marLeft w:val="0"/>
              <w:marRight w:val="0"/>
              <w:marTop w:val="0"/>
              <w:marBottom w:val="0"/>
              <w:divBdr>
                <w:top w:val="none" w:sz="0" w:space="0" w:color="auto"/>
                <w:left w:val="none" w:sz="0" w:space="0" w:color="auto"/>
                <w:bottom w:val="none" w:sz="0" w:space="0" w:color="auto"/>
                <w:right w:val="none" w:sz="0" w:space="0" w:color="auto"/>
              </w:divBdr>
            </w:div>
            <w:div w:id="134794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518521">
      <w:bodyDiv w:val="1"/>
      <w:marLeft w:val="0"/>
      <w:marRight w:val="0"/>
      <w:marTop w:val="0"/>
      <w:marBottom w:val="0"/>
      <w:divBdr>
        <w:top w:val="none" w:sz="0" w:space="0" w:color="auto"/>
        <w:left w:val="none" w:sz="0" w:space="0" w:color="auto"/>
        <w:bottom w:val="none" w:sz="0" w:space="0" w:color="auto"/>
        <w:right w:val="none" w:sz="0" w:space="0" w:color="auto"/>
      </w:divBdr>
    </w:div>
    <w:div w:id="450638388">
      <w:bodyDiv w:val="1"/>
      <w:marLeft w:val="0"/>
      <w:marRight w:val="0"/>
      <w:marTop w:val="0"/>
      <w:marBottom w:val="0"/>
      <w:divBdr>
        <w:top w:val="none" w:sz="0" w:space="0" w:color="auto"/>
        <w:left w:val="none" w:sz="0" w:space="0" w:color="auto"/>
        <w:bottom w:val="none" w:sz="0" w:space="0" w:color="auto"/>
        <w:right w:val="none" w:sz="0" w:space="0" w:color="auto"/>
      </w:divBdr>
    </w:div>
    <w:div w:id="464736989">
      <w:bodyDiv w:val="1"/>
      <w:marLeft w:val="0"/>
      <w:marRight w:val="0"/>
      <w:marTop w:val="0"/>
      <w:marBottom w:val="0"/>
      <w:divBdr>
        <w:top w:val="none" w:sz="0" w:space="0" w:color="auto"/>
        <w:left w:val="none" w:sz="0" w:space="0" w:color="auto"/>
        <w:bottom w:val="none" w:sz="0" w:space="0" w:color="auto"/>
        <w:right w:val="none" w:sz="0" w:space="0" w:color="auto"/>
      </w:divBdr>
    </w:div>
    <w:div w:id="470097618">
      <w:bodyDiv w:val="1"/>
      <w:marLeft w:val="0"/>
      <w:marRight w:val="0"/>
      <w:marTop w:val="0"/>
      <w:marBottom w:val="0"/>
      <w:divBdr>
        <w:top w:val="none" w:sz="0" w:space="0" w:color="auto"/>
        <w:left w:val="none" w:sz="0" w:space="0" w:color="auto"/>
        <w:bottom w:val="none" w:sz="0" w:space="0" w:color="auto"/>
        <w:right w:val="none" w:sz="0" w:space="0" w:color="auto"/>
      </w:divBdr>
    </w:div>
    <w:div w:id="481502738">
      <w:bodyDiv w:val="1"/>
      <w:marLeft w:val="0"/>
      <w:marRight w:val="0"/>
      <w:marTop w:val="0"/>
      <w:marBottom w:val="0"/>
      <w:divBdr>
        <w:top w:val="none" w:sz="0" w:space="0" w:color="auto"/>
        <w:left w:val="none" w:sz="0" w:space="0" w:color="auto"/>
        <w:bottom w:val="none" w:sz="0" w:space="0" w:color="auto"/>
        <w:right w:val="none" w:sz="0" w:space="0" w:color="auto"/>
      </w:divBdr>
    </w:div>
    <w:div w:id="489446584">
      <w:bodyDiv w:val="1"/>
      <w:marLeft w:val="0"/>
      <w:marRight w:val="0"/>
      <w:marTop w:val="0"/>
      <w:marBottom w:val="0"/>
      <w:divBdr>
        <w:top w:val="none" w:sz="0" w:space="0" w:color="auto"/>
        <w:left w:val="none" w:sz="0" w:space="0" w:color="auto"/>
        <w:bottom w:val="none" w:sz="0" w:space="0" w:color="auto"/>
        <w:right w:val="none" w:sz="0" w:space="0" w:color="auto"/>
      </w:divBdr>
    </w:div>
    <w:div w:id="513570372">
      <w:bodyDiv w:val="1"/>
      <w:marLeft w:val="0"/>
      <w:marRight w:val="0"/>
      <w:marTop w:val="0"/>
      <w:marBottom w:val="0"/>
      <w:divBdr>
        <w:top w:val="none" w:sz="0" w:space="0" w:color="auto"/>
        <w:left w:val="none" w:sz="0" w:space="0" w:color="auto"/>
        <w:bottom w:val="none" w:sz="0" w:space="0" w:color="auto"/>
        <w:right w:val="none" w:sz="0" w:space="0" w:color="auto"/>
      </w:divBdr>
    </w:div>
    <w:div w:id="520319413">
      <w:bodyDiv w:val="1"/>
      <w:marLeft w:val="0"/>
      <w:marRight w:val="0"/>
      <w:marTop w:val="0"/>
      <w:marBottom w:val="0"/>
      <w:divBdr>
        <w:top w:val="none" w:sz="0" w:space="0" w:color="auto"/>
        <w:left w:val="none" w:sz="0" w:space="0" w:color="auto"/>
        <w:bottom w:val="none" w:sz="0" w:space="0" w:color="auto"/>
        <w:right w:val="none" w:sz="0" w:space="0" w:color="auto"/>
      </w:divBdr>
    </w:div>
    <w:div w:id="576936403">
      <w:bodyDiv w:val="1"/>
      <w:marLeft w:val="0"/>
      <w:marRight w:val="0"/>
      <w:marTop w:val="0"/>
      <w:marBottom w:val="0"/>
      <w:divBdr>
        <w:top w:val="none" w:sz="0" w:space="0" w:color="auto"/>
        <w:left w:val="none" w:sz="0" w:space="0" w:color="auto"/>
        <w:bottom w:val="none" w:sz="0" w:space="0" w:color="auto"/>
        <w:right w:val="none" w:sz="0" w:space="0" w:color="auto"/>
      </w:divBdr>
    </w:div>
    <w:div w:id="601107808">
      <w:bodyDiv w:val="1"/>
      <w:marLeft w:val="0"/>
      <w:marRight w:val="0"/>
      <w:marTop w:val="0"/>
      <w:marBottom w:val="0"/>
      <w:divBdr>
        <w:top w:val="none" w:sz="0" w:space="0" w:color="auto"/>
        <w:left w:val="none" w:sz="0" w:space="0" w:color="auto"/>
        <w:bottom w:val="none" w:sz="0" w:space="0" w:color="auto"/>
        <w:right w:val="none" w:sz="0" w:space="0" w:color="auto"/>
      </w:divBdr>
    </w:div>
    <w:div w:id="602347394">
      <w:bodyDiv w:val="1"/>
      <w:marLeft w:val="0"/>
      <w:marRight w:val="0"/>
      <w:marTop w:val="0"/>
      <w:marBottom w:val="0"/>
      <w:divBdr>
        <w:top w:val="none" w:sz="0" w:space="0" w:color="auto"/>
        <w:left w:val="none" w:sz="0" w:space="0" w:color="auto"/>
        <w:bottom w:val="none" w:sz="0" w:space="0" w:color="auto"/>
        <w:right w:val="none" w:sz="0" w:space="0" w:color="auto"/>
      </w:divBdr>
      <w:divsChild>
        <w:div w:id="742678809">
          <w:marLeft w:val="0"/>
          <w:marRight w:val="0"/>
          <w:marTop w:val="0"/>
          <w:marBottom w:val="0"/>
          <w:divBdr>
            <w:top w:val="none" w:sz="0" w:space="0" w:color="auto"/>
            <w:left w:val="none" w:sz="0" w:space="0" w:color="auto"/>
            <w:bottom w:val="none" w:sz="0" w:space="0" w:color="auto"/>
            <w:right w:val="none" w:sz="0" w:space="0" w:color="auto"/>
          </w:divBdr>
          <w:divsChild>
            <w:div w:id="426847690">
              <w:marLeft w:val="0"/>
              <w:marRight w:val="0"/>
              <w:marTop w:val="0"/>
              <w:marBottom w:val="0"/>
              <w:divBdr>
                <w:top w:val="none" w:sz="0" w:space="0" w:color="auto"/>
                <w:left w:val="none" w:sz="0" w:space="0" w:color="auto"/>
                <w:bottom w:val="none" w:sz="0" w:space="0" w:color="auto"/>
                <w:right w:val="none" w:sz="0" w:space="0" w:color="auto"/>
              </w:divBdr>
            </w:div>
            <w:div w:id="1010138091">
              <w:marLeft w:val="0"/>
              <w:marRight w:val="0"/>
              <w:marTop w:val="0"/>
              <w:marBottom w:val="0"/>
              <w:divBdr>
                <w:top w:val="none" w:sz="0" w:space="0" w:color="auto"/>
                <w:left w:val="none" w:sz="0" w:space="0" w:color="auto"/>
                <w:bottom w:val="none" w:sz="0" w:space="0" w:color="auto"/>
                <w:right w:val="none" w:sz="0" w:space="0" w:color="auto"/>
              </w:divBdr>
            </w:div>
            <w:div w:id="1080564062">
              <w:marLeft w:val="0"/>
              <w:marRight w:val="0"/>
              <w:marTop w:val="0"/>
              <w:marBottom w:val="0"/>
              <w:divBdr>
                <w:top w:val="none" w:sz="0" w:space="0" w:color="auto"/>
                <w:left w:val="none" w:sz="0" w:space="0" w:color="auto"/>
                <w:bottom w:val="none" w:sz="0" w:space="0" w:color="auto"/>
                <w:right w:val="none" w:sz="0" w:space="0" w:color="auto"/>
              </w:divBdr>
            </w:div>
            <w:div w:id="1185751928">
              <w:marLeft w:val="0"/>
              <w:marRight w:val="0"/>
              <w:marTop w:val="0"/>
              <w:marBottom w:val="0"/>
              <w:divBdr>
                <w:top w:val="none" w:sz="0" w:space="0" w:color="auto"/>
                <w:left w:val="none" w:sz="0" w:space="0" w:color="auto"/>
                <w:bottom w:val="none" w:sz="0" w:space="0" w:color="auto"/>
                <w:right w:val="none" w:sz="0" w:space="0" w:color="auto"/>
              </w:divBdr>
            </w:div>
            <w:div w:id="1216508751">
              <w:marLeft w:val="0"/>
              <w:marRight w:val="0"/>
              <w:marTop w:val="0"/>
              <w:marBottom w:val="0"/>
              <w:divBdr>
                <w:top w:val="none" w:sz="0" w:space="0" w:color="auto"/>
                <w:left w:val="none" w:sz="0" w:space="0" w:color="auto"/>
                <w:bottom w:val="none" w:sz="0" w:space="0" w:color="auto"/>
                <w:right w:val="none" w:sz="0" w:space="0" w:color="auto"/>
              </w:divBdr>
            </w:div>
            <w:div w:id="1296837254">
              <w:marLeft w:val="0"/>
              <w:marRight w:val="0"/>
              <w:marTop w:val="0"/>
              <w:marBottom w:val="0"/>
              <w:divBdr>
                <w:top w:val="none" w:sz="0" w:space="0" w:color="auto"/>
                <w:left w:val="none" w:sz="0" w:space="0" w:color="auto"/>
                <w:bottom w:val="none" w:sz="0" w:space="0" w:color="auto"/>
                <w:right w:val="none" w:sz="0" w:space="0" w:color="auto"/>
              </w:divBdr>
            </w:div>
            <w:div w:id="188497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590531">
      <w:bodyDiv w:val="1"/>
      <w:marLeft w:val="0"/>
      <w:marRight w:val="0"/>
      <w:marTop w:val="0"/>
      <w:marBottom w:val="0"/>
      <w:divBdr>
        <w:top w:val="none" w:sz="0" w:space="0" w:color="auto"/>
        <w:left w:val="none" w:sz="0" w:space="0" w:color="auto"/>
        <w:bottom w:val="none" w:sz="0" w:space="0" w:color="auto"/>
        <w:right w:val="none" w:sz="0" w:space="0" w:color="auto"/>
      </w:divBdr>
    </w:div>
    <w:div w:id="624048127">
      <w:bodyDiv w:val="1"/>
      <w:marLeft w:val="0"/>
      <w:marRight w:val="0"/>
      <w:marTop w:val="0"/>
      <w:marBottom w:val="0"/>
      <w:divBdr>
        <w:top w:val="none" w:sz="0" w:space="0" w:color="auto"/>
        <w:left w:val="none" w:sz="0" w:space="0" w:color="auto"/>
        <w:bottom w:val="none" w:sz="0" w:space="0" w:color="auto"/>
        <w:right w:val="none" w:sz="0" w:space="0" w:color="auto"/>
      </w:divBdr>
    </w:div>
    <w:div w:id="625355850">
      <w:bodyDiv w:val="1"/>
      <w:marLeft w:val="0"/>
      <w:marRight w:val="0"/>
      <w:marTop w:val="0"/>
      <w:marBottom w:val="0"/>
      <w:divBdr>
        <w:top w:val="none" w:sz="0" w:space="0" w:color="auto"/>
        <w:left w:val="none" w:sz="0" w:space="0" w:color="auto"/>
        <w:bottom w:val="none" w:sz="0" w:space="0" w:color="auto"/>
        <w:right w:val="none" w:sz="0" w:space="0" w:color="auto"/>
      </w:divBdr>
    </w:div>
    <w:div w:id="627668835">
      <w:bodyDiv w:val="1"/>
      <w:marLeft w:val="0"/>
      <w:marRight w:val="0"/>
      <w:marTop w:val="0"/>
      <w:marBottom w:val="0"/>
      <w:divBdr>
        <w:top w:val="none" w:sz="0" w:space="0" w:color="auto"/>
        <w:left w:val="none" w:sz="0" w:space="0" w:color="auto"/>
        <w:bottom w:val="none" w:sz="0" w:space="0" w:color="auto"/>
        <w:right w:val="none" w:sz="0" w:space="0" w:color="auto"/>
      </w:divBdr>
      <w:divsChild>
        <w:div w:id="1456946078">
          <w:marLeft w:val="0"/>
          <w:marRight w:val="0"/>
          <w:marTop w:val="0"/>
          <w:marBottom w:val="0"/>
          <w:divBdr>
            <w:top w:val="none" w:sz="0" w:space="0" w:color="auto"/>
            <w:left w:val="none" w:sz="0" w:space="0" w:color="auto"/>
            <w:bottom w:val="none" w:sz="0" w:space="0" w:color="auto"/>
            <w:right w:val="none" w:sz="0" w:space="0" w:color="auto"/>
          </w:divBdr>
          <w:divsChild>
            <w:div w:id="19824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218">
      <w:bodyDiv w:val="1"/>
      <w:marLeft w:val="0"/>
      <w:marRight w:val="0"/>
      <w:marTop w:val="0"/>
      <w:marBottom w:val="0"/>
      <w:divBdr>
        <w:top w:val="none" w:sz="0" w:space="0" w:color="auto"/>
        <w:left w:val="none" w:sz="0" w:space="0" w:color="auto"/>
        <w:bottom w:val="none" w:sz="0" w:space="0" w:color="auto"/>
        <w:right w:val="none" w:sz="0" w:space="0" w:color="auto"/>
      </w:divBdr>
    </w:div>
    <w:div w:id="641539601">
      <w:bodyDiv w:val="1"/>
      <w:marLeft w:val="0"/>
      <w:marRight w:val="0"/>
      <w:marTop w:val="0"/>
      <w:marBottom w:val="0"/>
      <w:divBdr>
        <w:top w:val="none" w:sz="0" w:space="0" w:color="auto"/>
        <w:left w:val="none" w:sz="0" w:space="0" w:color="auto"/>
        <w:bottom w:val="none" w:sz="0" w:space="0" w:color="auto"/>
        <w:right w:val="none" w:sz="0" w:space="0" w:color="auto"/>
      </w:divBdr>
    </w:div>
    <w:div w:id="650213588">
      <w:bodyDiv w:val="1"/>
      <w:marLeft w:val="0"/>
      <w:marRight w:val="0"/>
      <w:marTop w:val="0"/>
      <w:marBottom w:val="0"/>
      <w:divBdr>
        <w:top w:val="none" w:sz="0" w:space="0" w:color="auto"/>
        <w:left w:val="none" w:sz="0" w:space="0" w:color="auto"/>
        <w:bottom w:val="none" w:sz="0" w:space="0" w:color="auto"/>
        <w:right w:val="none" w:sz="0" w:space="0" w:color="auto"/>
      </w:divBdr>
      <w:divsChild>
        <w:div w:id="1307977845">
          <w:marLeft w:val="0"/>
          <w:marRight w:val="0"/>
          <w:marTop w:val="0"/>
          <w:marBottom w:val="0"/>
          <w:divBdr>
            <w:top w:val="none" w:sz="0" w:space="0" w:color="auto"/>
            <w:left w:val="none" w:sz="0" w:space="0" w:color="auto"/>
            <w:bottom w:val="none" w:sz="0" w:space="0" w:color="auto"/>
            <w:right w:val="none" w:sz="0" w:space="0" w:color="auto"/>
          </w:divBdr>
          <w:divsChild>
            <w:div w:id="211720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365571">
      <w:bodyDiv w:val="1"/>
      <w:marLeft w:val="0"/>
      <w:marRight w:val="0"/>
      <w:marTop w:val="0"/>
      <w:marBottom w:val="0"/>
      <w:divBdr>
        <w:top w:val="none" w:sz="0" w:space="0" w:color="auto"/>
        <w:left w:val="none" w:sz="0" w:space="0" w:color="auto"/>
        <w:bottom w:val="none" w:sz="0" w:space="0" w:color="auto"/>
        <w:right w:val="none" w:sz="0" w:space="0" w:color="auto"/>
      </w:divBdr>
    </w:div>
    <w:div w:id="671490711">
      <w:bodyDiv w:val="1"/>
      <w:marLeft w:val="0"/>
      <w:marRight w:val="0"/>
      <w:marTop w:val="0"/>
      <w:marBottom w:val="0"/>
      <w:divBdr>
        <w:top w:val="none" w:sz="0" w:space="0" w:color="auto"/>
        <w:left w:val="none" w:sz="0" w:space="0" w:color="auto"/>
        <w:bottom w:val="none" w:sz="0" w:space="0" w:color="auto"/>
        <w:right w:val="none" w:sz="0" w:space="0" w:color="auto"/>
      </w:divBdr>
    </w:div>
    <w:div w:id="718631723">
      <w:bodyDiv w:val="1"/>
      <w:marLeft w:val="0"/>
      <w:marRight w:val="0"/>
      <w:marTop w:val="0"/>
      <w:marBottom w:val="0"/>
      <w:divBdr>
        <w:top w:val="none" w:sz="0" w:space="0" w:color="auto"/>
        <w:left w:val="none" w:sz="0" w:space="0" w:color="auto"/>
        <w:bottom w:val="none" w:sz="0" w:space="0" w:color="auto"/>
        <w:right w:val="none" w:sz="0" w:space="0" w:color="auto"/>
      </w:divBdr>
    </w:div>
    <w:div w:id="726564651">
      <w:bodyDiv w:val="1"/>
      <w:marLeft w:val="0"/>
      <w:marRight w:val="0"/>
      <w:marTop w:val="0"/>
      <w:marBottom w:val="0"/>
      <w:divBdr>
        <w:top w:val="none" w:sz="0" w:space="0" w:color="auto"/>
        <w:left w:val="none" w:sz="0" w:space="0" w:color="auto"/>
        <w:bottom w:val="none" w:sz="0" w:space="0" w:color="auto"/>
        <w:right w:val="none" w:sz="0" w:space="0" w:color="auto"/>
      </w:divBdr>
      <w:divsChild>
        <w:div w:id="1824616787">
          <w:marLeft w:val="0"/>
          <w:marRight w:val="0"/>
          <w:marTop w:val="0"/>
          <w:marBottom w:val="0"/>
          <w:divBdr>
            <w:top w:val="none" w:sz="0" w:space="0" w:color="auto"/>
            <w:left w:val="none" w:sz="0" w:space="0" w:color="auto"/>
            <w:bottom w:val="none" w:sz="0" w:space="0" w:color="auto"/>
            <w:right w:val="none" w:sz="0" w:space="0" w:color="auto"/>
          </w:divBdr>
          <w:divsChild>
            <w:div w:id="106653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06900">
      <w:bodyDiv w:val="1"/>
      <w:marLeft w:val="0"/>
      <w:marRight w:val="0"/>
      <w:marTop w:val="0"/>
      <w:marBottom w:val="0"/>
      <w:divBdr>
        <w:top w:val="none" w:sz="0" w:space="0" w:color="auto"/>
        <w:left w:val="none" w:sz="0" w:space="0" w:color="auto"/>
        <w:bottom w:val="none" w:sz="0" w:space="0" w:color="auto"/>
        <w:right w:val="none" w:sz="0" w:space="0" w:color="auto"/>
      </w:divBdr>
    </w:div>
    <w:div w:id="728381252">
      <w:bodyDiv w:val="1"/>
      <w:marLeft w:val="0"/>
      <w:marRight w:val="0"/>
      <w:marTop w:val="0"/>
      <w:marBottom w:val="0"/>
      <w:divBdr>
        <w:top w:val="none" w:sz="0" w:space="0" w:color="auto"/>
        <w:left w:val="none" w:sz="0" w:space="0" w:color="auto"/>
        <w:bottom w:val="none" w:sz="0" w:space="0" w:color="auto"/>
        <w:right w:val="none" w:sz="0" w:space="0" w:color="auto"/>
      </w:divBdr>
    </w:div>
    <w:div w:id="729424628">
      <w:bodyDiv w:val="1"/>
      <w:marLeft w:val="0"/>
      <w:marRight w:val="0"/>
      <w:marTop w:val="0"/>
      <w:marBottom w:val="0"/>
      <w:divBdr>
        <w:top w:val="none" w:sz="0" w:space="0" w:color="auto"/>
        <w:left w:val="none" w:sz="0" w:space="0" w:color="auto"/>
        <w:bottom w:val="none" w:sz="0" w:space="0" w:color="auto"/>
        <w:right w:val="none" w:sz="0" w:space="0" w:color="auto"/>
      </w:divBdr>
    </w:div>
    <w:div w:id="738552922">
      <w:bodyDiv w:val="1"/>
      <w:marLeft w:val="0"/>
      <w:marRight w:val="0"/>
      <w:marTop w:val="0"/>
      <w:marBottom w:val="0"/>
      <w:divBdr>
        <w:top w:val="none" w:sz="0" w:space="0" w:color="auto"/>
        <w:left w:val="none" w:sz="0" w:space="0" w:color="auto"/>
        <w:bottom w:val="none" w:sz="0" w:space="0" w:color="auto"/>
        <w:right w:val="none" w:sz="0" w:space="0" w:color="auto"/>
      </w:divBdr>
      <w:divsChild>
        <w:div w:id="895706387">
          <w:marLeft w:val="0"/>
          <w:marRight w:val="0"/>
          <w:marTop w:val="0"/>
          <w:marBottom w:val="0"/>
          <w:divBdr>
            <w:top w:val="none" w:sz="0" w:space="0" w:color="auto"/>
            <w:left w:val="none" w:sz="0" w:space="0" w:color="auto"/>
            <w:bottom w:val="none" w:sz="0" w:space="0" w:color="auto"/>
            <w:right w:val="none" w:sz="0" w:space="0" w:color="auto"/>
          </w:divBdr>
          <w:divsChild>
            <w:div w:id="59934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653850">
      <w:bodyDiv w:val="1"/>
      <w:marLeft w:val="0"/>
      <w:marRight w:val="0"/>
      <w:marTop w:val="0"/>
      <w:marBottom w:val="0"/>
      <w:divBdr>
        <w:top w:val="none" w:sz="0" w:space="0" w:color="auto"/>
        <w:left w:val="none" w:sz="0" w:space="0" w:color="auto"/>
        <w:bottom w:val="none" w:sz="0" w:space="0" w:color="auto"/>
        <w:right w:val="none" w:sz="0" w:space="0" w:color="auto"/>
      </w:divBdr>
    </w:div>
    <w:div w:id="812407410">
      <w:bodyDiv w:val="1"/>
      <w:marLeft w:val="0"/>
      <w:marRight w:val="0"/>
      <w:marTop w:val="0"/>
      <w:marBottom w:val="0"/>
      <w:divBdr>
        <w:top w:val="none" w:sz="0" w:space="0" w:color="auto"/>
        <w:left w:val="none" w:sz="0" w:space="0" w:color="auto"/>
        <w:bottom w:val="none" w:sz="0" w:space="0" w:color="auto"/>
        <w:right w:val="none" w:sz="0" w:space="0" w:color="auto"/>
      </w:divBdr>
      <w:divsChild>
        <w:div w:id="1378314645">
          <w:marLeft w:val="0"/>
          <w:marRight w:val="0"/>
          <w:marTop w:val="0"/>
          <w:marBottom w:val="0"/>
          <w:divBdr>
            <w:top w:val="none" w:sz="0" w:space="0" w:color="auto"/>
            <w:left w:val="none" w:sz="0" w:space="0" w:color="auto"/>
            <w:bottom w:val="none" w:sz="0" w:space="0" w:color="auto"/>
            <w:right w:val="none" w:sz="0" w:space="0" w:color="auto"/>
          </w:divBdr>
          <w:divsChild>
            <w:div w:id="207670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492925">
      <w:bodyDiv w:val="1"/>
      <w:marLeft w:val="0"/>
      <w:marRight w:val="0"/>
      <w:marTop w:val="0"/>
      <w:marBottom w:val="0"/>
      <w:divBdr>
        <w:top w:val="none" w:sz="0" w:space="0" w:color="auto"/>
        <w:left w:val="none" w:sz="0" w:space="0" w:color="auto"/>
        <w:bottom w:val="none" w:sz="0" w:space="0" w:color="auto"/>
        <w:right w:val="none" w:sz="0" w:space="0" w:color="auto"/>
      </w:divBdr>
    </w:div>
    <w:div w:id="840434037">
      <w:bodyDiv w:val="1"/>
      <w:marLeft w:val="0"/>
      <w:marRight w:val="0"/>
      <w:marTop w:val="0"/>
      <w:marBottom w:val="0"/>
      <w:divBdr>
        <w:top w:val="none" w:sz="0" w:space="0" w:color="auto"/>
        <w:left w:val="none" w:sz="0" w:space="0" w:color="auto"/>
        <w:bottom w:val="none" w:sz="0" w:space="0" w:color="auto"/>
        <w:right w:val="none" w:sz="0" w:space="0" w:color="auto"/>
      </w:divBdr>
    </w:div>
    <w:div w:id="846360594">
      <w:bodyDiv w:val="1"/>
      <w:marLeft w:val="0"/>
      <w:marRight w:val="0"/>
      <w:marTop w:val="0"/>
      <w:marBottom w:val="0"/>
      <w:divBdr>
        <w:top w:val="none" w:sz="0" w:space="0" w:color="auto"/>
        <w:left w:val="none" w:sz="0" w:space="0" w:color="auto"/>
        <w:bottom w:val="none" w:sz="0" w:space="0" w:color="auto"/>
        <w:right w:val="none" w:sz="0" w:space="0" w:color="auto"/>
      </w:divBdr>
      <w:divsChild>
        <w:div w:id="1955213220">
          <w:marLeft w:val="0"/>
          <w:marRight w:val="0"/>
          <w:marTop w:val="0"/>
          <w:marBottom w:val="0"/>
          <w:divBdr>
            <w:top w:val="none" w:sz="0" w:space="0" w:color="auto"/>
            <w:left w:val="none" w:sz="0" w:space="0" w:color="auto"/>
            <w:bottom w:val="none" w:sz="0" w:space="0" w:color="auto"/>
            <w:right w:val="none" w:sz="0" w:space="0" w:color="auto"/>
          </w:divBdr>
          <w:divsChild>
            <w:div w:id="139225555">
              <w:marLeft w:val="0"/>
              <w:marRight w:val="0"/>
              <w:marTop w:val="0"/>
              <w:marBottom w:val="0"/>
              <w:divBdr>
                <w:top w:val="none" w:sz="0" w:space="0" w:color="auto"/>
                <w:left w:val="none" w:sz="0" w:space="0" w:color="auto"/>
                <w:bottom w:val="none" w:sz="0" w:space="0" w:color="auto"/>
                <w:right w:val="none" w:sz="0" w:space="0" w:color="auto"/>
              </w:divBdr>
            </w:div>
            <w:div w:id="144205491">
              <w:marLeft w:val="0"/>
              <w:marRight w:val="0"/>
              <w:marTop w:val="0"/>
              <w:marBottom w:val="0"/>
              <w:divBdr>
                <w:top w:val="none" w:sz="0" w:space="0" w:color="auto"/>
                <w:left w:val="none" w:sz="0" w:space="0" w:color="auto"/>
                <w:bottom w:val="none" w:sz="0" w:space="0" w:color="auto"/>
                <w:right w:val="none" w:sz="0" w:space="0" w:color="auto"/>
              </w:divBdr>
            </w:div>
            <w:div w:id="1037464413">
              <w:marLeft w:val="0"/>
              <w:marRight w:val="0"/>
              <w:marTop w:val="0"/>
              <w:marBottom w:val="0"/>
              <w:divBdr>
                <w:top w:val="none" w:sz="0" w:space="0" w:color="auto"/>
                <w:left w:val="none" w:sz="0" w:space="0" w:color="auto"/>
                <w:bottom w:val="none" w:sz="0" w:space="0" w:color="auto"/>
                <w:right w:val="none" w:sz="0" w:space="0" w:color="auto"/>
              </w:divBdr>
            </w:div>
            <w:div w:id="1321620224">
              <w:marLeft w:val="0"/>
              <w:marRight w:val="0"/>
              <w:marTop w:val="0"/>
              <w:marBottom w:val="0"/>
              <w:divBdr>
                <w:top w:val="none" w:sz="0" w:space="0" w:color="auto"/>
                <w:left w:val="none" w:sz="0" w:space="0" w:color="auto"/>
                <w:bottom w:val="none" w:sz="0" w:space="0" w:color="auto"/>
                <w:right w:val="none" w:sz="0" w:space="0" w:color="auto"/>
              </w:divBdr>
            </w:div>
            <w:div w:id="1393847636">
              <w:marLeft w:val="0"/>
              <w:marRight w:val="0"/>
              <w:marTop w:val="0"/>
              <w:marBottom w:val="0"/>
              <w:divBdr>
                <w:top w:val="none" w:sz="0" w:space="0" w:color="auto"/>
                <w:left w:val="none" w:sz="0" w:space="0" w:color="auto"/>
                <w:bottom w:val="none" w:sz="0" w:space="0" w:color="auto"/>
                <w:right w:val="none" w:sz="0" w:space="0" w:color="auto"/>
              </w:divBdr>
            </w:div>
            <w:div w:id="1422488162">
              <w:marLeft w:val="0"/>
              <w:marRight w:val="0"/>
              <w:marTop w:val="0"/>
              <w:marBottom w:val="0"/>
              <w:divBdr>
                <w:top w:val="none" w:sz="0" w:space="0" w:color="auto"/>
                <w:left w:val="none" w:sz="0" w:space="0" w:color="auto"/>
                <w:bottom w:val="none" w:sz="0" w:space="0" w:color="auto"/>
                <w:right w:val="none" w:sz="0" w:space="0" w:color="auto"/>
              </w:divBdr>
            </w:div>
            <w:div w:id="1479684339">
              <w:marLeft w:val="0"/>
              <w:marRight w:val="0"/>
              <w:marTop w:val="0"/>
              <w:marBottom w:val="0"/>
              <w:divBdr>
                <w:top w:val="none" w:sz="0" w:space="0" w:color="auto"/>
                <w:left w:val="none" w:sz="0" w:space="0" w:color="auto"/>
                <w:bottom w:val="none" w:sz="0" w:space="0" w:color="auto"/>
                <w:right w:val="none" w:sz="0" w:space="0" w:color="auto"/>
              </w:divBdr>
            </w:div>
            <w:div w:id="1776242340">
              <w:marLeft w:val="0"/>
              <w:marRight w:val="0"/>
              <w:marTop w:val="0"/>
              <w:marBottom w:val="0"/>
              <w:divBdr>
                <w:top w:val="none" w:sz="0" w:space="0" w:color="auto"/>
                <w:left w:val="none" w:sz="0" w:space="0" w:color="auto"/>
                <w:bottom w:val="none" w:sz="0" w:space="0" w:color="auto"/>
                <w:right w:val="none" w:sz="0" w:space="0" w:color="auto"/>
              </w:divBdr>
            </w:div>
            <w:div w:id="1837113726">
              <w:marLeft w:val="0"/>
              <w:marRight w:val="0"/>
              <w:marTop w:val="0"/>
              <w:marBottom w:val="0"/>
              <w:divBdr>
                <w:top w:val="none" w:sz="0" w:space="0" w:color="auto"/>
                <w:left w:val="none" w:sz="0" w:space="0" w:color="auto"/>
                <w:bottom w:val="none" w:sz="0" w:space="0" w:color="auto"/>
                <w:right w:val="none" w:sz="0" w:space="0" w:color="auto"/>
              </w:divBdr>
            </w:div>
            <w:div w:id="1859738238">
              <w:marLeft w:val="0"/>
              <w:marRight w:val="0"/>
              <w:marTop w:val="0"/>
              <w:marBottom w:val="0"/>
              <w:divBdr>
                <w:top w:val="none" w:sz="0" w:space="0" w:color="auto"/>
                <w:left w:val="none" w:sz="0" w:space="0" w:color="auto"/>
                <w:bottom w:val="none" w:sz="0" w:space="0" w:color="auto"/>
                <w:right w:val="none" w:sz="0" w:space="0" w:color="auto"/>
              </w:divBdr>
            </w:div>
            <w:div w:id="1871408535">
              <w:marLeft w:val="0"/>
              <w:marRight w:val="0"/>
              <w:marTop w:val="0"/>
              <w:marBottom w:val="0"/>
              <w:divBdr>
                <w:top w:val="none" w:sz="0" w:space="0" w:color="auto"/>
                <w:left w:val="none" w:sz="0" w:space="0" w:color="auto"/>
                <w:bottom w:val="none" w:sz="0" w:space="0" w:color="auto"/>
                <w:right w:val="none" w:sz="0" w:space="0" w:color="auto"/>
              </w:divBdr>
            </w:div>
            <w:div w:id="2057578321">
              <w:marLeft w:val="0"/>
              <w:marRight w:val="0"/>
              <w:marTop w:val="0"/>
              <w:marBottom w:val="0"/>
              <w:divBdr>
                <w:top w:val="none" w:sz="0" w:space="0" w:color="auto"/>
                <w:left w:val="none" w:sz="0" w:space="0" w:color="auto"/>
                <w:bottom w:val="none" w:sz="0" w:space="0" w:color="auto"/>
                <w:right w:val="none" w:sz="0" w:space="0" w:color="auto"/>
              </w:divBdr>
            </w:div>
            <w:div w:id="2060200586">
              <w:marLeft w:val="0"/>
              <w:marRight w:val="0"/>
              <w:marTop w:val="0"/>
              <w:marBottom w:val="0"/>
              <w:divBdr>
                <w:top w:val="none" w:sz="0" w:space="0" w:color="auto"/>
                <w:left w:val="none" w:sz="0" w:space="0" w:color="auto"/>
                <w:bottom w:val="none" w:sz="0" w:space="0" w:color="auto"/>
                <w:right w:val="none" w:sz="0" w:space="0" w:color="auto"/>
              </w:divBdr>
            </w:div>
            <w:div w:id="2099053324">
              <w:marLeft w:val="0"/>
              <w:marRight w:val="0"/>
              <w:marTop w:val="0"/>
              <w:marBottom w:val="0"/>
              <w:divBdr>
                <w:top w:val="none" w:sz="0" w:space="0" w:color="auto"/>
                <w:left w:val="none" w:sz="0" w:space="0" w:color="auto"/>
                <w:bottom w:val="none" w:sz="0" w:space="0" w:color="auto"/>
                <w:right w:val="none" w:sz="0" w:space="0" w:color="auto"/>
              </w:divBdr>
            </w:div>
            <w:div w:id="210514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466747">
      <w:bodyDiv w:val="1"/>
      <w:marLeft w:val="0"/>
      <w:marRight w:val="0"/>
      <w:marTop w:val="0"/>
      <w:marBottom w:val="0"/>
      <w:divBdr>
        <w:top w:val="none" w:sz="0" w:space="0" w:color="auto"/>
        <w:left w:val="none" w:sz="0" w:space="0" w:color="auto"/>
        <w:bottom w:val="none" w:sz="0" w:space="0" w:color="auto"/>
        <w:right w:val="none" w:sz="0" w:space="0" w:color="auto"/>
      </w:divBdr>
    </w:div>
    <w:div w:id="866144024">
      <w:bodyDiv w:val="1"/>
      <w:marLeft w:val="0"/>
      <w:marRight w:val="0"/>
      <w:marTop w:val="0"/>
      <w:marBottom w:val="0"/>
      <w:divBdr>
        <w:top w:val="none" w:sz="0" w:space="0" w:color="auto"/>
        <w:left w:val="none" w:sz="0" w:space="0" w:color="auto"/>
        <w:bottom w:val="none" w:sz="0" w:space="0" w:color="auto"/>
        <w:right w:val="none" w:sz="0" w:space="0" w:color="auto"/>
      </w:divBdr>
    </w:div>
    <w:div w:id="887451858">
      <w:bodyDiv w:val="1"/>
      <w:marLeft w:val="0"/>
      <w:marRight w:val="0"/>
      <w:marTop w:val="0"/>
      <w:marBottom w:val="0"/>
      <w:divBdr>
        <w:top w:val="none" w:sz="0" w:space="0" w:color="auto"/>
        <w:left w:val="none" w:sz="0" w:space="0" w:color="auto"/>
        <w:bottom w:val="none" w:sz="0" w:space="0" w:color="auto"/>
        <w:right w:val="none" w:sz="0" w:space="0" w:color="auto"/>
      </w:divBdr>
    </w:div>
    <w:div w:id="893157048">
      <w:bodyDiv w:val="1"/>
      <w:marLeft w:val="0"/>
      <w:marRight w:val="0"/>
      <w:marTop w:val="0"/>
      <w:marBottom w:val="0"/>
      <w:divBdr>
        <w:top w:val="none" w:sz="0" w:space="0" w:color="auto"/>
        <w:left w:val="none" w:sz="0" w:space="0" w:color="auto"/>
        <w:bottom w:val="none" w:sz="0" w:space="0" w:color="auto"/>
        <w:right w:val="none" w:sz="0" w:space="0" w:color="auto"/>
      </w:divBdr>
    </w:div>
    <w:div w:id="909924343">
      <w:bodyDiv w:val="1"/>
      <w:marLeft w:val="0"/>
      <w:marRight w:val="0"/>
      <w:marTop w:val="0"/>
      <w:marBottom w:val="0"/>
      <w:divBdr>
        <w:top w:val="none" w:sz="0" w:space="0" w:color="auto"/>
        <w:left w:val="none" w:sz="0" w:space="0" w:color="auto"/>
        <w:bottom w:val="none" w:sz="0" w:space="0" w:color="auto"/>
        <w:right w:val="none" w:sz="0" w:space="0" w:color="auto"/>
      </w:divBdr>
    </w:div>
    <w:div w:id="975184650">
      <w:bodyDiv w:val="1"/>
      <w:marLeft w:val="0"/>
      <w:marRight w:val="0"/>
      <w:marTop w:val="0"/>
      <w:marBottom w:val="0"/>
      <w:divBdr>
        <w:top w:val="none" w:sz="0" w:space="0" w:color="auto"/>
        <w:left w:val="none" w:sz="0" w:space="0" w:color="auto"/>
        <w:bottom w:val="none" w:sz="0" w:space="0" w:color="auto"/>
        <w:right w:val="none" w:sz="0" w:space="0" w:color="auto"/>
      </w:divBdr>
    </w:div>
    <w:div w:id="1003361858">
      <w:bodyDiv w:val="1"/>
      <w:marLeft w:val="0"/>
      <w:marRight w:val="0"/>
      <w:marTop w:val="0"/>
      <w:marBottom w:val="0"/>
      <w:divBdr>
        <w:top w:val="none" w:sz="0" w:space="0" w:color="auto"/>
        <w:left w:val="none" w:sz="0" w:space="0" w:color="auto"/>
        <w:bottom w:val="none" w:sz="0" w:space="0" w:color="auto"/>
        <w:right w:val="none" w:sz="0" w:space="0" w:color="auto"/>
      </w:divBdr>
    </w:div>
    <w:div w:id="1004162087">
      <w:bodyDiv w:val="1"/>
      <w:marLeft w:val="0"/>
      <w:marRight w:val="0"/>
      <w:marTop w:val="0"/>
      <w:marBottom w:val="0"/>
      <w:divBdr>
        <w:top w:val="none" w:sz="0" w:space="0" w:color="auto"/>
        <w:left w:val="none" w:sz="0" w:space="0" w:color="auto"/>
        <w:bottom w:val="none" w:sz="0" w:space="0" w:color="auto"/>
        <w:right w:val="none" w:sz="0" w:space="0" w:color="auto"/>
      </w:divBdr>
    </w:div>
    <w:div w:id="1036466948">
      <w:bodyDiv w:val="1"/>
      <w:marLeft w:val="0"/>
      <w:marRight w:val="0"/>
      <w:marTop w:val="0"/>
      <w:marBottom w:val="0"/>
      <w:divBdr>
        <w:top w:val="none" w:sz="0" w:space="0" w:color="auto"/>
        <w:left w:val="none" w:sz="0" w:space="0" w:color="auto"/>
        <w:bottom w:val="none" w:sz="0" w:space="0" w:color="auto"/>
        <w:right w:val="none" w:sz="0" w:space="0" w:color="auto"/>
      </w:divBdr>
    </w:div>
    <w:div w:id="1066802540">
      <w:bodyDiv w:val="1"/>
      <w:marLeft w:val="0"/>
      <w:marRight w:val="0"/>
      <w:marTop w:val="0"/>
      <w:marBottom w:val="0"/>
      <w:divBdr>
        <w:top w:val="none" w:sz="0" w:space="0" w:color="auto"/>
        <w:left w:val="none" w:sz="0" w:space="0" w:color="auto"/>
        <w:bottom w:val="none" w:sz="0" w:space="0" w:color="auto"/>
        <w:right w:val="none" w:sz="0" w:space="0" w:color="auto"/>
      </w:divBdr>
    </w:div>
    <w:div w:id="1070886890">
      <w:bodyDiv w:val="1"/>
      <w:marLeft w:val="0"/>
      <w:marRight w:val="0"/>
      <w:marTop w:val="0"/>
      <w:marBottom w:val="0"/>
      <w:divBdr>
        <w:top w:val="none" w:sz="0" w:space="0" w:color="auto"/>
        <w:left w:val="none" w:sz="0" w:space="0" w:color="auto"/>
        <w:bottom w:val="none" w:sz="0" w:space="0" w:color="auto"/>
        <w:right w:val="none" w:sz="0" w:space="0" w:color="auto"/>
      </w:divBdr>
    </w:div>
    <w:div w:id="1079254425">
      <w:bodyDiv w:val="1"/>
      <w:marLeft w:val="0"/>
      <w:marRight w:val="0"/>
      <w:marTop w:val="0"/>
      <w:marBottom w:val="0"/>
      <w:divBdr>
        <w:top w:val="none" w:sz="0" w:space="0" w:color="auto"/>
        <w:left w:val="none" w:sz="0" w:space="0" w:color="auto"/>
        <w:bottom w:val="none" w:sz="0" w:space="0" w:color="auto"/>
        <w:right w:val="none" w:sz="0" w:space="0" w:color="auto"/>
      </w:divBdr>
    </w:div>
    <w:div w:id="1085876862">
      <w:bodyDiv w:val="1"/>
      <w:marLeft w:val="0"/>
      <w:marRight w:val="0"/>
      <w:marTop w:val="0"/>
      <w:marBottom w:val="0"/>
      <w:divBdr>
        <w:top w:val="none" w:sz="0" w:space="0" w:color="auto"/>
        <w:left w:val="none" w:sz="0" w:space="0" w:color="auto"/>
        <w:bottom w:val="none" w:sz="0" w:space="0" w:color="auto"/>
        <w:right w:val="none" w:sz="0" w:space="0" w:color="auto"/>
      </w:divBdr>
    </w:div>
    <w:div w:id="1095596443">
      <w:bodyDiv w:val="1"/>
      <w:marLeft w:val="0"/>
      <w:marRight w:val="0"/>
      <w:marTop w:val="0"/>
      <w:marBottom w:val="0"/>
      <w:divBdr>
        <w:top w:val="none" w:sz="0" w:space="0" w:color="auto"/>
        <w:left w:val="none" w:sz="0" w:space="0" w:color="auto"/>
        <w:bottom w:val="none" w:sz="0" w:space="0" w:color="auto"/>
        <w:right w:val="none" w:sz="0" w:space="0" w:color="auto"/>
      </w:divBdr>
    </w:div>
    <w:div w:id="1113355771">
      <w:bodyDiv w:val="1"/>
      <w:marLeft w:val="0"/>
      <w:marRight w:val="0"/>
      <w:marTop w:val="0"/>
      <w:marBottom w:val="0"/>
      <w:divBdr>
        <w:top w:val="none" w:sz="0" w:space="0" w:color="auto"/>
        <w:left w:val="none" w:sz="0" w:space="0" w:color="auto"/>
        <w:bottom w:val="none" w:sz="0" w:space="0" w:color="auto"/>
        <w:right w:val="none" w:sz="0" w:space="0" w:color="auto"/>
      </w:divBdr>
    </w:div>
    <w:div w:id="1119031230">
      <w:bodyDiv w:val="1"/>
      <w:marLeft w:val="0"/>
      <w:marRight w:val="0"/>
      <w:marTop w:val="0"/>
      <w:marBottom w:val="0"/>
      <w:divBdr>
        <w:top w:val="none" w:sz="0" w:space="0" w:color="auto"/>
        <w:left w:val="none" w:sz="0" w:space="0" w:color="auto"/>
        <w:bottom w:val="none" w:sz="0" w:space="0" w:color="auto"/>
        <w:right w:val="none" w:sz="0" w:space="0" w:color="auto"/>
      </w:divBdr>
    </w:div>
    <w:div w:id="1140460756">
      <w:bodyDiv w:val="1"/>
      <w:marLeft w:val="0"/>
      <w:marRight w:val="0"/>
      <w:marTop w:val="0"/>
      <w:marBottom w:val="0"/>
      <w:divBdr>
        <w:top w:val="none" w:sz="0" w:space="0" w:color="auto"/>
        <w:left w:val="none" w:sz="0" w:space="0" w:color="auto"/>
        <w:bottom w:val="none" w:sz="0" w:space="0" w:color="auto"/>
        <w:right w:val="none" w:sz="0" w:space="0" w:color="auto"/>
      </w:divBdr>
    </w:div>
    <w:div w:id="1157381705">
      <w:bodyDiv w:val="1"/>
      <w:marLeft w:val="0"/>
      <w:marRight w:val="0"/>
      <w:marTop w:val="0"/>
      <w:marBottom w:val="0"/>
      <w:divBdr>
        <w:top w:val="none" w:sz="0" w:space="0" w:color="auto"/>
        <w:left w:val="none" w:sz="0" w:space="0" w:color="auto"/>
        <w:bottom w:val="none" w:sz="0" w:space="0" w:color="auto"/>
        <w:right w:val="none" w:sz="0" w:space="0" w:color="auto"/>
      </w:divBdr>
    </w:div>
    <w:div w:id="1168180236">
      <w:bodyDiv w:val="1"/>
      <w:marLeft w:val="0"/>
      <w:marRight w:val="0"/>
      <w:marTop w:val="0"/>
      <w:marBottom w:val="0"/>
      <w:divBdr>
        <w:top w:val="none" w:sz="0" w:space="0" w:color="auto"/>
        <w:left w:val="none" w:sz="0" w:space="0" w:color="auto"/>
        <w:bottom w:val="none" w:sz="0" w:space="0" w:color="auto"/>
        <w:right w:val="none" w:sz="0" w:space="0" w:color="auto"/>
      </w:divBdr>
    </w:div>
    <w:div w:id="1200161831">
      <w:bodyDiv w:val="1"/>
      <w:marLeft w:val="0"/>
      <w:marRight w:val="0"/>
      <w:marTop w:val="0"/>
      <w:marBottom w:val="0"/>
      <w:divBdr>
        <w:top w:val="none" w:sz="0" w:space="0" w:color="auto"/>
        <w:left w:val="none" w:sz="0" w:space="0" w:color="auto"/>
        <w:bottom w:val="none" w:sz="0" w:space="0" w:color="auto"/>
        <w:right w:val="none" w:sz="0" w:space="0" w:color="auto"/>
      </w:divBdr>
    </w:div>
    <w:div w:id="1288851540">
      <w:bodyDiv w:val="1"/>
      <w:marLeft w:val="0"/>
      <w:marRight w:val="0"/>
      <w:marTop w:val="0"/>
      <w:marBottom w:val="0"/>
      <w:divBdr>
        <w:top w:val="none" w:sz="0" w:space="0" w:color="auto"/>
        <w:left w:val="none" w:sz="0" w:space="0" w:color="auto"/>
        <w:bottom w:val="none" w:sz="0" w:space="0" w:color="auto"/>
        <w:right w:val="none" w:sz="0" w:space="0" w:color="auto"/>
      </w:divBdr>
    </w:div>
    <w:div w:id="1298223835">
      <w:bodyDiv w:val="1"/>
      <w:marLeft w:val="0"/>
      <w:marRight w:val="0"/>
      <w:marTop w:val="0"/>
      <w:marBottom w:val="0"/>
      <w:divBdr>
        <w:top w:val="none" w:sz="0" w:space="0" w:color="auto"/>
        <w:left w:val="none" w:sz="0" w:space="0" w:color="auto"/>
        <w:bottom w:val="none" w:sz="0" w:space="0" w:color="auto"/>
        <w:right w:val="none" w:sz="0" w:space="0" w:color="auto"/>
      </w:divBdr>
    </w:div>
    <w:div w:id="1320423649">
      <w:bodyDiv w:val="1"/>
      <w:marLeft w:val="0"/>
      <w:marRight w:val="0"/>
      <w:marTop w:val="0"/>
      <w:marBottom w:val="0"/>
      <w:divBdr>
        <w:top w:val="none" w:sz="0" w:space="0" w:color="auto"/>
        <w:left w:val="none" w:sz="0" w:space="0" w:color="auto"/>
        <w:bottom w:val="none" w:sz="0" w:space="0" w:color="auto"/>
        <w:right w:val="none" w:sz="0" w:space="0" w:color="auto"/>
      </w:divBdr>
    </w:div>
    <w:div w:id="1329014070">
      <w:bodyDiv w:val="1"/>
      <w:marLeft w:val="0"/>
      <w:marRight w:val="0"/>
      <w:marTop w:val="0"/>
      <w:marBottom w:val="0"/>
      <w:divBdr>
        <w:top w:val="none" w:sz="0" w:space="0" w:color="auto"/>
        <w:left w:val="none" w:sz="0" w:space="0" w:color="auto"/>
        <w:bottom w:val="none" w:sz="0" w:space="0" w:color="auto"/>
        <w:right w:val="none" w:sz="0" w:space="0" w:color="auto"/>
      </w:divBdr>
    </w:div>
    <w:div w:id="1333726625">
      <w:bodyDiv w:val="1"/>
      <w:marLeft w:val="0"/>
      <w:marRight w:val="0"/>
      <w:marTop w:val="0"/>
      <w:marBottom w:val="0"/>
      <w:divBdr>
        <w:top w:val="none" w:sz="0" w:space="0" w:color="auto"/>
        <w:left w:val="none" w:sz="0" w:space="0" w:color="auto"/>
        <w:bottom w:val="none" w:sz="0" w:space="0" w:color="auto"/>
        <w:right w:val="none" w:sz="0" w:space="0" w:color="auto"/>
      </w:divBdr>
    </w:div>
    <w:div w:id="1342779275">
      <w:bodyDiv w:val="1"/>
      <w:marLeft w:val="0"/>
      <w:marRight w:val="0"/>
      <w:marTop w:val="0"/>
      <w:marBottom w:val="0"/>
      <w:divBdr>
        <w:top w:val="none" w:sz="0" w:space="0" w:color="auto"/>
        <w:left w:val="none" w:sz="0" w:space="0" w:color="auto"/>
        <w:bottom w:val="none" w:sz="0" w:space="0" w:color="auto"/>
        <w:right w:val="none" w:sz="0" w:space="0" w:color="auto"/>
      </w:divBdr>
    </w:div>
    <w:div w:id="1353533583">
      <w:bodyDiv w:val="1"/>
      <w:marLeft w:val="0"/>
      <w:marRight w:val="0"/>
      <w:marTop w:val="0"/>
      <w:marBottom w:val="0"/>
      <w:divBdr>
        <w:top w:val="none" w:sz="0" w:space="0" w:color="auto"/>
        <w:left w:val="none" w:sz="0" w:space="0" w:color="auto"/>
        <w:bottom w:val="none" w:sz="0" w:space="0" w:color="auto"/>
        <w:right w:val="none" w:sz="0" w:space="0" w:color="auto"/>
      </w:divBdr>
    </w:div>
    <w:div w:id="1401371734">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sChild>
        <w:div w:id="339357226">
          <w:marLeft w:val="0"/>
          <w:marRight w:val="0"/>
          <w:marTop w:val="0"/>
          <w:marBottom w:val="0"/>
          <w:divBdr>
            <w:top w:val="none" w:sz="0" w:space="0" w:color="auto"/>
            <w:left w:val="none" w:sz="0" w:space="0" w:color="auto"/>
            <w:bottom w:val="none" w:sz="0" w:space="0" w:color="auto"/>
            <w:right w:val="none" w:sz="0" w:space="0" w:color="auto"/>
          </w:divBdr>
        </w:div>
        <w:div w:id="506603125">
          <w:marLeft w:val="0"/>
          <w:marRight w:val="0"/>
          <w:marTop w:val="0"/>
          <w:marBottom w:val="0"/>
          <w:divBdr>
            <w:top w:val="none" w:sz="0" w:space="0" w:color="auto"/>
            <w:left w:val="none" w:sz="0" w:space="0" w:color="auto"/>
            <w:bottom w:val="none" w:sz="0" w:space="0" w:color="auto"/>
            <w:right w:val="none" w:sz="0" w:space="0" w:color="auto"/>
          </w:divBdr>
        </w:div>
        <w:div w:id="1078870656">
          <w:marLeft w:val="0"/>
          <w:marRight w:val="0"/>
          <w:marTop w:val="0"/>
          <w:marBottom w:val="0"/>
          <w:divBdr>
            <w:top w:val="none" w:sz="0" w:space="0" w:color="auto"/>
            <w:left w:val="none" w:sz="0" w:space="0" w:color="auto"/>
            <w:bottom w:val="none" w:sz="0" w:space="0" w:color="auto"/>
            <w:right w:val="none" w:sz="0" w:space="0" w:color="auto"/>
          </w:divBdr>
        </w:div>
        <w:div w:id="1207989345">
          <w:marLeft w:val="0"/>
          <w:marRight w:val="0"/>
          <w:marTop w:val="0"/>
          <w:marBottom w:val="0"/>
          <w:divBdr>
            <w:top w:val="none" w:sz="0" w:space="0" w:color="auto"/>
            <w:left w:val="none" w:sz="0" w:space="0" w:color="auto"/>
            <w:bottom w:val="none" w:sz="0" w:space="0" w:color="auto"/>
            <w:right w:val="none" w:sz="0" w:space="0" w:color="auto"/>
          </w:divBdr>
        </w:div>
        <w:div w:id="1545750963">
          <w:marLeft w:val="0"/>
          <w:marRight w:val="0"/>
          <w:marTop w:val="0"/>
          <w:marBottom w:val="0"/>
          <w:divBdr>
            <w:top w:val="none" w:sz="0" w:space="0" w:color="auto"/>
            <w:left w:val="none" w:sz="0" w:space="0" w:color="auto"/>
            <w:bottom w:val="none" w:sz="0" w:space="0" w:color="auto"/>
            <w:right w:val="none" w:sz="0" w:space="0" w:color="auto"/>
          </w:divBdr>
        </w:div>
        <w:div w:id="1974553180">
          <w:marLeft w:val="0"/>
          <w:marRight w:val="0"/>
          <w:marTop w:val="0"/>
          <w:marBottom w:val="0"/>
          <w:divBdr>
            <w:top w:val="none" w:sz="0" w:space="0" w:color="auto"/>
            <w:left w:val="none" w:sz="0" w:space="0" w:color="auto"/>
            <w:bottom w:val="none" w:sz="0" w:space="0" w:color="auto"/>
            <w:right w:val="none" w:sz="0" w:space="0" w:color="auto"/>
          </w:divBdr>
        </w:div>
      </w:divsChild>
    </w:div>
    <w:div w:id="1420103179">
      <w:bodyDiv w:val="1"/>
      <w:marLeft w:val="0"/>
      <w:marRight w:val="0"/>
      <w:marTop w:val="0"/>
      <w:marBottom w:val="0"/>
      <w:divBdr>
        <w:top w:val="none" w:sz="0" w:space="0" w:color="auto"/>
        <w:left w:val="none" w:sz="0" w:space="0" w:color="auto"/>
        <w:bottom w:val="none" w:sz="0" w:space="0" w:color="auto"/>
        <w:right w:val="none" w:sz="0" w:space="0" w:color="auto"/>
      </w:divBdr>
    </w:div>
    <w:div w:id="1426995313">
      <w:bodyDiv w:val="1"/>
      <w:marLeft w:val="0"/>
      <w:marRight w:val="0"/>
      <w:marTop w:val="0"/>
      <w:marBottom w:val="0"/>
      <w:divBdr>
        <w:top w:val="none" w:sz="0" w:space="0" w:color="auto"/>
        <w:left w:val="none" w:sz="0" w:space="0" w:color="auto"/>
        <w:bottom w:val="none" w:sz="0" w:space="0" w:color="auto"/>
        <w:right w:val="none" w:sz="0" w:space="0" w:color="auto"/>
      </w:divBdr>
    </w:div>
    <w:div w:id="1450052761">
      <w:bodyDiv w:val="1"/>
      <w:marLeft w:val="0"/>
      <w:marRight w:val="0"/>
      <w:marTop w:val="0"/>
      <w:marBottom w:val="0"/>
      <w:divBdr>
        <w:top w:val="none" w:sz="0" w:space="0" w:color="auto"/>
        <w:left w:val="none" w:sz="0" w:space="0" w:color="auto"/>
        <w:bottom w:val="none" w:sz="0" w:space="0" w:color="auto"/>
        <w:right w:val="none" w:sz="0" w:space="0" w:color="auto"/>
      </w:divBdr>
    </w:div>
    <w:div w:id="1454249813">
      <w:bodyDiv w:val="1"/>
      <w:marLeft w:val="0"/>
      <w:marRight w:val="0"/>
      <w:marTop w:val="0"/>
      <w:marBottom w:val="0"/>
      <w:divBdr>
        <w:top w:val="none" w:sz="0" w:space="0" w:color="auto"/>
        <w:left w:val="none" w:sz="0" w:space="0" w:color="auto"/>
        <w:bottom w:val="none" w:sz="0" w:space="0" w:color="auto"/>
        <w:right w:val="none" w:sz="0" w:space="0" w:color="auto"/>
      </w:divBdr>
    </w:div>
    <w:div w:id="1468624856">
      <w:bodyDiv w:val="1"/>
      <w:marLeft w:val="0"/>
      <w:marRight w:val="0"/>
      <w:marTop w:val="0"/>
      <w:marBottom w:val="0"/>
      <w:divBdr>
        <w:top w:val="none" w:sz="0" w:space="0" w:color="auto"/>
        <w:left w:val="none" w:sz="0" w:space="0" w:color="auto"/>
        <w:bottom w:val="none" w:sz="0" w:space="0" w:color="auto"/>
        <w:right w:val="none" w:sz="0" w:space="0" w:color="auto"/>
      </w:divBdr>
    </w:div>
    <w:div w:id="1483043539">
      <w:bodyDiv w:val="1"/>
      <w:marLeft w:val="0"/>
      <w:marRight w:val="0"/>
      <w:marTop w:val="0"/>
      <w:marBottom w:val="0"/>
      <w:divBdr>
        <w:top w:val="none" w:sz="0" w:space="0" w:color="auto"/>
        <w:left w:val="none" w:sz="0" w:space="0" w:color="auto"/>
        <w:bottom w:val="none" w:sz="0" w:space="0" w:color="auto"/>
        <w:right w:val="none" w:sz="0" w:space="0" w:color="auto"/>
      </w:divBdr>
    </w:div>
    <w:div w:id="1516266005">
      <w:bodyDiv w:val="1"/>
      <w:marLeft w:val="0"/>
      <w:marRight w:val="0"/>
      <w:marTop w:val="0"/>
      <w:marBottom w:val="0"/>
      <w:divBdr>
        <w:top w:val="none" w:sz="0" w:space="0" w:color="auto"/>
        <w:left w:val="none" w:sz="0" w:space="0" w:color="auto"/>
        <w:bottom w:val="none" w:sz="0" w:space="0" w:color="auto"/>
        <w:right w:val="none" w:sz="0" w:space="0" w:color="auto"/>
      </w:divBdr>
    </w:div>
    <w:div w:id="1520848478">
      <w:bodyDiv w:val="1"/>
      <w:marLeft w:val="0"/>
      <w:marRight w:val="0"/>
      <w:marTop w:val="0"/>
      <w:marBottom w:val="0"/>
      <w:divBdr>
        <w:top w:val="none" w:sz="0" w:space="0" w:color="auto"/>
        <w:left w:val="none" w:sz="0" w:space="0" w:color="auto"/>
        <w:bottom w:val="none" w:sz="0" w:space="0" w:color="auto"/>
        <w:right w:val="none" w:sz="0" w:space="0" w:color="auto"/>
      </w:divBdr>
    </w:div>
    <w:div w:id="1539201283">
      <w:bodyDiv w:val="1"/>
      <w:marLeft w:val="0"/>
      <w:marRight w:val="0"/>
      <w:marTop w:val="0"/>
      <w:marBottom w:val="0"/>
      <w:divBdr>
        <w:top w:val="none" w:sz="0" w:space="0" w:color="auto"/>
        <w:left w:val="none" w:sz="0" w:space="0" w:color="auto"/>
        <w:bottom w:val="none" w:sz="0" w:space="0" w:color="auto"/>
        <w:right w:val="none" w:sz="0" w:space="0" w:color="auto"/>
      </w:divBdr>
    </w:div>
    <w:div w:id="1541236465">
      <w:bodyDiv w:val="1"/>
      <w:marLeft w:val="0"/>
      <w:marRight w:val="0"/>
      <w:marTop w:val="0"/>
      <w:marBottom w:val="0"/>
      <w:divBdr>
        <w:top w:val="none" w:sz="0" w:space="0" w:color="auto"/>
        <w:left w:val="none" w:sz="0" w:space="0" w:color="auto"/>
        <w:bottom w:val="none" w:sz="0" w:space="0" w:color="auto"/>
        <w:right w:val="none" w:sz="0" w:space="0" w:color="auto"/>
      </w:divBdr>
    </w:div>
    <w:div w:id="1552644438">
      <w:bodyDiv w:val="1"/>
      <w:marLeft w:val="0"/>
      <w:marRight w:val="0"/>
      <w:marTop w:val="0"/>
      <w:marBottom w:val="0"/>
      <w:divBdr>
        <w:top w:val="none" w:sz="0" w:space="0" w:color="auto"/>
        <w:left w:val="none" w:sz="0" w:space="0" w:color="auto"/>
        <w:bottom w:val="none" w:sz="0" w:space="0" w:color="auto"/>
        <w:right w:val="none" w:sz="0" w:space="0" w:color="auto"/>
      </w:divBdr>
    </w:div>
    <w:div w:id="1565793706">
      <w:bodyDiv w:val="1"/>
      <w:marLeft w:val="0"/>
      <w:marRight w:val="0"/>
      <w:marTop w:val="0"/>
      <w:marBottom w:val="0"/>
      <w:divBdr>
        <w:top w:val="none" w:sz="0" w:space="0" w:color="auto"/>
        <w:left w:val="none" w:sz="0" w:space="0" w:color="auto"/>
        <w:bottom w:val="none" w:sz="0" w:space="0" w:color="auto"/>
        <w:right w:val="none" w:sz="0" w:space="0" w:color="auto"/>
      </w:divBdr>
    </w:div>
    <w:div w:id="1582593793">
      <w:bodyDiv w:val="1"/>
      <w:marLeft w:val="0"/>
      <w:marRight w:val="0"/>
      <w:marTop w:val="0"/>
      <w:marBottom w:val="0"/>
      <w:divBdr>
        <w:top w:val="none" w:sz="0" w:space="0" w:color="auto"/>
        <w:left w:val="none" w:sz="0" w:space="0" w:color="auto"/>
        <w:bottom w:val="none" w:sz="0" w:space="0" w:color="auto"/>
        <w:right w:val="none" w:sz="0" w:space="0" w:color="auto"/>
      </w:divBdr>
    </w:div>
    <w:div w:id="1612977633">
      <w:bodyDiv w:val="1"/>
      <w:marLeft w:val="0"/>
      <w:marRight w:val="0"/>
      <w:marTop w:val="0"/>
      <w:marBottom w:val="0"/>
      <w:divBdr>
        <w:top w:val="none" w:sz="0" w:space="0" w:color="auto"/>
        <w:left w:val="none" w:sz="0" w:space="0" w:color="auto"/>
        <w:bottom w:val="none" w:sz="0" w:space="0" w:color="auto"/>
        <w:right w:val="none" w:sz="0" w:space="0" w:color="auto"/>
      </w:divBdr>
    </w:div>
    <w:div w:id="1665471257">
      <w:bodyDiv w:val="1"/>
      <w:marLeft w:val="0"/>
      <w:marRight w:val="0"/>
      <w:marTop w:val="0"/>
      <w:marBottom w:val="0"/>
      <w:divBdr>
        <w:top w:val="none" w:sz="0" w:space="0" w:color="auto"/>
        <w:left w:val="none" w:sz="0" w:space="0" w:color="auto"/>
        <w:bottom w:val="none" w:sz="0" w:space="0" w:color="auto"/>
        <w:right w:val="none" w:sz="0" w:space="0" w:color="auto"/>
      </w:divBdr>
    </w:div>
    <w:div w:id="1713576049">
      <w:bodyDiv w:val="1"/>
      <w:marLeft w:val="0"/>
      <w:marRight w:val="0"/>
      <w:marTop w:val="0"/>
      <w:marBottom w:val="0"/>
      <w:divBdr>
        <w:top w:val="none" w:sz="0" w:space="0" w:color="auto"/>
        <w:left w:val="none" w:sz="0" w:space="0" w:color="auto"/>
        <w:bottom w:val="none" w:sz="0" w:space="0" w:color="auto"/>
        <w:right w:val="none" w:sz="0" w:space="0" w:color="auto"/>
      </w:divBdr>
      <w:divsChild>
        <w:div w:id="889153776">
          <w:marLeft w:val="0"/>
          <w:marRight w:val="0"/>
          <w:marTop w:val="0"/>
          <w:marBottom w:val="0"/>
          <w:divBdr>
            <w:top w:val="none" w:sz="0" w:space="0" w:color="auto"/>
            <w:left w:val="none" w:sz="0" w:space="0" w:color="auto"/>
            <w:bottom w:val="none" w:sz="0" w:space="0" w:color="auto"/>
            <w:right w:val="none" w:sz="0" w:space="0" w:color="auto"/>
          </w:divBdr>
          <w:divsChild>
            <w:div w:id="456021930">
              <w:marLeft w:val="0"/>
              <w:marRight w:val="0"/>
              <w:marTop w:val="0"/>
              <w:marBottom w:val="0"/>
              <w:divBdr>
                <w:top w:val="none" w:sz="0" w:space="0" w:color="auto"/>
                <w:left w:val="none" w:sz="0" w:space="0" w:color="auto"/>
                <w:bottom w:val="none" w:sz="0" w:space="0" w:color="auto"/>
                <w:right w:val="none" w:sz="0" w:space="0" w:color="auto"/>
              </w:divBdr>
            </w:div>
            <w:div w:id="729310779">
              <w:marLeft w:val="0"/>
              <w:marRight w:val="0"/>
              <w:marTop w:val="0"/>
              <w:marBottom w:val="0"/>
              <w:divBdr>
                <w:top w:val="none" w:sz="0" w:space="0" w:color="auto"/>
                <w:left w:val="none" w:sz="0" w:space="0" w:color="auto"/>
                <w:bottom w:val="none" w:sz="0" w:space="0" w:color="auto"/>
                <w:right w:val="none" w:sz="0" w:space="0" w:color="auto"/>
              </w:divBdr>
            </w:div>
            <w:div w:id="862135410">
              <w:marLeft w:val="0"/>
              <w:marRight w:val="0"/>
              <w:marTop w:val="0"/>
              <w:marBottom w:val="0"/>
              <w:divBdr>
                <w:top w:val="none" w:sz="0" w:space="0" w:color="auto"/>
                <w:left w:val="none" w:sz="0" w:space="0" w:color="auto"/>
                <w:bottom w:val="none" w:sz="0" w:space="0" w:color="auto"/>
                <w:right w:val="none" w:sz="0" w:space="0" w:color="auto"/>
              </w:divBdr>
            </w:div>
            <w:div w:id="932933238">
              <w:marLeft w:val="0"/>
              <w:marRight w:val="0"/>
              <w:marTop w:val="0"/>
              <w:marBottom w:val="0"/>
              <w:divBdr>
                <w:top w:val="none" w:sz="0" w:space="0" w:color="auto"/>
                <w:left w:val="none" w:sz="0" w:space="0" w:color="auto"/>
                <w:bottom w:val="none" w:sz="0" w:space="0" w:color="auto"/>
                <w:right w:val="none" w:sz="0" w:space="0" w:color="auto"/>
              </w:divBdr>
            </w:div>
            <w:div w:id="1305233378">
              <w:marLeft w:val="0"/>
              <w:marRight w:val="0"/>
              <w:marTop w:val="0"/>
              <w:marBottom w:val="0"/>
              <w:divBdr>
                <w:top w:val="none" w:sz="0" w:space="0" w:color="auto"/>
                <w:left w:val="none" w:sz="0" w:space="0" w:color="auto"/>
                <w:bottom w:val="none" w:sz="0" w:space="0" w:color="auto"/>
                <w:right w:val="none" w:sz="0" w:space="0" w:color="auto"/>
              </w:divBdr>
            </w:div>
            <w:div w:id="1333295691">
              <w:marLeft w:val="0"/>
              <w:marRight w:val="0"/>
              <w:marTop w:val="0"/>
              <w:marBottom w:val="0"/>
              <w:divBdr>
                <w:top w:val="none" w:sz="0" w:space="0" w:color="auto"/>
                <w:left w:val="none" w:sz="0" w:space="0" w:color="auto"/>
                <w:bottom w:val="none" w:sz="0" w:space="0" w:color="auto"/>
                <w:right w:val="none" w:sz="0" w:space="0" w:color="auto"/>
              </w:divBdr>
            </w:div>
            <w:div w:id="198469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035573">
      <w:bodyDiv w:val="1"/>
      <w:marLeft w:val="0"/>
      <w:marRight w:val="0"/>
      <w:marTop w:val="0"/>
      <w:marBottom w:val="0"/>
      <w:divBdr>
        <w:top w:val="none" w:sz="0" w:space="0" w:color="auto"/>
        <w:left w:val="none" w:sz="0" w:space="0" w:color="auto"/>
        <w:bottom w:val="none" w:sz="0" w:space="0" w:color="auto"/>
        <w:right w:val="none" w:sz="0" w:space="0" w:color="auto"/>
      </w:divBdr>
    </w:div>
    <w:div w:id="1715621912">
      <w:bodyDiv w:val="1"/>
      <w:marLeft w:val="0"/>
      <w:marRight w:val="0"/>
      <w:marTop w:val="0"/>
      <w:marBottom w:val="0"/>
      <w:divBdr>
        <w:top w:val="none" w:sz="0" w:space="0" w:color="auto"/>
        <w:left w:val="none" w:sz="0" w:space="0" w:color="auto"/>
        <w:bottom w:val="none" w:sz="0" w:space="0" w:color="auto"/>
        <w:right w:val="none" w:sz="0" w:space="0" w:color="auto"/>
      </w:divBdr>
    </w:div>
    <w:div w:id="1717125549">
      <w:bodyDiv w:val="1"/>
      <w:marLeft w:val="0"/>
      <w:marRight w:val="0"/>
      <w:marTop w:val="0"/>
      <w:marBottom w:val="0"/>
      <w:divBdr>
        <w:top w:val="none" w:sz="0" w:space="0" w:color="auto"/>
        <w:left w:val="none" w:sz="0" w:space="0" w:color="auto"/>
        <w:bottom w:val="none" w:sz="0" w:space="0" w:color="auto"/>
        <w:right w:val="none" w:sz="0" w:space="0" w:color="auto"/>
      </w:divBdr>
    </w:div>
    <w:div w:id="1738280853">
      <w:bodyDiv w:val="1"/>
      <w:marLeft w:val="0"/>
      <w:marRight w:val="0"/>
      <w:marTop w:val="0"/>
      <w:marBottom w:val="0"/>
      <w:divBdr>
        <w:top w:val="none" w:sz="0" w:space="0" w:color="auto"/>
        <w:left w:val="none" w:sz="0" w:space="0" w:color="auto"/>
        <w:bottom w:val="none" w:sz="0" w:space="0" w:color="auto"/>
        <w:right w:val="none" w:sz="0" w:space="0" w:color="auto"/>
      </w:divBdr>
    </w:div>
    <w:div w:id="1749646888">
      <w:bodyDiv w:val="1"/>
      <w:marLeft w:val="0"/>
      <w:marRight w:val="0"/>
      <w:marTop w:val="0"/>
      <w:marBottom w:val="0"/>
      <w:divBdr>
        <w:top w:val="none" w:sz="0" w:space="0" w:color="auto"/>
        <w:left w:val="none" w:sz="0" w:space="0" w:color="auto"/>
        <w:bottom w:val="none" w:sz="0" w:space="0" w:color="auto"/>
        <w:right w:val="none" w:sz="0" w:space="0" w:color="auto"/>
      </w:divBdr>
    </w:div>
    <w:div w:id="1754156041">
      <w:bodyDiv w:val="1"/>
      <w:marLeft w:val="0"/>
      <w:marRight w:val="0"/>
      <w:marTop w:val="0"/>
      <w:marBottom w:val="0"/>
      <w:divBdr>
        <w:top w:val="none" w:sz="0" w:space="0" w:color="auto"/>
        <w:left w:val="none" w:sz="0" w:space="0" w:color="auto"/>
        <w:bottom w:val="none" w:sz="0" w:space="0" w:color="auto"/>
        <w:right w:val="none" w:sz="0" w:space="0" w:color="auto"/>
      </w:divBdr>
    </w:div>
    <w:div w:id="1755665548">
      <w:bodyDiv w:val="1"/>
      <w:marLeft w:val="0"/>
      <w:marRight w:val="0"/>
      <w:marTop w:val="0"/>
      <w:marBottom w:val="0"/>
      <w:divBdr>
        <w:top w:val="none" w:sz="0" w:space="0" w:color="auto"/>
        <w:left w:val="none" w:sz="0" w:space="0" w:color="auto"/>
        <w:bottom w:val="none" w:sz="0" w:space="0" w:color="auto"/>
        <w:right w:val="none" w:sz="0" w:space="0" w:color="auto"/>
      </w:divBdr>
    </w:div>
    <w:div w:id="1775319292">
      <w:bodyDiv w:val="1"/>
      <w:marLeft w:val="0"/>
      <w:marRight w:val="0"/>
      <w:marTop w:val="0"/>
      <w:marBottom w:val="0"/>
      <w:divBdr>
        <w:top w:val="none" w:sz="0" w:space="0" w:color="auto"/>
        <w:left w:val="none" w:sz="0" w:space="0" w:color="auto"/>
        <w:bottom w:val="none" w:sz="0" w:space="0" w:color="auto"/>
        <w:right w:val="none" w:sz="0" w:space="0" w:color="auto"/>
      </w:divBdr>
      <w:divsChild>
        <w:div w:id="1357466415">
          <w:marLeft w:val="0"/>
          <w:marRight w:val="0"/>
          <w:marTop w:val="0"/>
          <w:marBottom w:val="0"/>
          <w:divBdr>
            <w:top w:val="none" w:sz="0" w:space="0" w:color="auto"/>
            <w:left w:val="none" w:sz="0" w:space="0" w:color="auto"/>
            <w:bottom w:val="none" w:sz="0" w:space="0" w:color="auto"/>
            <w:right w:val="none" w:sz="0" w:space="0" w:color="auto"/>
          </w:divBdr>
        </w:div>
      </w:divsChild>
    </w:div>
    <w:div w:id="1786002049">
      <w:bodyDiv w:val="1"/>
      <w:marLeft w:val="0"/>
      <w:marRight w:val="0"/>
      <w:marTop w:val="0"/>
      <w:marBottom w:val="0"/>
      <w:divBdr>
        <w:top w:val="none" w:sz="0" w:space="0" w:color="auto"/>
        <w:left w:val="none" w:sz="0" w:space="0" w:color="auto"/>
        <w:bottom w:val="none" w:sz="0" w:space="0" w:color="auto"/>
        <w:right w:val="none" w:sz="0" w:space="0" w:color="auto"/>
      </w:divBdr>
    </w:div>
    <w:div w:id="1790006668">
      <w:bodyDiv w:val="1"/>
      <w:marLeft w:val="0"/>
      <w:marRight w:val="0"/>
      <w:marTop w:val="0"/>
      <w:marBottom w:val="0"/>
      <w:divBdr>
        <w:top w:val="none" w:sz="0" w:space="0" w:color="auto"/>
        <w:left w:val="none" w:sz="0" w:space="0" w:color="auto"/>
        <w:bottom w:val="none" w:sz="0" w:space="0" w:color="auto"/>
        <w:right w:val="none" w:sz="0" w:space="0" w:color="auto"/>
      </w:divBdr>
    </w:div>
    <w:div w:id="1807819067">
      <w:bodyDiv w:val="1"/>
      <w:marLeft w:val="0"/>
      <w:marRight w:val="0"/>
      <w:marTop w:val="0"/>
      <w:marBottom w:val="0"/>
      <w:divBdr>
        <w:top w:val="none" w:sz="0" w:space="0" w:color="auto"/>
        <w:left w:val="none" w:sz="0" w:space="0" w:color="auto"/>
        <w:bottom w:val="none" w:sz="0" w:space="0" w:color="auto"/>
        <w:right w:val="none" w:sz="0" w:space="0" w:color="auto"/>
      </w:divBdr>
    </w:div>
    <w:div w:id="1848324256">
      <w:bodyDiv w:val="1"/>
      <w:marLeft w:val="0"/>
      <w:marRight w:val="0"/>
      <w:marTop w:val="0"/>
      <w:marBottom w:val="0"/>
      <w:divBdr>
        <w:top w:val="none" w:sz="0" w:space="0" w:color="auto"/>
        <w:left w:val="none" w:sz="0" w:space="0" w:color="auto"/>
        <w:bottom w:val="none" w:sz="0" w:space="0" w:color="auto"/>
        <w:right w:val="none" w:sz="0" w:space="0" w:color="auto"/>
      </w:divBdr>
    </w:div>
    <w:div w:id="1870946121">
      <w:bodyDiv w:val="1"/>
      <w:marLeft w:val="0"/>
      <w:marRight w:val="0"/>
      <w:marTop w:val="0"/>
      <w:marBottom w:val="0"/>
      <w:divBdr>
        <w:top w:val="none" w:sz="0" w:space="0" w:color="auto"/>
        <w:left w:val="none" w:sz="0" w:space="0" w:color="auto"/>
        <w:bottom w:val="none" w:sz="0" w:space="0" w:color="auto"/>
        <w:right w:val="none" w:sz="0" w:space="0" w:color="auto"/>
      </w:divBdr>
    </w:div>
    <w:div w:id="1877085577">
      <w:bodyDiv w:val="1"/>
      <w:marLeft w:val="0"/>
      <w:marRight w:val="0"/>
      <w:marTop w:val="0"/>
      <w:marBottom w:val="0"/>
      <w:divBdr>
        <w:top w:val="none" w:sz="0" w:space="0" w:color="auto"/>
        <w:left w:val="none" w:sz="0" w:space="0" w:color="auto"/>
        <w:bottom w:val="none" w:sz="0" w:space="0" w:color="auto"/>
        <w:right w:val="none" w:sz="0" w:space="0" w:color="auto"/>
      </w:divBdr>
    </w:div>
    <w:div w:id="1886020727">
      <w:bodyDiv w:val="1"/>
      <w:marLeft w:val="0"/>
      <w:marRight w:val="0"/>
      <w:marTop w:val="0"/>
      <w:marBottom w:val="0"/>
      <w:divBdr>
        <w:top w:val="none" w:sz="0" w:space="0" w:color="auto"/>
        <w:left w:val="none" w:sz="0" w:space="0" w:color="auto"/>
        <w:bottom w:val="none" w:sz="0" w:space="0" w:color="auto"/>
        <w:right w:val="none" w:sz="0" w:space="0" w:color="auto"/>
      </w:divBdr>
    </w:div>
    <w:div w:id="1894656866">
      <w:bodyDiv w:val="1"/>
      <w:marLeft w:val="0"/>
      <w:marRight w:val="0"/>
      <w:marTop w:val="0"/>
      <w:marBottom w:val="0"/>
      <w:divBdr>
        <w:top w:val="none" w:sz="0" w:space="0" w:color="auto"/>
        <w:left w:val="none" w:sz="0" w:space="0" w:color="auto"/>
        <w:bottom w:val="none" w:sz="0" w:space="0" w:color="auto"/>
        <w:right w:val="none" w:sz="0" w:space="0" w:color="auto"/>
      </w:divBdr>
    </w:div>
    <w:div w:id="1914583435">
      <w:bodyDiv w:val="1"/>
      <w:marLeft w:val="0"/>
      <w:marRight w:val="0"/>
      <w:marTop w:val="0"/>
      <w:marBottom w:val="0"/>
      <w:divBdr>
        <w:top w:val="none" w:sz="0" w:space="0" w:color="auto"/>
        <w:left w:val="none" w:sz="0" w:space="0" w:color="auto"/>
        <w:bottom w:val="none" w:sz="0" w:space="0" w:color="auto"/>
        <w:right w:val="none" w:sz="0" w:space="0" w:color="auto"/>
      </w:divBdr>
    </w:div>
    <w:div w:id="1920211336">
      <w:bodyDiv w:val="1"/>
      <w:marLeft w:val="0"/>
      <w:marRight w:val="0"/>
      <w:marTop w:val="0"/>
      <w:marBottom w:val="0"/>
      <w:divBdr>
        <w:top w:val="none" w:sz="0" w:space="0" w:color="auto"/>
        <w:left w:val="none" w:sz="0" w:space="0" w:color="auto"/>
        <w:bottom w:val="none" w:sz="0" w:space="0" w:color="auto"/>
        <w:right w:val="none" w:sz="0" w:space="0" w:color="auto"/>
      </w:divBdr>
    </w:div>
    <w:div w:id="1926528336">
      <w:bodyDiv w:val="1"/>
      <w:marLeft w:val="0"/>
      <w:marRight w:val="0"/>
      <w:marTop w:val="0"/>
      <w:marBottom w:val="0"/>
      <w:divBdr>
        <w:top w:val="none" w:sz="0" w:space="0" w:color="auto"/>
        <w:left w:val="none" w:sz="0" w:space="0" w:color="auto"/>
        <w:bottom w:val="none" w:sz="0" w:space="0" w:color="auto"/>
        <w:right w:val="none" w:sz="0" w:space="0" w:color="auto"/>
      </w:divBdr>
      <w:divsChild>
        <w:div w:id="1515538173">
          <w:marLeft w:val="0"/>
          <w:marRight w:val="0"/>
          <w:marTop w:val="0"/>
          <w:marBottom w:val="0"/>
          <w:divBdr>
            <w:top w:val="none" w:sz="0" w:space="0" w:color="auto"/>
            <w:left w:val="none" w:sz="0" w:space="0" w:color="auto"/>
            <w:bottom w:val="none" w:sz="0" w:space="0" w:color="auto"/>
            <w:right w:val="none" w:sz="0" w:space="0" w:color="auto"/>
          </w:divBdr>
          <w:divsChild>
            <w:div w:id="450630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530926">
      <w:bodyDiv w:val="1"/>
      <w:marLeft w:val="0"/>
      <w:marRight w:val="0"/>
      <w:marTop w:val="0"/>
      <w:marBottom w:val="0"/>
      <w:divBdr>
        <w:top w:val="none" w:sz="0" w:space="0" w:color="auto"/>
        <w:left w:val="none" w:sz="0" w:space="0" w:color="auto"/>
        <w:bottom w:val="none" w:sz="0" w:space="0" w:color="auto"/>
        <w:right w:val="none" w:sz="0" w:space="0" w:color="auto"/>
      </w:divBdr>
    </w:div>
    <w:div w:id="1948390348">
      <w:bodyDiv w:val="1"/>
      <w:marLeft w:val="0"/>
      <w:marRight w:val="0"/>
      <w:marTop w:val="0"/>
      <w:marBottom w:val="0"/>
      <w:divBdr>
        <w:top w:val="none" w:sz="0" w:space="0" w:color="auto"/>
        <w:left w:val="none" w:sz="0" w:space="0" w:color="auto"/>
        <w:bottom w:val="none" w:sz="0" w:space="0" w:color="auto"/>
        <w:right w:val="none" w:sz="0" w:space="0" w:color="auto"/>
      </w:divBdr>
    </w:div>
    <w:div w:id="1971669912">
      <w:bodyDiv w:val="1"/>
      <w:marLeft w:val="0"/>
      <w:marRight w:val="0"/>
      <w:marTop w:val="0"/>
      <w:marBottom w:val="0"/>
      <w:divBdr>
        <w:top w:val="none" w:sz="0" w:space="0" w:color="auto"/>
        <w:left w:val="none" w:sz="0" w:space="0" w:color="auto"/>
        <w:bottom w:val="none" w:sz="0" w:space="0" w:color="auto"/>
        <w:right w:val="none" w:sz="0" w:space="0" w:color="auto"/>
      </w:divBdr>
    </w:div>
    <w:div w:id="1983461285">
      <w:bodyDiv w:val="1"/>
      <w:marLeft w:val="0"/>
      <w:marRight w:val="0"/>
      <w:marTop w:val="0"/>
      <w:marBottom w:val="0"/>
      <w:divBdr>
        <w:top w:val="none" w:sz="0" w:space="0" w:color="auto"/>
        <w:left w:val="none" w:sz="0" w:space="0" w:color="auto"/>
        <w:bottom w:val="none" w:sz="0" w:space="0" w:color="auto"/>
        <w:right w:val="none" w:sz="0" w:space="0" w:color="auto"/>
      </w:divBdr>
    </w:div>
    <w:div w:id="1986085866">
      <w:bodyDiv w:val="1"/>
      <w:marLeft w:val="0"/>
      <w:marRight w:val="0"/>
      <w:marTop w:val="0"/>
      <w:marBottom w:val="0"/>
      <w:divBdr>
        <w:top w:val="none" w:sz="0" w:space="0" w:color="auto"/>
        <w:left w:val="none" w:sz="0" w:space="0" w:color="auto"/>
        <w:bottom w:val="none" w:sz="0" w:space="0" w:color="auto"/>
        <w:right w:val="none" w:sz="0" w:space="0" w:color="auto"/>
      </w:divBdr>
    </w:div>
    <w:div w:id="1989048305">
      <w:bodyDiv w:val="1"/>
      <w:marLeft w:val="0"/>
      <w:marRight w:val="0"/>
      <w:marTop w:val="0"/>
      <w:marBottom w:val="0"/>
      <w:divBdr>
        <w:top w:val="none" w:sz="0" w:space="0" w:color="auto"/>
        <w:left w:val="none" w:sz="0" w:space="0" w:color="auto"/>
        <w:bottom w:val="none" w:sz="0" w:space="0" w:color="auto"/>
        <w:right w:val="none" w:sz="0" w:space="0" w:color="auto"/>
      </w:divBdr>
    </w:div>
    <w:div w:id="2010598729">
      <w:bodyDiv w:val="1"/>
      <w:marLeft w:val="0"/>
      <w:marRight w:val="0"/>
      <w:marTop w:val="0"/>
      <w:marBottom w:val="0"/>
      <w:divBdr>
        <w:top w:val="none" w:sz="0" w:space="0" w:color="auto"/>
        <w:left w:val="none" w:sz="0" w:space="0" w:color="auto"/>
        <w:bottom w:val="none" w:sz="0" w:space="0" w:color="auto"/>
        <w:right w:val="none" w:sz="0" w:space="0" w:color="auto"/>
      </w:divBdr>
      <w:divsChild>
        <w:div w:id="554508166">
          <w:marLeft w:val="0"/>
          <w:marRight w:val="0"/>
          <w:marTop w:val="0"/>
          <w:marBottom w:val="0"/>
          <w:divBdr>
            <w:top w:val="none" w:sz="0" w:space="0" w:color="auto"/>
            <w:left w:val="none" w:sz="0" w:space="0" w:color="auto"/>
            <w:bottom w:val="none" w:sz="0" w:space="0" w:color="auto"/>
            <w:right w:val="none" w:sz="0" w:space="0" w:color="auto"/>
          </w:divBdr>
          <w:divsChild>
            <w:div w:id="32027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973859">
      <w:bodyDiv w:val="1"/>
      <w:marLeft w:val="0"/>
      <w:marRight w:val="0"/>
      <w:marTop w:val="0"/>
      <w:marBottom w:val="0"/>
      <w:divBdr>
        <w:top w:val="none" w:sz="0" w:space="0" w:color="auto"/>
        <w:left w:val="none" w:sz="0" w:space="0" w:color="auto"/>
        <w:bottom w:val="none" w:sz="0" w:space="0" w:color="auto"/>
        <w:right w:val="none" w:sz="0" w:space="0" w:color="auto"/>
      </w:divBdr>
    </w:div>
    <w:div w:id="2040543336">
      <w:bodyDiv w:val="1"/>
      <w:marLeft w:val="0"/>
      <w:marRight w:val="0"/>
      <w:marTop w:val="0"/>
      <w:marBottom w:val="0"/>
      <w:divBdr>
        <w:top w:val="none" w:sz="0" w:space="0" w:color="auto"/>
        <w:left w:val="none" w:sz="0" w:space="0" w:color="auto"/>
        <w:bottom w:val="none" w:sz="0" w:space="0" w:color="auto"/>
        <w:right w:val="none" w:sz="0" w:space="0" w:color="auto"/>
      </w:divBdr>
      <w:divsChild>
        <w:div w:id="2143692475">
          <w:marLeft w:val="0"/>
          <w:marRight w:val="0"/>
          <w:marTop w:val="0"/>
          <w:marBottom w:val="0"/>
          <w:divBdr>
            <w:top w:val="none" w:sz="0" w:space="0" w:color="auto"/>
            <w:left w:val="none" w:sz="0" w:space="0" w:color="auto"/>
            <w:bottom w:val="none" w:sz="0" w:space="0" w:color="auto"/>
            <w:right w:val="none" w:sz="0" w:space="0" w:color="auto"/>
          </w:divBdr>
          <w:divsChild>
            <w:div w:id="32810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90121">
      <w:bodyDiv w:val="1"/>
      <w:marLeft w:val="0"/>
      <w:marRight w:val="0"/>
      <w:marTop w:val="0"/>
      <w:marBottom w:val="0"/>
      <w:divBdr>
        <w:top w:val="none" w:sz="0" w:space="0" w:color="auto"/>
        <w:left w:val="none" w:sz="0" w:space="0" w:color="auto"/>
        <w:bottom w:val="none" w:sz="0" w:space="0" w:color="auto"/>
        <w:right w:val="none" w:sz="0" w:space="0" w:color="auto"/>
      </w:divBdr>
    </w:div>
    <w:div w:id="2073001257">
      <w:bodyDiv w:val="1"/>
      <w:marLeft w:val="0"/>
      <w:marRight w:val="0"/>
      <w:marTop w:val="0"/>
      <w:marBottom w:val="0"/>
      <w:divBdr>
        <w:top w:val="none" w:sz="0" w:space="0" w:color="auto"/>
        <w:left w:val="none" w:sz="0" w:space="0" w:color="auto"/>
        <w:bottom w:val="none" w:sz="0" w:space="0" w:color="auto"/>
        <w:right w:val="none" w:sz="0" w:space="0" w:color="auto"/>
      </w:divBdr>
      <w:divsChild>
        <w:div w:id="1748847504">
          <w:marLeft w:val="0"/>
          <w:marRight w:val="0"/>
          <w:marTop w:val="0"/>
          <w:marBottom w:val="0"/>
          <w:divBdr>
            <w:top w:val="none" w:sz="0" w:space="0" w:color="auto"/>
            <w:left w:val="none" w:sz="0" w:space="0" w:color="auto"/>
            <w:bottom w:val="none" w:sz="0" w:space="0" w:color="auto"/>
            <w:right w:val="none" w:sz="0" w:space="0" w:color="auto"/>
          </w:divBdr>
          <w:divsChild>
            <w:div w:id="44357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749350">
      <w:bodyDiv w:val="1"/>
      <w:marLeft w:val="0"/>
      <w:marRight w:val="0"/>
      <w:marTop w:val="0"/>
      <w:marBottom w:val="0"/>
      <w:divBdr>
        <w:top w:val="none" w:sz="0" w:space="0" w:color="auto"/>
        <w:left w:val="none" w:sz="0" w:space="0" w:color="auto"/>
        <w:bottom w:val="none" w:sz="0" w:space="0" w:color="auto"/>
        <w:right w:val="none" w:sz="0" w:space="0" w:color="auto"/>
      </w:divBdr>
    </w:div>
    <w:div w:id="2081635804">
      <w:bodyDiv w:val="1"/>
      <w:marLeft w:val="0"/>
      <w:marRight w:val="0"/>
      <w:marTop w:val="0"/>
      <w:marBottom w:val="0"/>
      <w:divBdr>
        <w:top w:val="none" w:sz="0" w:space="0" w:color="auto"/>
        <w:left w:val="none" w:sz="0" w:space="0" w:color="auto"/>
        <w:bottom w:val="none" w:sz="0" w:space="0" w:color="auto"/>
        <w:right w:val="none" w:sz="0" w:space="0" w:color="auto"/>
      </w:divBdr>
    </w:div>
    <w:div w:id="208575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sergiomora03/AdvancedTopicsAnalytics/raw/main/datasets/dataTraining.zip"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microsoft.com/office/2020/10/relationships/intelligence" Target="intelligence2.xml"/><Relationship Id="rId7" Type="http://schemas.openxmlformats.org/officeDocument/2006/relationships/settings" Target="settings.xml"/><Relationship Id="rId12" Type="http://schemas.openxmlformats.org/officeDocument/2006/relationships/hyperlink" Target="https://gibsonbiddle.medium.com/a-brief-history-of-netflix-personalization-1f2debf010a1" TargetMode="External"/><Relationship Id="rId17" Type="http://schemas.openxmlformats.org/officeDocument/2006/relationships/image" Target="media/image4.png"/><Relationship Id="rId25" Type="http://schemas.openxmlformats.org/officeDocument/2006/relationships/image" Target="media/image12.png"/><Relationship Id="rId33"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sergiomora03/AdvancedTopicsAnalytics/raw/main/datasets/dataTesting.zip"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2.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documenttasks/documenttasks1.xml><?xml version="1.0" encoding="utf-8"?>
<t:Tasks xmlns:t="http://schemas.microsoft.com/office/tasks/2019/documenttasks" xmlns:oel="http://schemas.microsoft.com/office/2019/extlst">
  <t:Task id="{BDBB11DA-DD08-4B54-AA74-06023823722E}">
    <t:Anchor>
      <t:Comment id="1970223467"/>
    </t:Anchor>
    <t:History>
      <t:Event id="{2ED73A4A-2513-4709-9F53-80C74769FCB3}" time="2024-03-02T01:19:14.988Z">
        <t:Attribution userId="S::af_daza@javeriana.edu.co::a5d9f540-425b-4a3c-93c1-97bd61e10bd1" userProvider="AD" userName="Andres Felipe Daza Moreno"/>
        <t:Anchor>
          <t:Comment id="1970223467"/>
        </t:Anchor>
        <t:Create/>
      </t:Event>
      <t:Event id="{A388E414-43C8-4F34-8BA7-9A729EF57AE8}" time="2024-03-02T01:19:14.988Z">
        <t:Attribution userId="S::af_daza@javeriana.edu.co::a5d9f540-425b-4a3c-93c1-97bd61e10bd1" userProvider="AD" userName="Andres Felipe Daza Moreno"/>
        <t:Anchor>
          <t:Comment id="1970223467"/>
        </t:Anchor>
        <t:Assign userId="S::pradab-juanp@javeriana.edu.co::22b4e334-d2db-4f58-ae68-e218cccc0023" userProvider="AD" userName="Juan Pablo Prada Barrios"/>
      </t:Event>
      <t:Event id="{BEA84E38-9B56-4573-B87E-3AAE649CEEA4}" time="2024-03-02T01:19:14.988Z">
        <t:Attribution userId="S::af_daza@javeriana.edu.co::a5d9f540-425b-4a3c-93c1-97bd61e10bd1" userProvider="AD" userName="Andres Felipe Daza Moreno"/>
        <t:Anchor>
          <t:Comment id="1970223467"/>
        </t:Anchor>
        <t:SetTitle title="@Juan Pablo Prada Barrios Es un bajo nivel de estandarizacion porque la informacion de las diferentes areas no esta totalmente centralizada"/>
      </t:Event>
    </t:History>
  </t:Task>
  <t:Task id="{28272E76-CC83-4F75-988D-6A470C2936F3}">
    <t:Anchor>
      <t:Comment id="845950100"/>
    </t:Anchor>
    <t:History>
      <t:Event id="{BB239D6E-8AF1-4D2B-815E-8B9E9499F116}" time="2024-03-02T01:16:41.683Z">
        <t:Attribution userId="S::af_daza@javeriana.edu.co::a5d9f540-425b-4a3c-93c1-97bd61e10bd1" userProvider="AD" userName="Andres Felipe Daza Moreno"/>
        <t:Anchor>
          <t:Comment id="845950100"/>
        </t:Anchor>
        <t:Create/>
      </t:Event>
      <t:Event id="{31DB2284-78FF-4BDA-B09B-D05799CECAD9}" time="2024-03-02T01:16:41.683Z">
        <t:Attribution userId="S::af_daza@javeriana.edu.co::a5d9f540-425b-4a3c-93c1-97bd61e10bd1" userProvider="AD" userName="Andres Felipe Daza Moreno"/>
        <t:Anchor>
          <t:Comment id="845950100"/>
        </t:Anchor>
        <t:Assign userId="S::pradab-juanp@javeriana.edu.co::22b4e334-d2db-4f58-ae68-e218cccc0023" userProvider="AD" userName="Juan Pablo Prada Barrios"/>
      </t:Event>
      <t:Event id="{53943FBE-2E1D-46F1-B581-B46A85198075}" time="2024-03-02T01:16:41.683Z">
        <t:Attribution userId="S::af_daza@javeriana.edu.co::a5d9f540-425b-4a3c-93c1-97bd61e10bd1" userProvider="AD" userName="Andres Felipe Daza Moreno"/>
        <t:Anchor>
          <t:Comment id="845950100"/>
        </t:Anchor>
        <t:SetTitle title="@Juan Pablo Prada Barrios Señalar el cuadrante DIVERSIFICACION y detallar porque la empresa es DIVERSIFICACACION antes de la transformacion"/>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2330080AA1AF44AB9B1F473DE960AD9" ma:contentTypeVersion="4" ma:contentTypeDescription="Create a new document." ma:contentTypeScope="" ma:versionID="66c6fbf41bbb001bde4a9cb4cc4a8936">
  <xsd:schema xmlns:xsd="http://www.w3.org/2001/XMLSchema" xmlns:xs="http://www.w3.org/2001/XMLSchema" xmlns:p="http://schemas.microsoft.com/office/2006/metadata/properties" xmlns:ns2="89605c64-0a17-4009-9143-8f3f0ab8342a" targetNamespace="http://schemas.microsoft.com/office/2006/metadata/properties" ma:root="true" ma:fieldsID="bd184f82342900b5ac33bf7b925d72a2" ns2:_="">
    <xsd:import namespace="89605c64-0a17-4009-9143-8f3f0ab8342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605c64-0a17-4009-9143-8f3f0ab834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Joa21</b:Tag>
    <b:SourceType>DocumentFromInternetSite</b:SourceType>
    <b:Guid>{47E58E74-F729-498F-8E2A-FECBD1646F43}</b:Guid>
    <b:Author>
      <b:Author>
        <b:NameList>
          <b:Person>
            <b:Last>Rodrigo</b:Last>
            <b:First>Joaquín</b:First>
            <b:Middle>Amat</b:Middle>
          </b:Person>
        </b:NameList>
      </b:Author>
    </b:Author>
    <b:Title>Ciencia de datos, Redes neuronales con Phyton</b:Title>
    <b:Year>2021</b:Year>
    <b:Month>mayo</b:Month>
    <b:URL>https://cienciadedatos.net/documentos/py35-redes-neuronales-python</b:URL>
    <b:RefOrder>2</b:RefOrder>
  </b:Source>
  <b:Source>
    <b:Tag>ElT09</b:Tag>
    <b:SourceType>InternetSite</b:SourceType>
    <b:Guid>{F7C5AE12-5305-47E6-BFF1-A64E5C72660B}</b:Guid>
    <b:Author>
      <b:Author>
        <b:Corporate>El Tiempo</b:Corporate>
      </b:Author>
    </b:Author>
    <b:Title>En riesgo 386.000 hectáreas de páramo en Cundinamarca, por minería, ganadería y agricultura</b:Title>
    <b:Year>2009</b:Year>
    <b:PeriodicalTitle>El tiempo</b:PeriodicalTitle>
    <b:Month>Agosto</b:Month>
    <b:Day>20</b:Day>
    <b:URL>https://www.eltiempo.com/archivo/documento/CMS-5902889</b:URL>
    <b:RefOrder>3</b:RefOrder>
  </b:Source>
  <b:Source>
    <b:Tag>Lui</b:Tag>
    <b:SourceType>InternetSite</b:SourceType>
    <b:Guid>{401D3F3B-8B69-4660-9A88-0B096AEE7B97}</b:Guid>
    <b:Author>
      <b:Author>
        <b:NameList>
          <b:Person>
            <b:Last>Torres</b:Last>
            <b:First>Luis</b:First>
          </b:Person>
        </b:NameList>
      </b:Author>
    </b:Author>
    <b:Title>The Machine Learners. Optuna: ¿El futuro de la búsqueda de hiperparámetros?</b:Title>
    <b:URL>https://www.themachinelearners.com/optuna-busqueda-hiperparametros/</b:URL>
    <b:RefOrder>4</b:RefOrder>
  </b:Source>
  <b:Source>
    <b:Tag>GMM</b:Tag>
    <b:SourceType>InternetSite</b:SourceType>
    <b:Guid>{CB597B33-39B0-4ACE-AF92-D9C2E8F549D4}</b:Guid>
    <b:Title>Gaussian Mixture Models</b:Title>
    <b:URL>https://nbviewer.org/github/sergiomora03/Gaussian_Mixture_Models/blob/master/intro_to_gmm_%26_em.ipynb</b:URL>
    <b:RefOrder>5</b:RefOrder>
  </b:Source>
  <b:Source>
    <b:Tag>Opt</b:Tag>
    <b:SourceType>InternetSite</b:SourceType>
    <b:Guid>{F85A8602-44E6-4085-94B6-675B33B89435}</b:Guid>
    <b:Title>Optuna: A Next-generation Hyperparameter Optimization Framework.</b:Title>
    <b:Author>
      <b:Author>
        <b:NameList>
          <b:Person>
            <b:Last>Takuya Akiba</b:Last>
            <b:First>Shotaro</b:First>
            <b:Middle>Sano, Toshihiko Yanase, Takeru Ohta, and Masanori Koyama</b:Middle>
          </b:Person>
        </b:NameList>
      </b:Author>
    </b:Author>
    <b:Year>2019</b:Year>
    <b:URL>https://optuna.org/</b:URL>
    <b:RefOrder>6</b:RefOrder>
  </b:Source>
  <b:Source>
    <b:Tag>Jua23</b:Tag>
    <b:SourceType>InternetSite</b:SourceType>
    <b:Guid>{D0B52A90-4CB4-40BE-B61D-F801C7C8818A}</b:Guid>
    <b:Title>UNOCE10</b:Title>
    <b:Year>2023</b:Year>
    <b:Author>
      <b:Author>
        <b:NameList>
          <b:Person>
            <b:Last>Romo</b:Last>
            <b:First>Juan</b:First>
            <b:Middle>Carlos Peña</b:Middle>
          </b:Person>
        </b:NameList>
      </b:Author>
    </b:Author>
    <b:Month>10</b:Month>
    <b:Day>02</b:Day>
    <b:URL>https://www.unocero.com/como-se-hace/como-funcionan-las-recomendaciones-de-netflix/</b:URL>
    <b:RefOrder>1</b:RefOrder>
  </b:Source>
</b:Sources>
</file>

<file path=customXml/itemProps1.xml><?xml version="1.0" encoding="utf-8"?>
<ds:datastoreItem xmlns:ds="http://schemas.openxmlformats.org/officeDocument/2006/customXml" ds:itemID="{31B34ADF-A1ED-47A9-8CF0-06BAB82D8C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605c64-0a17-4009-9143-8f3f0ab8342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11C7B8-80C5-4D46-BC2C-19B72A819084}">
  <ds:schemaRefs>
    <ds:schemaRef ds:uri="http://schemas.microsoft.com/office/2006/documentManagement/types"/>
    <ds:schemaRef ds:uri="http://purl.org/dc/terms/"/>
    <ds:schemaRef ds:uri="http://schemas.microsoft.com/office/2006/metadata/properties"/>
    <ds:schemaRef ds:uri="http://www.w3.org/XML/1998/namespace"/>
    <ds:schemaRef ds:uri="http://schemas.microsoft.com/office/infopath/2007/PartnerControls"/>
    <ds:schemaRef ds:uri="http://purl.org/dc/elements/1.1/"/>
    <ds:schemaRef ds:uri="http://purl.org/dc/dcmitype/"/>
    <ds:schemaRef ds:uri="http://schemas.openxmlformats.org/package/2006/metadata/core-properties"/>
    <ds:schemaRef ds:uri="89605c64-0a17-4009-9143-8f3f0ab8342a"/>
  </ds:schemaRefs>
</ds:datastoreItem>
</file>

<file path=customXml/itemProps3.xml><?xml version="1.0" encoding="utf-8"?>
<ds:datastoreItem xmlns:ds="http://schemas.openxmlformats.org/officeDocument/2006/customXml" ds:itemID="{C962A94F-A283-4FDC-8AFC-A3D3812B1BCE}">
  <ds:schemaRefs>
    <ds:schemaRef ds:uri="http://schemas.microsoft.com/sharepoint/v3/contenttype/forms"/>
  </ds:schemaRefs>
</ds:datastoreItem>
</file>

<file path=customXml/itemProps4.xml><?xml version="1.0" encoding="utf-8"?>
<ds:datastoreItem xmlns:ds="http://schemas.openxmlformats.org/officeDocument/2006/customXml" ds:itemID="{0CEAB24B-D0B5-43F8-83BB-BF583D6D0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2983</Words>
  <Characters>16410</Characters>
  <Application>Microsoft Office Word</Application>
  <DocSecurity>0</DocSecurity>
  <Lines>136</Lines>
  <Paragraphs>38</Paragraphs>
  <ScaleCrop>false</ScaleCrop>
  <Company/>
  <LinksUpToDate>false</LinksUpToDate>
  <CharactersWithSpaces>19355</CharactersWithSpaces>
  <SharedDoc>false</SharedDoc>
  <HLinks>
    <vt:vector size="18" baseType="variant">
      <vt:variant>
        <vt:i4>1572955</vt:i4>
      </vt:variant>
      <vt:variant>
        <vt:i4>18</vt:i4>
      </vt:variant>
      <vt:variant>
        <vt:i4>0</vt:i4>
      </vt:variant>
      <vt:variant>
        <vt:i4>5</vt:i4>
      </vt:variant>
      <vt:variant>
        <vt:lpwstr>https://github.com/sergiomora03/AdvancedTopicsAnalytics/raw/main/datasets/dataTesting.zip</vt:lpwstr>
      </vt:variant>
      <vt:variant>
        <vt:lpwstr/>
      </vt:variant>
      <vt:variant>
        <vt:i4>4128890</vt:i4>
      </vt:variant>
      <vt:variant>
        <vt:i4>15</vt:i4>
      </vt:variant>
      <vt:variant>
        <vt:i4>0</vt:i4>
      </vt:variant>
      <vt:variant>
        <vt:i4>5</vt:i4>
      </vt:variant>
      <vt:variant>
        <vt:lpwstr>https://github.com/sergiomora03/AdvancedTopicsAnalytics/raw/main/datasets/dataTraining.zip</vt:lpwstr>
      </vt:variant>
      <vt:variant>
        <vt:lpwstr/>
      </vt:variant>
      <vt:variant>
        <vt:i4>7405629</vt:i4>
      </vt:variant>
      <vt:variant>
        <vt:i4>9</vt:i4>
      </vt:variant>
      <vt:variant>
        <vt:i4>0</vt:i4>
      </vt:variant>
      <vt:variant>
        <vt:i4>5</vt:i4>
      </vt:variant>
      <vt:variant>
        <vt:lpwstr>https://gibsonbiddle.medium.com/a-brief-history-of-netflix-personalization-1f2debf010a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Felipe Daza Moreno</dc:creator>
  <cp:keywords/>
  <dc:description/>
  <cp:lastModifiedBy>Diana Katherin Ibáñez Contreras</cp:lastModifiedBy>
  <cp:revision>2</cp:revision>
  <cp:lastPrinted>2024-05-21T01:14:00Z</cp:lastPrinted>
  <dcterms:created xsi:type="dcterms:W3CDTF">2024-10-05T02:28:00Z</dcterms:created>
  <dcterms:modified xsi:type="dcterms:W3CDTF">2024-10-05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2330080AA1AF44AB9B1F473DE960AD9</vt:lpwstr>
  </property>
  <property fmtid="{D5CDD505-2E9C-101B-9397-08002B2CF9AE}" pid="3" name="MediaServiceImageTags">
    <vt:lpwstr/>
  </property>
  <property fmtid="{D5CDD505-2E9C-101B-9397-08002B2CF9AE}" pid="4" name="ZOTERO_PREF_1">
    <vt:lpwstr>&lt;data data-version="3" zotero-version="7.0.3"&gt;&lt;session id="RXzsxemh"/&gt;&lt;style id="http://www.zotero.org/styles/apa" locale="es-ES" hasBibliography="1" bibliographyStyleHasBeenSet="1"/&gt;&lt;prefs&gt;&lt;pref name="fieldType" value="Field"/&gt;&lt;pref name="automaticJourna</vt:lpwstr>
  </property>
  <property fmtid="{D5CDD505-2E9C-101B-9397-08002B2CF9AE}" pid="5" name="ZOTERO_PREF_2">
    <vt:lpwstr>lAbbreviations" value="true"/&gt;&lt;/prefs&gt;&lt;/data&gt;</vt:lpwstr>
  </property>
</Properties>
</file>